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83BC08" w14:textId="46DCA4CA" w:rsidR="000E200E" w:rsidRPr="0043171B" w:rsidRDefault="00610250" w:rsidP="00835B8C">
      <w:pPr>
        <w:pStyle w:val="Heading1"/>
      </w:pPr>
      <w:r w:rsidRPr="0043171B">
        <w:t>SUPPLEMENTARY MATERIALS</w:t>
      </w:r>
    </w:p>
    <w:sdt>
      <w:sdtPr>
        <w:rPr>
          <w:rFonts w:ascii="Arial" w:eastAsiaTheme="minorHAnsi" w:hAnsi="Arial" w:cs="Arial"/>
          <w:color w:val="auto"/>
          <w:kern w:val="0"/>
          <w:sz w:val="22"/>
          <w:szCs w:val="22"/>
          <w:lang w:val="en-GB"/>
        </w:rPr>
        <w:id w:val="354775345"/>
        <w:docPartObj>
          <w:docPartGallery w:val="Table of Contents"/>
          <w:docPartUnique/>
        </w:docPartObj>
      </w:sdtPr>
      <w:sdtEndPr>
        <w:rPr>
          <w:noProof/>
          <w:sz w:val="20"/>
        </w:rPr>
      </w:sdtEndPr>
      <w:sdtContent>
        <w:p w14:paraId="41DD21B3" w14:textId="106EED4F" w:rsidR="00831BFC" w:rsidRPr="0043171B" w:rsidRDefault="00831BFC" w:rsidP="00835B8C">
          <w:pPr>
            <w:pStyle w:val="TOCHeading"/>
            <w:spacing w:line="480" w:lineRule="auto"/>
            <w:rPr>
              <w:rStyle w:val="Heading1Char"/>
              <w:color w:val="auto"/>
            </w:rPr>
          </w:pPr>
          <w:r w:rsidRPr="0043171B">
            <w:rPr>
              <w:rStyle w:val="Heading1Char"/>
              <w:color w:val="auto"/>
            </w:rPr>
            <w:t>Contents</w:t>
          </w:r>
        </w:p>
        <w:p w14:paraId="70F4A51F" w14:textId="013CB4FE" w:rsidR="005F3CBA" w:rsidRPr="0043171B" w:rsidRDefault="00831BFC" w:rsidP="00835B8C">
          <w:pPr>
            <w:pStyle w:val="TOC1"/>
            <w:tabs>
              <w:tab w:val="right" w:leader="dot" w:pos="9016"/>
            </w:tabs>
            <w:rPr>
              <w:rFonts w:eastAsiaTheme="minorEastAsia" w:cs="Arial"/>
              <w:noProof/>
              <w:lang w:val="en-US" w:eastAsia="en-GB"/>
            </w:rPr>
          </w:pPr>
          <w:r w:rsidRPr="0043171B">
            <w:rPr>
              <w:rFonts w:cs="Arial"/>
              <w:lang w:val="en-US"/>
            </w:rPr>
            <w:fldChar w:fldCharType="begin"/>
          </w:r>
          <w:r w:rsidRPr="0043171B">
            <w:rPr>
              <w:rFonts w:cs="Arial"/>
              <w:lang w:val="en-US"/>
            </w:rPr>
            <w:instrText xml:space="preserve"> TOC \o "1-3" \h \z \u </w:instrText>
          </w:r>
          <w:r w:rsidRPr="0043171B">
            <w:rPr>
              <w:rFonts w:cs="Arial"/>
              <w:lang w:val="en-US"/>
            </w:rPr>
            <w:fldChar w:fldCharType="separate"/>
          </w:r>
          <w:hyperlink w:anchor="_Toc88663555" w:history="1">
            <w:r w:rsidR="005F3CBA" w:rsidRPr="0043171B">
              <w:rPr>
                <w:rStyle w:val="Hyperlink"/>
                <w:rFonts w:cs="Arial"/>
                <w:noProof/>
                <w:lang w:val="en-US"/>
              </w:rPr>
              <w:t>Appendix A: Search strategy for the collection of published data</w:t>
            </w:r>
            <w:r w:rsidR="005F3CBA" w:rsidRPr="0043171B">
              <w:rPr>
                <w:rFonts w:cs="Arial"/>
                <w:noProof/>
                <w:webHidden/>
                <w:lang w:val="en-US"/>
              </w:rPr>
              <w:tab/>
            </w:r>
            <w:r w:rsidR="005F3CBA" w:rsidRPr="0043171B">
              <w:rPr>
                <w:rFonts w:cs="Arial"/>
                <w:noProof/>
                <w:webHidden/>
                <w:lang w:val="en-US"/>
              </w:rPr>
              <w:fldChar w:fldCharType="begin"/>
            </w:r>
            <w:r w:rsidR="005F3CBA" w:rsidRPr="0043171B">
              <w:rPr>
                <w:rFonts w:cs="Arial"/>
                <w:noProof/>
                <w:webHidden/>
                <w:lang w:val="en-US"/>
              </w:rPr>
              <w:instrText xml:space="preserve"> PAGEREF _Toc88663555 \h </w:instrText>
            </w:r>
            <w:r w:rsidR="005F3CBA" w:rsidRPr="0043171B">
              <w:rPr>
                <w:rFonts w:cs="Arial"/>
                <w:noProof/>
                <w:webHidden/>
                <w:lang w:val="en-US"/>
              </w:rPr>
            </w:r>
            <w:r w:rsidR="005F3CBA" w:rsidRPr="0043171B">
              <w:rPr>
                <w:rFonts w:cs="Arial"/>
                <w:noProof/>
                <w:webHidden/>
                <w:lang w:val="en-US"/>
              </w:rPr>
              <w:fldChar w:fldCharType="separate"/>
            </w:r>
            <w:r w:rsidR="005F3CBA" w:rsidRPr="0043171B">
              <w:rPr>
                <w:rFonts w:cs="Arial"/>
                <w:noProof/>
                <w:webHidden/>
                <w:lang w:val="en-US"/>
              </w:rPr>
              <w:t>2</w:t>
            </w:r>
            <w:r w:rsidR="005F3CBA" w:rsidRPr="0043171B">
              <w:rPr>
                <w:rFonts w:cs="Arial"/>
                <w:noProof/>
                <w:webHidden/>
                <w:lang w:val="en-US"/>
              </w:rPr>
              <w:fldChar w:fldCharType="end"/>
            </w:r>
          </w:hyperlink>
        </w:p>
        <w:p w14:paraId="746F80A8" w14:textId="35D02F45" w:rsidR="005F3CBA" w:rsidRPr="0043171B" w:rsidRDefault="007065C3" w:rsidP="00835B8C">
          <w:pPr>
            <w:pStyle w:val="TOC1"/>
            <w:tabs>
              <w:tab w:val="right" w:leader="dot" w:pos="9016"/>
            </w:tabs>
            <w:rPr>
              <w:rFonts w:eastAsiaTheme="minorEastAsia" w:cs="Arial"/>
              <w:noProof/>
              <w:lang w:val="en-US" w:eastAsia="en-GB"/>
            </w:rPr>
          </w:pPr>
          <w:hyperlink w:anchor="_Toc88663556" w:history="1">
            <w:r w:rsidR="005F3CBA" w:rsidRPr="0043171B">
              <w:rPr>
                <w:rStyle w:val="Hyperlink"/>
                <w:rFonts w:cs="Arial"/>
                <w:noProof/>
                <w:lang w:val="en-US"/>
              </w:rPr>
              <w:t>Appendix B: Phase 1 interviews discussion guide</w:t>
            </w:r>
            <w:r w:rsidR="005F3CBA" w:rsidRPr="0043171B">
              <w:rPr>
                <w:rFonts w:cs="Arial"/>
                <w:noProof/>
                <w:webHidden/>
                <w:lang w:val="en-US"/>
              </w:rPr>
              <w:tab/>
            </w:r>
            <w:r w:rsidR="005F3CBA" w:rsidRPr="0043171B">
              <w:rPr>
                <w:rFonts w:cs="Arial"/>
                <w:noProof/>
                <w:webHidden/>
                <w:lang w:val="en-US"/>
              </w:rPr>
              <w:fldChar w:fldCharType="begin"/>
            </w:r>
            <w:r w:rsidR="005F3CBA" w:rsidRPr="0043171B">
              <w:rPr>
                <w:rFonts w:cs="Arial"/>
                <w:noProof/>
                <w:webHidden/>
                <w:lang w:val="en-US"/>
              </w:rPr>
              <w:instrText xml:space="preserve"> PAGEREF _Toc88663556 \h </w:instrText>
            </w:r>
            <w:r w:rsidR="005F3CBA" w:rsidRPr="0043171B">
              <w:rPr>
                <w:rFonts w:cs="Arial"/>
                <w:noProof/>
                <w:webHidden/>
                <w:lang w:val="en-US"/>
              </w:rPr>
            </w:r>
            <w:r w:rsidR="005F3CBA" w:rsidRPr="0043171B">
              <w:rPr>
                <w:rFonts w:cs="Arial"/>
                <w:noProof/>
                <w:webHidden/>
                <w:lang w:val="en-US"/>
              </w:rPr>
              <w:fldChar w:fldCharType="separate"/>
            </w:r>
            <w:r w:rsidR="005F3CBA" w:rsidRPr="0043171B">
              <w:rPr>
                <w:rFonts w:cs="Arial"/>
                <w:noProof/>
                <w:webHidden/>
                <w:lang w:val="en-US"/>
              </w:rPr>
              <w:t>3</w:t>
            </w:r>
            <w:r w:rsidR="005F3CBA" w:rsidRPr="0043171B">
              <w:rPr>
                <w:rFonts w:cs="Arial"/>
                <w:noProof/>
                <w:webHidden/>
                <w:lang w:val="en-US"/>
              </w:rPr>
              <w:fldChar w:fldCharType="end"/>
            </w:r>
          </w:hyperlink>
        </w:p>
        <w:p w14:paraId="74A7AA89" w14:textId="3743987C" w:rsidR="005F3CBA" w:rsidRPr="0043171B" w:rsidRDefault="007065C3" w:rsidP="00835B8C">
          <w:pPr>
            <w:pStyle w:val="TOC1"/>
            <w:tabs>
              <w:tab w:val="right" w:leader="dot" w:pos="9016"/>
            </w:tabs>
            <w:rPr>
              <w:rFonts w:eastAsiaTheme="minorEastAsia" w:cs="Arial"/>
              <w:noProof/>
              <w:lang w:val="en-US" w:eastAsia="en-GB"/>
            </w:rPr>
          </w:pPr>
          <w:hyperlink w:anchor="_Toc88663557" w:history="1">
            <w:r w:rsidR="005F3CBA" w:rsidRPr="0043171B">
              <w:rPr>
                <w:rStyle w:val="Hyperlink"/>
                <w:rFonts w:cs="Arial"/>
                <w:noProof/>
                <w:lang w:val="en-US"/>
              </w:rPr>
              <w:t>Appendix C: Phase 2 interview discussion guide</w:t>
            </w:r>
            <w:r w:rsidR="005F3CBA" w:rsidRPr="0043171B">
              <w:rPr>
                <w:rFonts w:cs="Arial"/>
                <w:noProof/>
                <w:webHidden/>
                <w:lang w:val="en-US"/>
              </w:rPr>
              <w:tab/>
            </w:r>
            <w:r w:rsidR="005F3CBA" w:rsidRPr="0043171B">
              <w:rPr>
                <w:rFonts w:cs="Arial"/>
                <w:noProof/>
                <w:webHidden/>
                <w:lang w:val="en-US"/>
              </w:rPr>
              <w:fldChar w:fldCharType="begin"/>
            </w:r>
            <w:r w:rsidR="005F3CBA" w:rsidRPr="0043171B">
              <w:rPr>
                <w:rFonts w:cs="Arial"/>
                <w:noProof/>
                <w:webHidden/>
                <w:lang w:val="en-US"/>
              </w:rPr>
              <w:instrText xml:space="preserve"> PAGEREF _Toc88663557 \h </w:instrText>
            </w:r>
            <w:r w:rsidR="005F3CBA" w:rsidRPr="0043171B">
              <w:rPr>
                <w:rFonts w:cs="Arial"/>
                <w:noProof/>
                <w:webHidden/>
                <w:lang w:val="en-US"/>
              </w:rPr>
            </w:r>
            <w:r w:rsidR="005F3CBA" w:rsidRPr="0043171B">
              <w:rPr>
                <w:rFonts w:cs="Arial"/>
                <w:noProof/>
                <w:webHidden/>
                <w:lang w:val="en-US"/>
              </w:rPr>
              <w:fldChar w:fldCharType="separate"/>
            </w:r>
            <w:r w:rsidR="005F3CBA" w:rsidRPr="0043171B">
              <w:rPr>
                <w:rFonts w:cs="Arial"/>
                <w:noProof/>
                <w:webHidden/>
                <w:lang w:val="en-US"/>
              </w:rPr>
              <w:t>9</w:t>
            </w:r>
            <w:r w:rsidR="005F3CBA" w:rsidRPr="0043171B">
              <w:rPr>
                <w:rFonts w:cs="Arial"/>
                <w:noProof/>
                <w:webHidden/>
                <w:lang w:val="en-US"/>
              </w:rPr>
              <w:fldChar w:fldCharType="end"/>
            </w:r>
          </w:hyperlink>
        </w:p>
        <w:p w14:paraId="5F462D33" w14:textId="5010D990" w:rsidR="005F3CBA" w:rsidRPr="0043171B" w:rsidRDefault="007065C3" w:rsidP="00835B8C">
          <w:pPr>
            <w:pStyle w:val="TOC1"/>
            <w:tabs>
              <w:tab w:val="right" w:leader="dot" w:pos="9016"/>
            </w:tabs>
            <w:rPr>
              <w:rFonts w:eastAsiaTheme="minorEastAsia" w:cs="Arial"/>
              <w:noProof/>
              <w:lang w:val="en-US" w:eastAsia="en-GB"/>
            </w:rPr>
          </w:pPr>
          <w:hyperlink w:anchor="_Toc88663558" w:history="1">
            <w:r w:rsidR="005F3CBA" w:rsidRPr="0043171B">
              <w:rPr>
                <w:rStyle w:val="Hyperlink"/>
                <w:rFonts w:cs="Arial"/>
                <w:noProof/>
                <w:lang w:val="en-US"/>
              </w:rPr>
              <w:t>Appendix D: Thematic analysis – predetermined coding framework</w:t>
            </w:r>
            <w:r w:rsidR="005F3CBA" w:rsidRPr="0043171B">
              <w:rPr>
                <w:rFonts w:cs="Arial"/>
                <w:noProof/>
                <w:webHidden/>
                <w:lang w:val="en-US"/>
              </w:rPr>
              <w:tab/>
            </w:r>
            <w:r w:rsidR="005F3CBA" w:rsidRPr="0043171B">
              <w:rPr>
                <w:rFonts w:cs="Arial"/>
                <w:noProof/>
                <w:webHidden/>
                <w:lang w:val="en-US"/>
              </w:rPr>
              <w:fldChar w:fldCharType="begin"/>
            </w:r>
            <w:r w:rsidR="005F3CBA" w:rsidRPr="0043171B">
              <w:rPr>
                <w:rFonts w:cs="Arial"/>
                <w:noProof/>
                <w:webHidden/>
                <w:lang w:val="en-US"/>
              </w:rPr>
              <w:instrText xml:space="preserve"> PAGEREF _Toc88663558 \h </w:instrText>
            </w:r>
            <w:r w:rsidR="005F3CBA" w:rsidRPr="0043171B">
              <w:rPr>
                <w:rFonts w:cs="Arial"/>
                <w:noProof/>
                <w:webHidden/>
                <w:lang w:val="en-US"/>
              </w:rPr>
            </w:r>
            <w:r w:rsidR="005F3CBA" w:rsidRPr="0043171B">
              <w:rPr>
                <w:rFonts w:cs="Arial"/>
                <w:noProof/>
                <w:webHidden/>
                <w:lang w:val="en-US"/>
              </w:rPr>
              <w:fldChar w:fldCharType="separate"/>
            </w:r>
            <w:r w:rsidR="005F3CBA" w:rsidRPr="0043171B">
              <w:rPr>
                <w:rFonts w:cs="Arial"/>
                <w:noProof/>
                <w:webHidden/>
                <w:lang w:val="en-US"/>
              </w:rPr>
              <w:t>13</w:t>
            </w:r>
            <w:r w:rsidR="005F3CBA" w:rsidRPr="0043171B">
              <w:rPr>
                <w:rFonts w:cs="Arial"/>
                <w:noProof/>
                <w:webHidden/>
                <w:lang w:val="en-US"/>
              </w:rPr>
              <w:fldChar w:fldCharType="end"/>
            </w:r>
          </w:hyperlink>
        </w:p>
        <w:p w14:paraId="2240D8DE" w14:textId="036507E1" w:rsidR="005F3CBA" w:rsidRPr="0043171B" w:rsidRDefault="007065C3" w:rsidP="00835B8C">
          <w:pPr>
            <w:pStyle w:val="TOC1"/>
            <w:tabs>
              <w:tab w:val="right" w:leader="dot" w:pos="9016"/>
            </w:tabs>
            <w:rPr>
              <w:rFonts w:eastAsiaTheme="minorEastAsia" w:cs="Arial"/>
              <w:noProof/>
              <w:lang w:val="en-US" w:eastAsia="en-GB"/>
            </w:rPr>
          </w:pPr>
          <w:hyperlink w:anchor="_Toc88663559" w:history="1">
            <w:r w:rsidR="005F3CBA" w:rsidRPr="0043171B">
              <w:rPr>
                <w:rStyle w:val="Hyperlink"/>
                <w:rFonts w:cs="Arial"/>
                <w:noProof/>
                <w:lang w:val="en-US"/>
              </w:rPr>
              <w:t>Appendix E: Country and profession of interviewed health care professionals (HCPs)</w:t>
            </w:r>
            <w:r w:rsidR="005F3CBA" w:rsidRPr="0043171B">
              <w:rPr>
                <w:rFonts w:cs="Arial"/>
                <w:noProof/>
                <w:webHidden/>
                <w:lang w:val="en-US"/>
              </w:rPr>
              <w:tab/>
            </w:r>
            <w:r w:rsidR="005F3CBA" w:rsidRPr="0043171B">
              <w:rPr>
                <w:rFonts w:cs="Arial"/>
                <w:noProof/>
                <w:webHidden/>
                <w:lang w:val="en-US"/>
              </w:rPr>
              <w:fldChar w:fldCharType="begin"/>
            </w:r>
            <w:r w:rsidR="005F3CBA" w:rsidRPr="0043171B">
              <w:rPr>
                <w:rFonts w:cs="Arial"/>
                <w:noProof/>
                <w:webHidden/>
                <w:lang w:val="en-US"/>
              </w:rPr>
              <w:instrText xml:space="preserve"> PAGEREF _Toc88663559 \h </w:instrText>
            </w:r>
            <w:r w:rsidR="005F3CBA" w:rsidRPr="0043171B">
              <w:rPr>
                <w:rFonts w:cs="Arial"/>
                <w:noProof/>
                <w:webHidden/>
                <w:lang w:val="en-US"/>
              </w:rPr>
            </w:r>
            <w:r w:rsidR="005F3CBA" w:rsidRPr="0043171B">
              <w:rPr>
                <w:rFonts w:cs="Arial"/>
                <w:noProof/>
                <w:webHidden/>
                <w:lang w:val="en-US"/>
              </w:rPr>
              <w:fldChar w:fldCharType="separate"/>
            </w:r>
            <w:r w:rsidR="005F3CBA" w:rsidRPr="0043171B">
              <w:rPr>
                <w:rFonts w:cs="Arial"/>
                <w:noProof/>
                <w:webHidden/>
                <w:lang w:val="en-US"/>
              </w:rPr>
              <w:t>15</w:t>
            </w:r>
            <w:r w:rsidR="005F3CBA" w:rsidRPr="0043171B">
              <w:rPr>
                <w:rFonts w:cs="Arial"/>
                <w:noProof/>
                <w:webHidden/>
                <w:lang w:val="en-US"/>
              </w:rPr>
              <w:fldChar w:fldCharType="end"/>
            </w:r>
          </w:hyperlink>
        </w:p>
        <w:p w14:paraId="2CCC803C" w14:textId="6D9FE925" w:rsidR="005F3CBA" w:rsidRPr="0043171B" w:rsidRDefault="007065C3" w:rsidP="00835B8C">
          <w:pPr>
            <w:pStyle w:val="TOC1"/>
            <w:tabs>
              <w:tab w:val="right" w:leader="dot" w:pos="9016"/>
            </w:tabs>
            <w:rPr>
              <w:rFonts w:eastAsiaTheme="minorEastAsia" w:cs="Arial"/>
              <w:noProof/>
              <w:lang w:val="en-US" w:eastAsia="en-GB"/>
            </w:rPr>
          </w:pPr>
          <w:hyperlink w:anchor="_Toc88663560" w:history="1">
            <w:r w:rsidR="005F3CBA" w:rsidRPr="0043171B">
              <w:rPr>
                <w:rStyle w:val="Hyperlink"/>
                <w:rFonts w:cs="Arial"/>
                <w:noProof/>
                <w:lang w:val="en-US"/>
              </w:rPr>
              <w:t>Appendix F: Examples of the collected quantitative data from published sources found in the evidenced care pathways</w:t>
            </w:r>
            <w:r w:rsidR="005F3CBA" w:rsidRPr="0043171B">
              <w:rPr>
                <w:rFonts w:cs="Arial"/>
                <w:noProof/>
                <w:webHidden/>
                <w:lang w:val="en-US"/>
              </w:rPr>
              <w:tab/>
            </w:r>
            <w:r w:rsidR="005F3CBA" w:rsidRPr="0043171B">
              <w:rPr>
                <w:rFonts w:cs="Arial"/>
                <w:noProof/>
                <w:webHidden/>
                <w:lang w:val="en-US"/>
              </w:rPr>
              <w:fldChar w:fldCharType="begin"/>
            </w:r>
            <w:r w:rsidR="005F3CBA" w:rsidRPr="0043171B">
              <w:rPr>
                <w:rFonts w:cs="Arial"/>
                <w:noProof/>
                <w:webHidden/>
                <w:lang w:val="en-US"/>
              </w:rPr>
              <w:instrText xml:space="preserve"> PAGEREF _Toc88663560 \h </w:instrText>
            </w:r>
            <w:r w:rsidR="005F3CBA" w:rsidRPr="0043171B">
              <w:rPr>
                <w:rFonts w:cs="Arial"/>
                <w:noProof/>
                <w:webHidden/>
                <w:lang w:val="en-US"/>
              </w:rPr>
            </w:r>
            <w:r w:rsidR="005F3CBA" w:rsidRPr="0043171B">
              <w:rPr>
                <w:rFonts w:cs="Arial"/>
                <w:noProof/>
                <w:webHidden/>
                <w:lang w:val="en-US"/>
              </w:rPr>
              <w:fldChar w:fldCharType="separate"/>
            </w:r>
            <w:r w:rsidR="005F3CBA" w:rsidRPr="0043171B">
              <w:rPr>
                <w:rFonts w:cs="Arial"/>
                <w:noProof/>
                <w:webHidden/>
                <w:lang w:val="en-US"/>
              </w:rPr>
              <w:t>16</w:t>
            </w:r>
            <w:r w:rsidR="005F3CBA" w:rsidRPr="0043171B">
              <w:rPr>
                <w:rFonts w:cs="Arial"/>
                <w:noProof/>
                <w:webHidden/>
                <w:lang w:val="en-US"/>
              </w:rPr>
              <w:fldChar w:fldCharType="end"/>
            </w:r>
          </w:hyperlink>
        </w:p>
        <w:p w14:paraId="3C60517E" w14:textId="3473C742" w:rsidR="005F3CBA" w:rsidRPr="0043171B" w:rsidRDefault="007065C3" w:rsidP="00835B8C">
          <w:pPr>
            <w:pStyle w:val="TOC1"/>
            <w:tabs>
              <w:tab w:val="right" w:leader="dot" w:pos="9016"/>
            </w:tabs>
            <w:rPr>
              <w:rFonts w:eastAsiaTheme="minorEastAsia" w:cs="Arial"/>
              <w:noProof/>
              <w:lang w:val="en-US" w:eastAsia="en-GB"/>
            </w:rPr>
          </w:pPr>
          <w:hyperlink w:anchor="_Toc88663561" w:history="1">
            <w:r w:rsidR="005F3CBA" w:rsidRPr="0043171B">
              <w:rPr>
                <w:rStyle w:val="Hyperlink"/>
                <w:rFonts w:cs="Arial"/>
                <w:noProof/>
                <w:lang w:val="en-US"/>
              </w:rPr>
              <w:t>REFERENCES</w:t>
            </w:r>
            <w:r w:rsidR="005F3CBA" w:rsidRPr="0043171B">
              <w:rPr>
                <w:rFonts w:cs="Arial"/>
                <w:noProof/>
                <w:webHidden/>
                <w:lang w:val="en-US"/>
              </w:rPr>
              <w:tab/>
            </w:r>
            <w:r w:rsidR="005F3CBA" w:rsidRPr="0043171B">
              <w:rPr>
                <w:rFonts w:cs="Arial"/>
                <w:noProof/>
                <w:webHidden/>
                <w:lang w:val="en-US"/>
              </w:rPr>
              <w:fldChar w:fldCharType="begin"/>
            </w:r>
            <w:r w:rsidR="005F3CBA" w:rsidRPr="0043171B">
              <w:rPr>
                <w:rFonts w:cs="Arial"/>
                <w:noProof/>
                <w:webHidden/>
                <w:lang w:val="en-US"/>
              </w:rPr>
              <w:instrText xml:space="preserve"> PAGEREF _Toc88663561 \h </w:instrText>
            </w:r>
            <w:r w:rsidR="005F3CBA" w:rsidRPr="0043171B">
              <w:rPr>
                <w:rFonts w:cs="Arial"/>
                <w:noProof/>
                <w:webHidden/>
                <w:lang w:val="en-US"/>
              </w:rPr>
            </w:r>
            <w:r w:rsidR="005F3CBA" w:rsidRPr="0043171B">
              <w:rPr>
                <w:rFonts w:cs="Arial"/>
                <w:noProof/>
                <w:webHidden/>
                <w:lang w:val="en-US"/>
              </w:rPr>
              <w:fldChar w:fldCharType="separate"/>
            </w:r>
            <w:r w:rsidR="005F3CBA" w:rsidRPr="0043171B">
              <w:rPr>
                <w:rFonts w:cs="Arial"/>
                <w:noProof/>
                <w:webHidden/>
                <w:lang w:val="en-US"/>
              </w:rPr>
              <w:t>18</w:t>
            </w:r>
            <w:r w:rsidR="005F3CBA" w:rsidRPr="0043171B">
              <w:rPr>
                <w:rFonts w:cs="Arial"/>
                <w:noProof/>
                <w:webHidden/>
                <w:lang w:val="en-US"/>
              </w:rPr>
              <w:fldChar w:fldCharType="end"/>
            </w:r>
          </w:hyperlink>
        </w:p>
        <w:p w14:paraId="5623247E" w14:textId="7ACB4B93" w:rsidR="005F3CBA" w:rsidRPr="0043171B" w:rsidRDefault="007065C3" w:rsidP="00835B8C">
          <w:pPr>
            <w:pStyle w:val="TOC1"/>
            <w:tabs>
              <w:tab w:val="right" w:leader="dot" w:pos="9016"/>
            </w:tabs>
            <w:rPr>
              <w:rFonts w:eastAsiaTheme="minorEastAsia" w:cs="Arial"/>
              <w:noProof/>
              <w:lang w:val="en-US" w:eastAsia="en-GB"/>
            </w:rPr>
          </w:pPr>
          <w:hyperlink w:anchor="_Toc88663562" w:history="1">
            <w:r w:rsidR="005F3CBA" w:rsidRPr="0043171B">
              <w:rPr>
                <w:rStyle w:val="Hyperlink"/>
                <w:rFonts w:cs="Arial"/>
                <w:noProof/>
                <w:lang w:val="en-US"/>
              </w:rPr>
              <w:t>Appendix G: Overview of the Evidenced Care Pathway for COPD in Japan</w:t>
            </w:r>
            <w:r w:rsidR="005F3CBA" w:rsidRPr="0043171B">
              <w:rPr>
                <w:rFonts w:cs="Arial"/>
                <w:noProof/>
                <w:webHidden/>
                <w:lang w:val="en-US"/>
              </w:rPr>
              <w:tab/>
            </w:r>
            <w:r w:rsidR="005F3CBA" w:rsidRPr="0043171B">
              <w:rPr>
                <w:rFonts w:cs="Arial"/>
                <w:noProof/>
                <w:webHidden/>
                <w:lang w:val="en-US"/>
              </w:rPr>
              <w:fldChar w:fldCharType="begin"/>
            </w:r>
            <w:r w:rsidR="005F3CBA" w:rsidRPr="0043171B">
              <w:rPr>
                <w:rFonts w:cs="Arial"/>
                <w:noProof/>
                <w:webHidden/>
                <w:lang w:val="en-US"/>
              </w:rPr>
              <w:instrText xml:space="preserve"> PAGEREF _Toc88663562 \h </w:instrText>
            </w:r>
            <w:r w:rsidR="005F3CBA" w:rsidRPr="0043171B">
              <w:rPr>
                <w:rFonts w:cs="Arial"/>
                <w:noProof/>
                <w:webHidden/>
                <w:lang w:val="en-US"/>
              </w:rPr>
            </w:r>
            <w:r w:rsidR="005F3CBA" w:rsidRPr="0043171B">
              <w:rPr>
                <w:rFonts w:cs="Arial"/>
                <w:noProof/>
                <w:webHidden/>
                <w:lang w:val="en-US"/>
              </w:rPr>
              <w:fldChar w:fldCharType="separate"/>
            </w:r>
            <w:r w:rsidR="005F3CBA" w:rsidRPr="0043171B">
              <w:rPr>
                <w:rFonts w:cs="Arial"/>
                <w:noProof/>
                <w:webHidden/>
                <w:lang w:val="en-US"/>
              </w:rPr>
              <w:t>21</w:t>
            </w:r>
            <w:r w:rsidR="005F3CBA" w:rsidRPr="0043171B">
              <w:rPr>
                <w:rFonts w:cs="Arial"/>
                <w:noProof/>
                <w:webHidden/>
                <w:lang w:val="en-US"/>
              </w:rPr>
              <w:fldChar w:fldCharType="end"/>
            </w:r>
          </w:hyperlink>
        </w:p>
        <w:p w14:paraId="1D3BC7D3" w14:textId="5396C497" w:rsidR="005F3CBA" w:rsidRPr="0043171B" w:rsidRDefault="007065C3" w:rsidP="00835B8C">
          <w:pPr>
            <w:pStyle w:val="TOC2"/>
            <w:tabs>
              <w:tab w:val="right" w:leader="dot" w:pos="9016"/>
            </w:tabs>
            <w:rPr>
              <w:rFonts w:eastAsiaTheme="minorEastAsia" w:cs="Arial"/>
              <w:noProof/>
              <w:lang w:val="en-US" w:eastAsia="en-GB"/>
            </w:rPr>
          </w:pPr>
          <w:hyperlink w:anchor="_Toc88663563" w:history="1">
            <w:r w:rsidR="005F3CBA" w:rsidRPr="0043171B">
              <w:rPr>
                <w:rStyle w:val="Hyperlink"/>
                <w:rFonts w:cs="Arial"/>
                <w:noProof/>
                <w:lang w:val="en-US"/>
              </w:rPr>
              <w:t>References for Japan</w:t>
            </w:r>
            <w:r w:rsidR="005F3CBA" w:rsidRPr="0043171B">
              <w:rPr>
                <w:rFonts w:cs="Arial"/>
                <w:noProof/>
                <w:webHidden/>
                <w:lang w:val="en-US"/>
              </w:rPr>
              <w:tab/>
            </w:r>
            <w:r w:rsidR="005F3CBA" w:rsidRPr="0043171B">
              <w:rPr>
                <w:rFonts w:cs="Arial"/>
                <w:noProof/>
                <w:webHidden/>
                <w:lang w:val="en-US"/>
              </w:rPr>
              <w:fldChar w:fldCharType="begin"/>
            </w:r>
            <w:r w:rsidR="005F3CBA" w:rsidRPr="0043171B">
              <w:rPr>
                <w:rFonts w:cs="Arial"/>
                <w:noProof/>
                <w:webHidden/>
                <w:lang w:val="en-US"/>
              </w:rPr>
              <w:instrText xml:space="preserve"> PAGEREF _Toc88663563 \h </w:instrText>
            </w:r>
            <w:r w:rsidR="005F3CBA" w:rsidRPr="0043171B">
              <w:rPr>
                <w:rFonts w:cs="Arial"/>
                <w:noProof/>
                <w:webHidden/>
                <w:lang w:val="en-US"/>
              </w:rPr>
            </w:r>
            <w:r w:rsidR="005F3CBA" w:rsidRPr="0043171B">
              <w:rPr>
                <w:rFonts w:cs="Arial"/>
                <w:noProof/>
                <w:webHidden/>
                <w:lang w:val="en-US"/>
              </w:rPr>
              <w:fldChar w:fldCharType="separate"/>
            </w:r>
            <w:r w:rsidR="005F3CBA" w:rsidRPr="0043171B">
              <w:rPr>
                <w:rFonts w:cs="Arial"/>
                <w:noProof/>
                <w:webHidden/>
                <w:lang w:val="en-US"/>
              </w:rPr>
              <w:t>22</w:t>
            </w:r>
            <w:r w:rsidR="005F3CBA" w:rsidRPr="0043171B">
              <w:rPr>
                <w:rFonts w:cs="Arial"/>
                <w:noProof/>
                <w:webHidden/>
                <w:lang w:val="en-US"/>
              </w:rPr>
              <w:fldChar w:fldCharType="end"/>
            </w:r>
          </w:hyperlink>
        </w:p>
        <w:p w14:paraId="196D9929" w14:textId="1ADB78D1" w:rsidR="005F3CBA" w:rsidRPr="0043171B" w:rsidRDefault="007065C3" w:rsidP="00835B8C">
          <w:pPr>
            <w:pStyle w:val="TOC1"/>
            <w:tabs>
              <w:tab w:val="right" w:leader="dot" w:pos="9016"/>
            </w:tabs>
            <w:rPr>
              <w:rFonts w:eastAsiaTheme="minorEastAsia" w:cs="Arial"/>
              <w:noProof/>
              <w:lang w:val="en-US" w:eastAsia="en-GB"/>
            </w:rPr>
          </w:pPr>
          <w:hyperlink w:anchor="_Toc88663564" w:history="1">
            <w:r w:rsidR="005F3CBA" w:rsidRPr="0043171B">
              <w:rPr>
                <w:rStyle w:val="Hyperlink"/>
                <w:rFonts w:cs="Arial"/>
                <w:noProof/>
                <w:lang w:val="en-US"/>
              </w:rPr>
              <w:t>Appendix H: Overview of the Evidenced Care Pathway for COPD in Canada</w:t>
            </w:r>
            <w:r w:rsidR="005F3CBA" w:rsidRPr="0043171B">
              <w:rPr>
                <w:rFonts w:cs="Arial"/>
                <w:noProof/>
                <w:webHidden/>
                <w:lang w:val="en-US"/>
              </w:rPr>
              <w:tab/>
            </w:r>
            <w:r w:rsidR="005F3CBA" w:rsidRPr="0043171B">
              <w:rPr>
                <w:rFonts w:cs="Arial"/>
                <w:noProof/>
                <w:webHidden/>
                <w:lang w:val="en-US"/>
              </w:rPr>
              <w:fldChar w:fldCharType="begin"/>
            </w:r>
            <w:r w:rsidR="005F3CBA" w:rsidRPr="0043171B">
              <w:rPr>
                <w:rFonts w:cs="Arial"/>
                <w:noProof/>
                <w:webHidden/>
                <w:lang w:val="en-US"/>
              </w:rPr>
              <w:instrText xml:space="preserve"> PAGEREF _Toc88663564 \h </w:instrText>
            </w:r>
            <w:r w:rsidR="005F3CBA" w:rsidRPr="0043171B">
              <w:rPr>
                <w:rFonts w:cs="Arial"/>
                <w:noProof/>
                <w:webHidden/>
                <w:lang w:val="en-US"/>
              </w:rPr>
            </w:r>
            <w:r w:rsidR="005F3CBA" w:rsidRPr="0043171B">
              <w:rPr>
                <w:rFonts w:cs="Arial"/>
                <w:noProof/>
                <w:webHidden/>
                <w:lang w:val="en-US"/>
              </w:rPr>
              <w:fldChar w:fldCharType="separate"/>
            </w:r>
            <w:r w:rsidR="005F3CBA" w:rsidRPr="0043171B">
              <w:rPr>
                <w:rFonts w:cs="Arial"/>
                <w:noProof/>
                <w:webHidden/>
                <w:lang w:val="en-US"/>
              </w:rPr>
              <w:t>23</w:t>
            </w:r>
            <w:r w:rsidR="005F3CBA" w:rsidRPr="0043171B">
              <w:rPr>
                <w:rFonts w:cs="Arial"/>
                <w:noProof/>
                <w:webHidden/>
                <w:lang w:val="en-US"/>
              </w:rPr>
              <w:fldChar w:fldCharType="end"/>
            </w:r>
          </w:hyperlink>
        </w:p>
        <w:p w14:paraId="1C997384" w14:textId="6770927F" w:rsidR="005F3CBA" w:rsidRPr="0043171B" w:rsidRDefault="007065C3" w:rsidP="00835B8C">
          <w:pPr>
            <w:pStyle w:val="TOC2"/>
            <w:tabs>
              <w:tab w:val="right" w:leader="dot" w:pos="9016"/>
            </w:tabs>
            <w:rPr>
              <w:rFonts w:eastAsiaTheme="minorEastAsia" w:cs="Arial"/>
              <w:noProof/>
              <w:lang w:val="en-US" w:eastAsia="en-GB"/>
            </w:rPr>
          </w:pPr>
          <w:hyperlink w:anchor="_Toc88663565" w:history="1">
            <w:r w:rsidR="005F3CBA" w:rsidRPr="0043171B">
              <w:rPr>
                <w:rStyle w:val="Hyperlink"/>
                <w:rFonts w:cs="Arial"/>
                <w:noProof/>
                <w:lang w:val="en-US"/>
              </w:rPr>
              <w:t>References for Canada</w:t>
            </w:r>
            <w:r w:rsidR="005F3CBA" w:rsidRPr="0043171B">
              <w:rPr>
                <w:rFonts w:cs="Arial"/>
                <w:noProof/>
                <w:webHidden/>
                <w:lang w:val="en-US"/>
              </w:rPr>
              <w:tab/>
            </w:r>
            <w:r w:rsidR="005F3CBA" w:rsidRPr="0043171B">
              <w:rPr>
                <w:rFonts w:cs="Arial"/>
                <w:noProof/>
                <w:webHidden/>
                <w:lang w:val="en-US"/>
              </w:rPr>
              <w:fldChar w:fldCharType="begin"/>
            </w:r>
            <w:r w:rsidR="005F3CBA" w:rsidRPr="0043171B">
              <w:rPr>
                <w:rFonts w:cs="Arial"/>
                <w:noProof/>
                <w:webHidden/>
                <w:lang w:val="en-US"/>
              </w:rPr>
              <w:instrText xml:space="preserve"> PAGEREF _Toc88663565 \h </w:instrText>
            </w:r>
            <w:r w:rsidR="005F3CBA" w:rsidRPr="0043171B">
              <w:rPr>
                <w:rFonts w:cs="Arial"/>
                <w:noProof/>
                <w:webHidden/>
                <w:lang w:val="en-US"/>
              </w:rPr>
            </w:r>
            <w:r w:rsidR="005F3CBA" w:rsidRPr="0043171B">
              <w:rPr>
                <w:rFonts w:cs="Arial"/>
                <w:noProof/>
                <w:webHidden/>
                <w:lang w:val="en-US"/>
              </w:rPr>
              <w:fldChar w:fldCharType="separate"/>
            </w:r>
            <w:r w:rsidR="005F3CBA" w:rsidRPr="0043171B">
              <w:rPr>
                <w:rFonts w:cs="Arial"/>
                <w:noProof/>
                <w:webHidden/>
                <w:lang w:val="en-US"/>
              </w:rPr>
              <w:t>24</w:t>
            </w:r>
            <w:r w:rsidR="005F3CBA" w:rsidRPr="0043171B">
              <w:rPr>
                <w:rFonts w:cs="Arial"/>
                <w:noProof/>
                <w:webHidden/>
                <w:lang w:val="en-US"/>
              </w:rPr>
              <w:fldChar w:fldCharType="end"/>
            </w:r>
          </w:hyperlink>
        </w:p>
        <w:p w14:paraId="45F15C94" w14:textId="5AE87860" w:rsidR="005F3CBA" w:rsidRPr="0043171B" w:rsidRDefault="007065C3" w:rsidP="00835B8C">
          <w:pPr>
            <w:pStyle w:val="TOC1"/>
            <w:tabs>
              <w:tab w:val="right" w:leader="dot" w:pos="9016"/>
            </w:tabs>
            <w:rPr>
              <w:rFonts w:eastAsiaTheme="minorEastAsia" w:cs="Arial"/>
              <w:noProof/>
              <w:lang w:val="en-US" w:eastAsia="en-GB"/>
            </w:rPr>
          </w:pPr>
          <w:hyperlink w:anchor="_Toc88663566" w:history="1">
            <w:r w:rsidR="005F3CBA" w:rsidRPr="0043171B">
              <w:rPr>
                <w:rStyle w:val="Hyperlink"/>
                <w:rFonts w:cs="Arial"/>
                <w:noProof/>
                <w:lang w:val="en-US"/>
              </w:rPr>
              <w:t>Appendix I: Overview of the Evidenced Care Pathway for COPD in England</w:t>
            </w:r>
            <w:r w:rsidR="005F3CBA" w:rsidRPr="0043171B">
              <w:rPr>
                <w:rFonts w:cs="Arial"/>
                <w:noProof/>
                <w:webHidden/>
                <w:lang w:val="en-US"/>
              </w:rPr>
              <w:tab/>
            </w:r>
            <w:r w:rsidR="005F3CBA" w:rsidRPr="0043171B">
              <w:rPr>
                <w:rFonts w:cs="Arial"/>
                <w:noProof/>
                <w:webHidden/>
                <w:lang w:val="en-US"/>
              </w:rPr>
              <w:fldChar w:fldCharType="begin"/>
            </w:r>
            <w:r w:rsidR="005F3CBA" w:rsidRPr="0043171B">
              <w:rPr>
                <w:rFonts w:cs="Arial"/>
                <w:noProof/>
                <w:webHidden/>
                <w:lang w:val="en-US"/>
              </w:rPr>
              <w:instrText xml:space="preserve"> PAGEREF _Toc88663566 \h </w:instrText>
            </w:r>
            <w:r w:rsidR="005F3CBA" w:rsidRPr="0043171B">
              <w:rPr>
                <w:rFonts w:cs="Arial"/>
                <w:noProof/>
                <w:webHidden/>
                <w:lang w:val="en-US"/>
              </w:rPr>
            </w:r>
            <w:r w:rsidR="005F3CBA" w:rsidRPr="0043171B">
              <w:rPr>
                <w:rFonts w:cs="Arial"/>
                <w:noProof/>
                <w:webHidden/>
                <w:lang w:val="en-US"/>
              </w:rPr>
              <w:fldChar w:fldCharType="separate"/>
            </w:r>
            <w:r w:rsidR="005F3CBA" w:rsidRPr="0043171B">
              <w:rPr>
                <w:rFonts w:cs="Arial"/>
                <w:noProof/>
                <w:webHidden/>
                <w:lang w:val="en-US"/>
              </w:rPr>
              <w:t>25</w:t>
            </w:r>
            <w:r w:rsidR="005F3CBA" w:rsidRPr="0043171B">
              <w:rPr>
                <w:rFonts w:cs="Arial"/>
                <w:noProof/>
                <w:webHidden/>
                <w:lang w:val="en-US"/>
              </w:rPr>
              <w:fldChar w:fldCharType="end"/>
            </w:r>
          </w:hyperlink>
        </w:p>
        <w:p w14:paraId="57797A7F" w14:textId="26462CA8" w:rsidR="005F3CBA" w:rsidRPr="0043171B" w:rsidRDefault="007065C3" w:rsidP="00835B8C">
          <w:pPr>
            <w:pStyle w:val="TOC2"/>
            <w:tabs>
              <w:tab w:val="right" w:leader="dot" w:pos="9016"/>
            </w:tabs>
            <w:rPr>
              <w:rFonts w:eastAsiaTheme="minorEastAsia" w:cs="Arial"/>
              <w:noProof/>
              <w:lang w:val="en-US" w:eastAsia="en-GB"/>
            </w:rPr>
          </w:pPr>
          <w:hyperlink w:anchor="_Toc88663567" w:history="1">
            <w:r w:rsidR="005F3CBA" w:rsidRPr="0043171B">
              <w:rPr>
                <w:rStyle w:val="Hyperlink"/>
                <w:rFonts w:cs="Arial"/>
                <w:noProof/>
                <w:lang w:val="en-US"/>
              </w:rPr>
              <w:t>References for England</w:t>
            </w:r>
            <w:r w:rsidR="005F3CBA" w:rsidRPr="0043171B">
              <w:rPr>
                <w:rFonts w:cs="Arial"/>
                <w:noProof/>
                <w:webHidden/>
                <w:lang w:val="en-US"/>
              </w:rPr>
              <w:tab/>
            </w:r>
            <w:r w:rsidR="005F3CBA" w:rsidRPr="0043171B">
              <w:rPr>
                <w:rFonts w:cs="Arial"/>
                <w:noProof/>
                <w:webHidden/>
                <w:lang w:val="en-US"/>
              </w:rPr>
              <w:fldChar w:fldCharType="begin"/>
            </w:r>
            <w:r w:rsidR="005F3CBA" w:rsidRPr="0043171B">
              <w:rPr>
                <w:rFonts w:cs="Arial"/>
                <w:noProof/>
                <w:webHidden/>
                <w:lang w:val="en-US"/>
              </w:rPr>
              <w:instrText xml:space="preserve"> PAGEREF _Toc88663567 \h </w:instrText>
            </w:r>
            <w:r w:rsidR="005F3CBA" w:rsidRPr="0043171B">
              <w:rPr>
                <w:rFonts w:cs="Arial"/>
                <w:noProof/>
                <w:webHidden/>
                <w:lang w:val="en-US"/>
              </w:rPr>
            </w:r>
            <w:r w:rsidR="005F3CBA" w:rsidRPr="0043171B">
              <w:rPr>
                <w:rFonts w:cs="Arial"/>
                <w:noProof/>
                <w:webHidden/>
                <w:lang w:val="en-US"/>
              </w:rPr>
              <w:fldChar w:fldCharType="separate"/>
            </w:r>
            <w:r w:rsidR="005F3CBA" w:rsidRPr="0043171B">
              <w:rPr>
                <w:rFonts w:cs="Arial"/>
                <w:noProof/>
                <w:webHidden/>
                <w:lang w:val="en-US"/>
              </w:rPr>
              <w:t>26</w:t>
            </w:r>
            <w:r w:rsidR="005F3CBA" w:rsidRPr="0043171B">
              <w:rPr>
                <w:rFonts w:cs="Arial"/>
                <w:noProof/>
                <w:webHidden/>
                <w:lang w:val="en-US"/>
              </w:rPr>
              <w:fldChar w:fldCharType="end"/>
            </w:r>
          </w:hyperlink>
        </w:p>
        <w:p w14:paraId="6A5D4715" w14:textId="7E4B0DF4" w:rsidR="005F3CBA" w:rsidRPr="0043171B" w:rsidRDefault="007065C3" w:rsidP="00835B8C">
          <w:pPr>
            <w:pStyle w:val="TOC1"/>
            <w:tabs>
              <w:tab w:val="right" w:leader="dot" w:pos="9016"/>
            </w:tabs>
            <w:rPr>
              <w:rFonts w:eastAsiaTheme="minorEastAsia" w:cs="Arial"/>
              <w:noProof/>
              <w:lang w:val="en-US" w:eastAsia="en-GB"/>
            </w:rPr>
          </w:pPr>
          <w:hyperlink w:anchor="_Toc88663568" w:history="1">
            <w:r w:rsidR="005F3CBA" w:rsidRPr="0043171B">
              <w:rPr>
                <w:rStyle w:val="Hyperlink"/>
                <w:rFonts w:cs="Arial"/>
                <w:noProof/>
                <w:lang w:val="en-US"/>
              </w:rPr>
              <w:t>Appendix J: Overview of the evidenced care pathway for COPD in Germany</w:t>
            </w:r>
            <w:r w:rsidR="005F3CBA" w:rsidRPr="0043171B">
              <w:rPr>
                <w:rFonts w:cs="Arial"/>
                <w:noProof/>
                <w:webHidden/>
                <w:lang w:val="en-US"/>
              </w:rPr>
              <w:tab/>
            </w:r>
            <w:r w:rsidR="005F3CBA" w:rsidRPr="0043171B">
              <w:rPr>
                <w:rFonts w:cs="Arial"/>
                <w:noProof/>
                <w:webHidden/>
                <w:lang w:val="en-US"/>
              </w:rPr>
              <w:fldChar w:fldCharType="begin"/>
            </w:r>
            <w:r w:rsidR="005F3CBA" w:rsidRPr="0043171B">
              <w:rPr>
                <w:rFonts w:cs="Arial"/>
                <w:noProof/>
                <w:webHidden/>
                <w:lang w:val="en-US"/>
              </w:rPr>
              <w:instrText xml:space="preserve"> PAGEREF _Toc88663568 \h </w:instrText>
            </w:r>
            <w:r w:rsidR="005F3CBA" w:rsidRPr="0043171B">
              <w:rPr>
                <w:rFonts w:cs="Arial"/>
                <w:noProof/>
                <w:webHidden/>
                <w:lang w:val="en-US"/>
              </w:rPr>
            </w:r>
            <w:r w:rsidR="005F3CBA" w:rsidRPr="0043171B">
              <w:rPr>
                <w:rFonts w:cs="Arial"/>
                <w:noProof/>
                <w:webHidden/>
                <w:lang w:val="en-US"/>
              </w:rPr>
              <w:fldChar w:fldCharType="separate"/>
            </w:r>
            <w:r w:rsidR="005F3CBA" w:rsidRPr="0043171B">
              <w:rPr>
                <w:rFonts w:cs="Arial"/>
                <w:noProof/>
                <w:webHidden/>
                <w:lang w:val="en-US"/>
              </w:rPr>
              <w:t>28</w:t>
            </w:r>
            <w:r w:rsidR="005F3CBA" w:rsidRPr="0043171B">
              <w:rPr>
                <w:rFonts w:cs="Arial"/>
                <w:noProof/>
                <w:webHidden/>
                <w:lang w:val="en-US"/>
              </w:rPr>
              <w:fldChar w:fldCharType="end"/>
            </w:r>
          </w:hyperlink>
        </w:p>
        <w:p w14:paraId="177CCE84" w14:textId="45A9173C" w:rsidR="005F3CBA" w:rsidRPr="0043171B" w:rsidRDefault="007065C3" w:rsidP="00835B8C">
          <w:pPr>
            <w:pStyle w:val="TOC2"/>
            <w:tabs>
              <w:tab w:val="right" w:leader="dot" w:pos="9016"/>
            </w:tabs>
            <w:rPr>
              <w:rFonts w:eastAsiaTheme="minorEastAsia" w:cs="Arial"/>
              <w:noProof/>
              <w:lang w:val="en-US" w:eastAsia="en-GB"/>
            </w:rPr>
          </w:pPr>
          <w:hyperlink w:anchor="_Toc88663569" w:history="1">
            <w:r w:rsidR="005F3CBA" w:rsidRPr="0043171B">
              <w:rPr>
                <w:rStyle w:val="Hyperlink"/>
                <w:rFonts w:cs="Arial"/>
                <w:noProof/>
                <w:lang w:val="en-US"/>
              </w:rPr>
              <w:t>References for Germany</w:t>
            </w:r>
            <w:r w:rsidR="005F3CBA" w:rsidRPr="0043171B">
              <w:rPr>
                <w:rFonts w:cs="Arial"/>
                <w:noProof/>
                <w:webHidden/>
                <w:lang w:val="en-US"/>
              </w:rPr>
              <w:tab/>
            </w:r>
            <w:r w:rsidR="005F3CBA" w:rsidRPr="0043171B">
              <w:rPr>
                <w:rFonts w:cs="Arial"/>
                <w:noProof/>
                <w:webHidden/>
                <w:lang w:val="en-US"/>
              </w:rPr>
              <w:fldChar w:fldCharType="begin"/>
            </w:r>
            <w:r w:rsidR="005F3CBA" w:rsidRPr="0043171B">
              <w:rPr>
                <w:rFonts w:cs="Arial"/>
                <w:noProof/>
                <w:webHidden/>
                <w:lang w:val="en-US"/>
              </w:rPr>
              <w:instrText xml:space="preserve"> PAGEREF _Toc88663569 \h </w:instrText>
            </w:r>
            <w:r w:rsidR="005F3CBA" w:rsidRPr="0043171B">
              <w:rPr>
                <w:rFonts w:cs="Arial"/>
                <w:noProof/>
                <w:webHidden/>
                <w:lang w:val="en-US"/>
              </w:rPr>
            </w:r>
            <w:r w:rsidR="005F3CBA" w:rsidRPr="0043171B">
              <w:rPr>
                <w:rFonts w:cs="Arial"/>
                <w:noProof/>
                <w:webHidden/>
                <w:lang w:val="en-US"/>
              </w:rPr>
              <w:fldChar w:fldCharType="separate"/>
            </w:r>
            <w:r w:rsidR="005F3CBA" w:rsidRPr="0043171B">
              <w:rPr>
                <w:rFonts w:cs="Arial"/>
                <w:noProof/>
                <w:webHidden/>
                <w:lang w:val="en-US"/>
              </w:rPr>
              <w:t>29</w:t>
            </w:r>
            <w:r w:rsidR="005F3CBA" w:rsidRPr="0043171B">
              <w:rPr>
                <w:rFonts w:cs="Arial"/>
                <w:noProof/>
                <w:webHidden/>
                <w:lang w:val="en-US"/>
              </w:rPr>
              <w:fldChar w:fldCharType="end"/>
            </w:r>
          </w:hyperlink>
        </w:p>
        <w:p w14:paraId="2A0B6849" w14:textId="0011A75A" w:rsidR="005F3CBA" w:rsidRPr="0043171B" w:rsidRDefault="007065C3" w:rsidP="00835B8C">
          <w:pPr>
            <w:pStyle w:val="TOC1"/>
            <w:tabs>
              <w:tab w:val="right" w:leader="dot" w:pos="9016"/>
            </w:tabs>
            <w:rPr>
              <w:rFonts w:eastAsiaTheme="minorEastAsia" w:cs="Arial"/>
              <w:noProof/>
              <w:lang w:val="en-US" w:eastAsia="en-GB"/>
            </w:rPr>
          </w:pPr>
          <w:hyperlink w:anchor="_Toc88663570" w:history="1">
            <w:r w:rsidR="005F3CBA" w:rsidRPr="0043171B">
              <w:rPr>
                <w:rStyle w:val="Hyperlink"/>
                <w:rFonts w:cs="Arial"/>
                <w:noProof/>
                <w:lang w:val="en-US"/>
              </w:rPr>
              <w:t>Appendix K: Additional qualitative evidence to support results of thematic analysis</w:t>
            </w:r>
            <w:r w:rsidR="005F3CBA" w:rsidRPr="0043171B">
              <w:rPr>
                <w:rFonts w:cs="Arial"/>
                <w:noProof/>
                <w:webHidden/>
                <w:lang w:val="en-US"/>
              </w:rPr>
              <w:tab/>
            </w:r>
            <w:r w:rsidR="005F3CBA" w:rsidRPr="0043171B">
              <w:rPr>
                <w:rFonts w:cs="Arial"/>
                <w:noProof/>
                <w:webHidden/>
                <w:lang w:val="en-US"/>
              </w:rPr>
              <w:fldChar w:fldCharType="begin"/>
            </w:r>
            <w:r w:rsidR="005F3CBA" w:rsidRPr="0043171B">
              <w:rPr>
                <w:rFonts w:cs="Arial"/>
                <w:noProof/>
                <w:webHidden/>
                <w:lang w:val="en-US"/>
              </w:rPr>
              <w:instrText xml:space="preserve"> PAGEREF _Toc88663570 \h </w:instrText>
            </w:r>
            <w:r w:rsidR="005F3CBA" w:rsidRPr="0043171B">
              <w:rPr>
                <w:rFonts w:cs="Arial"/>
                <w:noProof/>
                <w:webHidden/>
                <w:lang w:val="en-US"/>
              </w:rPr>
            </w:r>
            <w:r w:rsidR="005F3CBA" w:rsidRPr="0043171B">
              <w:rPr>
                <w:rFonts w:cs="Arial"/>
                <w:noProof/>
                <w:webHidden/>
                <w:lang w:val="en-US"/>
              </w:rPr>
              <w:fldChar w:fldCharType="separate"/>
            </w:r>
            <w:r w:rsidR="005F3CBA" w:rsidRPr="0043171B">
              <w:rPr>
                <w:rFonts w:cs="Arial"/>
                <w:noProof/>
                <w:webHidden/>
                <w:lang w:val="en-US"/>
              </w:rPr>
              <w:t>31</w:t>
            </w:r>
            <w:r w:rsidR="005F3CBA" w:rsidRPr="0043171B">
              <w:rPr>
                <w:rFonts w:cs="Arial"/>
                <w:noProof/>
                <w:webHidden/>
                <w:lang w:val="en-US"/>
              </w:rPr>
              <w:fldChar w:fldCharType="end"/>
            </w:r>
          </w:hyperlink>
        </w:p>
        <w:p w14:paraId="5B629D80" w14:textId="12AC7331" w:rsidR="00831BFC" w:rsidRPr="0043171B" w:rsidRDefault="00831BFC" w:rsidP="00835B8C">
          <w:pPr>
            <w:rPr>
              <w:rFonts w:cs="Arial"/>
              <w:lang w:val="en-US"/>
            </w:rPr>
          </w:pPr>
          <w:r w:rsidRPr="0043171B">
            <w:rPr>
              <w:rFonts w:cs="Arial"/>
              <w:noProof/>
              <w:lang w:val="en-US"/>
            </w:rPr>
            <w:lastRenderedPageBreak/>
            <w:fldChar w:fldCharType="end"/>
          </w:r>
        </w:p>
      </w:sdtContent>
    </w:sdt>
    <w:p w14:paraId="09DC6529" w14:textId="79B8CC1D" w:rsidR="00785B68" w:rsidRPr="0043171B" w:rsidRDefault="003D1809" w:rsidP="00835B8C">
      <w:pPr>
        <w:pStyle w:val="Heading1"/>
      </w:pPr>
      <w:bookmarkStart w:id="0" w:name="_Toc88663555"/>
      <w:r w:rsidRPr="0043171B">
        <w:t xml:space="preserve">Appendix </w:t>
      </w:r>
      <w:r w:rsidR="001F7852" w:rsidRPr="0043171B">
        <w:t>A</w:t>
      </w:r>
      <w:r w:rsidR="00CA3CEB" w:rsidRPr="0043171B">
        <w:t>: Search strategy for the</w:t>
      </w:r>
      <w:r w:rsidR="00E472F2" w:rsidRPr="0043171B">
        <w:t xml:space="preserve"> </w:t>
      </w:r>
      <w:r w:rsidR="00DF2518" w:rsidRPr="0043171B">
        <w:t>collection of published data</w:t>
      </w:r>
      <w:bookmarkEnd w:id="0"/>
    </w:p>
    <w:p w14:paraId="0F53A9E8" w14:textId="5355B70E" w:rsidR="004030B9" w:rsidRPr="0043171B" w:rsidRDefault="004030B9" w:rsidP="00835B8C">
      <w:pPr>
        <w:rPr>
          <w:rFonts w:cs="Arial"/>
          <w:lang w:val="en-US"/>
        </w:rPr>
      </w:pPr>
      <w:r w:rsidRPr="0043171B">
        <w:rPr>
          <w:rFonts w:cs="Arial"/>
          <w:lang w:val="en-US"/>
        </w:rPr>
        <w:t>PubMed and grey literature (conference abstracts, HTA reports, publicly available national databases reporting on COPD outcomes) were searched, and reference lists of relevant papers were reviewed.</w:t>
      </w:r>
    </w:p>
    <w:p w14:paraId="06F7B646" w14:textId="635CCA1B" w:rsidR="00AE35D4" w:rsidRPr="0043171B" w:rsidRDefault="004030B9" w:rsidP="00835B8C">
      <w:pPr>
        <w:rPr>
          <w:rFonts w:cs="Arial"/>
          <w:lang w:val="en-US"/>
        </w:rPr>
      </w:pPr>
      <w:r w:rsidRPr="0043171B">
        <w:rPr>
          <w:rFonts w:cs="Arial"/>
          <w:lang w:val="en-US"/>
        </w:rPr>
        <w:t>Search terms:</w:t>
      </w:r>
    </w:p>
    <w:p w14:paraId="4ADB035F" w14:textId="2A2DD679" w:rsidR="004030B9" w:rsidRPr="0043171B" w:rsidRDefault="004030B9" w:rsidP="00835B8C">
      <w:pPr>
        <w:pStyle w:val="ListParagraph"/>
        <w:numPr>
          <w:ilvl w:val="0"/>
          <w:numId w:val="2"/>
        </w:numPr>
        <w:rPr>
          <w:rFonts w:cs="Arial"/>
          <w:lang w:val="en-US"/>
        </w:rPr>
      </w:pPr>
      <w:r w:rsidRPr="0043171B">
        <w:rPr>
          <w:rFonts w:cs="Arial"/>
          <w:lang w:val="en-US"/>
        </w:rPr>
        <w:t xml:space="preserve">COPD OR chronic obstructive pulmonary disease AND [country] </w:t>
      </w:r>
    </w:p>
    <w:p w14:paraId="2B08E266" w14:textId="08C97FFC" w:rsidR="004030B9" w:rsidRPr="0043171B" w:rsidRDefault="004030B9" w:rsidP="00835B8C">
      <w:pPr>
        <w:pStyle w:val="ListParagraph"/>
        <w:numPr>
          <w:ilvl w:val="0"/>
          <w:numId w:val="2"/>
        </w:numPr>
        <w:rPr>
          <w:rFonts w:cs="Arial"/>
          <w:lang w:val="en-US"/>
        </w:rPr>
      </w:pPr>
      <w:r w:rsidRPr="0043171B">
        <w:rPr>
          <w:rFonts w:cs="Arial"/>
          <w:lang w:val="en-US"/>
        </w:rPr>
        <w:t>“COPD patient pathway” AND [country]</w:t>
      </w:r>
    </w:p>
    <w:p w14:paraId="150DF3FC" w14:textId="353F9A2C" w:rsidR="004030B9" w:rsidRPr="0043171B" w:rsidRDefault="004030B9" w:rsidP="00835B8C">
      <w:pPr>
        <w:pStyle w:val="ListParagraph"/>
        <w:numPr>
          <w:ilvl w:val="0"/>
          <w:numId w:val="2"/>
        </w:numPr>
        <w:rPr>
          <w:rFonts w:cs="Arial"/>
          <w:lang w:val="en-US"/>
        </w:rPr>
      </w:pPr>
      <w:r w:rsidRPr="0043171B">
        <w:rPr>
          <w:rFonts w:cs="Arial"/>
          <w:lang w:val="en-US"/>
        </w:rPr>
        <w:t xml:space="preserve">COPD OR chronic obstructive pulmonary disease AND “clinical care” AND [country] </w:t>
      </w:r>
    </w:p>
    <w:p w14:paraId="59EACC0C" w14:textId="581A0D94" w:rsidR="004030B9" w:rsidRPr="0043171B" w:rsidRDefault="004030B9" w:rsidP="00835B8C">
      <w:pPr>
        <w:pStyle w:val="ListParagraph"/>
        <w:numPr>
          <w:ilvl w:val="0"/>
          <w:numId w:val="2"/>
        </w:numPr>
        <w:rPr>
          <w:rFonts w:cs="Arial"/>
          <w:lang w:val="en-US"/>
        </w:rPr>
      </w:pPr>
      <w:r w:rsidRPr="0043171B">
        <w:rPr>
          <w:rFonts w:cs="Arial"/>
          <w:lang w:val="en-US"/>
        </w:rPr>
        <w:t xml:space="preserve">COPD OR chronic obstructive pulmonary disease AND management AND [country] </w:t>
      </w:r>
    </w:p>
    <w:p w14:paraId="0ADC877E" w14:textId="63D6CB19" w:rsidR="00AE35D4" w:rsidRPr="0043171B" w:rsidRDefault="004030B9" w:rsidP="00835B8C">
      <w:pPr>
        <w:pStyle w:val="ListParagraph"/>
        <w:numPr>
          <w:ilvl w:val="0"/>
          <w:numId w:val="2"/>
        </w:numPr>
        <w:rPr>
          <w:rFonts w:cs="Arial"/>
          <w:lang w:val="en-US"/>
        </w:rPr>
      </w:pPr>
      <w:r w:rsidRPr="0043171B">
        <w:rPr>
          <w:rFonts w:cs="Arial"/>
          <w:lang w:val="en-US"/>
        </w:rPr>
        <w:t>COPD OR chronic obstructive pulmonary disease AND economic AND [country]</w:t>
      </w:r>
    </w:p>
    <w:p w14:paraId="423A5F1D" w14:textId="2B6836CB" w:rsidR="00AF7213" w:rsidRPr="0043171B" w:rsidRDefault="00AF7213" w:rsidP="00835B8C">
      <w:pPr>
        <w:rPr>
          <w:rFonts w:cs="Arial"/>
          <w:lang w:val="en-US"/>
        </w:rPr>
      </w:pPr>
      <w:r w:rsidRPr="0043171B">
        <w:rPr>
          <w:rFonts w:cs="Arial"/>
          <w:lang w:val="en-US"/>
        </w:rPr>
        <w:br w:type="page"/>
      </w:r>
    </w:p>
    <w:p w14:paraId="0DED3F31" w14:textId="3B856D92" w:rsidR="008E7F6E" w:rsidRPr="0043171B" w:rsidRDefault="003D1809" w:rsidP="00835B8C">
      <w:pPr>
        <w:pStyle w:val="Heading1"/>
      </w:pPr>
      <w:bookmarkStart w:id="1" w:name="_Toc88663556"/>
      <w:r w:rsidRPr="0043171B">
        <w:lastRenderedPageBreak/>
        <w:t xml:space="preserve">Appendix </w:t>
      </w:r>
      <w:r w:rsidR="00831BFC" w:rsidRPr="0043171B">
        <w:t>B</w:t>
      </w:r>
      <w:r w:rsidR="00CA3CEB" w:rsidRPr="0043171B">
        <w:t>: Phase 1 interview</w:t>
      </w:r>
      <w:r w:rsidR="00A84BA4" w:rsidRPr="0043171B">
        <w:t>s</w:t>
      </w:r>
      <w:r w:rsidR="00CA3CEB" w:rsidRPr="0043171B">
        <w:t xml:space="preserve"> discussion guide</w:t>
      </w:r>
      <w:bookmarkEnd w:id="1"/>
      <w:r w:rsidR="00A9645B" w:rsidRPr="0043171B">
        <w:t xml:space="preserve"> </w:t>
      </w:r>
    </w:p>
    <w:p w14:paraId="47685E49" w14:textId="062352A7" w:rsidR="00A84BA4" w:rsidRPr="0043171B" w:rsidRDefault="00A84BA4" w:rsidP="00835B8C">
      <w:pPr>
        <w:rPr>
          <w:rFonts w:eastAsia="Times New Roman" w:cs="Arial"/>
          <w:lang w:val="en-US"/>
        </w:rPr>
      </w:pPr>
      <w:r w:rsidRPr="0043171B">
        <w:rPr>
          <w:rFonts w:cs="Arial"/>
          <w:lang w:val="en-US"/>
        </w:rPr>
        <w:t xml:space="preserve">The aim of the phase 1 interviews was to validate and fill knowledge gaps in the detailed visual representation of the COPD care pathway that had been developed based on the GOLD recommendations </w:t>
      </w:r>
      <w:r w:rsidRPr="0043171B">
        <w:rPr>
          <w:rFonts w:cs="Arial"/>
          <w:lang w:val="en-US"/>
        </w:rPr>
        <w:fldChar w:fldCharType="begin"/>
      </w:r>
      <w:r w:rsidR="0024642D" w:rsidRPr="0043171B">
        <w:rPr>
          <w:rFonts w:cs="Arial"/>
          <w:lang w:val="en-US"/>
        </w:rPr>
        <w:instrText xml:space="preserve"> ADDIN ZOTERO_ITEM CSL_CITATION {"citationID":"hk04H0Lh","properties":{"formattedCitation":"\\super 1\\nosupersub{}","plainCitation":"1","noteIndex":0},"citationItems":[{"id":13728,"uris":["http://zotero.org/groups/735877/items/RH8C55PA"],"uri":["http://zotero.org/groups/735877/items/RH8C55PA"],"itemData":{"id":13728,"type":"report","title":"Global Strategy for the Diagnosis, Management, and Prevention of Chronic Obstructive Pulmonary Disease: 2020 Report","author":[{"family":"Global Initiative for Chronic Obstructive Lung Disease","given":""}]}}],"schema":"https://github.com/citation-style-language/schema/raw/master/csl-citation.json"} </w:instrText>
      </w:r>
      <w:r w:rsidRPr="0043171B">
        <w:rPr>
          <w:rFonts w:cs="Arial"/>
          <w:lang w:val="en-US"/>
        </w:rPr>
        <w:fldChar w:fldCharType="separate"/>
      </w:r>
      <w:r w:rsidR="0045305E" w:rsidRPr="0043171B">
        <w:rPr>
          <w:rFonts w:cs="Arial"/>
          <w:szCs w:val="24"/>
          <w:vertAlign w:val="superscript"/>
          <w:lang w:val="en-US"/>
        </w:rPr>
        <w:t>1</w:t>
      </w:r>
      <w:r w:rsidRPr="0043171B">
        <w:rPr>
          <w:rFonts w:cs="Arial"/>
          <w:lang w:val="en-US"/>
        </w:rPr>
        <w:fldChar w:fldCharType="end"/>
      </w:r>
      <w:r w:rsidRPr="0043171B">
        <w:rPr>
          <w:rFonts w:cs="Arial"/>
          <w:lang w:val="en-US"/>
        </w:rPr>
        <w:t xml:space="preserve">, national guidelines </w:t>
      </w:r>
      <w:r w:rsidRPr="0043171B">
        <w:rPr>
          <w:rFonts w:cs="Arial"/>
          <w:lang w:val="en-US"/>
        </w:rPr>
        <w:fldChar w:fldCharType="begin"/>
      </w:r>
      <w:r w:rsidR="0024642D" w:rsidRPr="0043171B">
        <w:rPr>
          <w:rFonts w:cs="Arial"/>
          <w:lang w:val="en-US"/>
        </w:rPr>
        <w:instrText xml:space="preserve"> ADDIN ZOTERO_ITEM CSL_CITATION {"citationID":"vOhfSV7S","properties":{"formattedCitation":"\\super 2\\uc0\\u8211{}5\\nosupersub{}","plainCitation":"2–5","noteIndex":0},"citationItems":[{"id":13714,"uris":["http://zotero.org/groups/735877/items/N7BJIYAN"],"uri":["http://zotero.org/groups/735877/items/N7BJIYAN"],"itemData":{"id":13714,"type":"article-journal","language":"en","page":"28","source":"Zotero","title":"Canadian Thoracic Society recommendations for management of chronic obstructive pulmonary disease – 2007 update","volume":"14","author":[{"family":"O’Donnell","given":"Denis E"},{"family":"Aaron","given":"Shawn"},{"family":"Bourbeau","given":"Jean"},{"family":"Hernandez","given":"Paul"},{"family":"Marciniuk","given":"Darcy D"},{"family":"Balter","given":"Meyer"},{"family":"Ford","given":"Gordon"},{"family":"Gervais","given":"Andre"},{"family":"Goldstein","given":"Roger"},{"family":"Hodder","given":"Rick"},{"family":"Kaplan","given":"Alan"},{"family":"Keenan","given":"Sean"},{"family":"Lacasse","given":"Yves"},{"family":"Maltais","given":"Francois"},{"family":"Road","given":"Jeremy"},{"family":"Rocker","given":"Graeme"},{"family":"Sin","given":"Don"},{"family":"Sinuff","given":"Tasmin"},{"family":"Voduc","given":"Nha"}],"issued":{"date-parts":[["2007"]]}}},{"id":20322,"uris":["http://zotero.org/groups/735877/items/VXMCDQLH"],"uri":["http://zotero.org/groups/735877/items/VXMCDQLH"],"itemData":{"id":20322,"type":"article-journal","abstract":"Chronic obstructive pulmonary disease (COPD) is a major respiratory illness in Canada that is both preventable and treatable. Our understanding of the pathophysiology of this complex condition continues to grow and our ability to offer effective treatment to those who suffer from it has improved considerably. The purpose of the present educational initiative of the Canadian Thoracic Society (CTS) is to provide up to date information on new developments in the field so that patients with this condition will receive optimal care that is firmly based on scientific evidence. Since the previous CTS management recommendations were published in 2003, a wealth of new scientific information has become available. The implications of this new knowledge with respect to optimal clinical care have been carefully considered by the CTS Panel and the conclusions are presented in the current document. Highlights of this update include new epidemiological information on mortality and prevalence of COPD, which charts its emergence as a major health problem for women; a new section on common comorbidities in COPD; an increased emphasis on the meaningful benefits of combined pharmacological and nonpharmacological therapies; and a new discussion on the prevention of acute exacerbations. A revised stratification system for severity of airway obstruction is proposed, together with other suggestions on how best to clinically evaluate individual patients with this complex disease. The results of the largest randomized clinical trial ever undertaken in COPD have recently been published, enabling the Panel to make evidence-based recommendations on the role of modern pharmacotherapy. The Panel hopes that these new practice guidelines, which reflect a rigorous analysis of the recent literature, will assist caregivers in the diagnosis and management of this common condition.","container-title":"Canadian Respiratory Journal : Journal of the Canadian Thoracic Society","ISSN":"1198-2241","issue":"Suppl B","journalAbbreviation":"Can Respir J","note":"PMID: 17885691\nPMCID: PMC2806792","page":"5B-32B","source":"PubMed Central","title":"26. Canadian Thoracic Society recommendations for management of chronic obstructive pulmonary disease – 2007 update","volume":"14","author":[{"family":"O’Donnell","given":"Denis E"},{"family":"Aaron","given":"Shawn"},{"family":"Bourbeau","given":"Jean"},{"family":"Hernandez","given":"Paul"},{"family":"Marciniuk","given":"Darcy D"},{"family":"Balter","given":"Meyer"},{"family":"Ford","given":"Gordon"},{"family":"Gervais","given":"Andre"},{"family":"Goldstein","given":"Roger"},{"family":"Hodder","given":"Rick"},{"family":"Kaplan","given":"Alan"},{"family":"Keenan","given":"Sean"},{"family":"Lacasse","given":"Yves"},{"family":"Maltais","given":"Francois"},{"family":"Road","given":"Jeremy"},{"family":"Rocker","given":"Graeme"},{"family":"Sin","given":"Don"},{"family":"Sinuff","given":"Tasmin"},{"family":"Voduc","given":"Nha"}],"issued":{"date-parts":[["2007",9]]}}},{"id":20832,"uris":["http://zotero.org/groups/735877/items/DLGYXFFZ"],"uri":["http://zotero.org/groups/735877/items/DLGYXFFZ"],"itemData":{"id":20832,"type":"report","language":"en","source":"Zotero","title":"Chronic obstructive pulmonary disease in over 16s: diagnosis and management","URL":"https://www.nice.org.uk/guidance/ng115","author":[{"family":"National Institute for Health and Care Excellence","given":""}],"issued":{"date-parts":[["2018"]]}}},{"id":1677,"uris":["http://zotero.org/groups/735877/items/8LEGWFP4"],"uri":["http://zotero.org/groups/735877/items/8LEGWFP4"],"itemData":{"id":1677,"type":"report","title":"Guidelines for the Diagnosis and Treatment of COPD (Chronic Obstructive Pulmonary Disease) 3rd edition: Pocket Guide","URL":"https://www.jrs.or.jp/modules/english/index.php?content_id=15","author":[{"family":"Japanese Respiratory Society","given":""}],"issued":{"date-parts":[["2010"]]}}}],"schema":"https://github.com/citation-style-language/schema/raw/master/csl-citation.json"} </w:instrText>
      </w:r>
      <w:r w:rsidRPr="0043171B">
        <w:rPr>
          <w:rFonts w:cs="Arial"/>
          <w:lang w:val="en-US"/>
        </w:rPr>
        <w:fldChar w:fldCharType="separate"/>
      </w:r>
      <w:r w:rsidR="0045305E" w:rsidRPr="0043171B">
        <w:rPr>
          <w:rFonts w:cs="Arial"/>
          <w:szCs w:val="24"/>
          <w:vertAlign w:val="superscript"/>
          <w:lang w:val="en-US"/>
        </w:rPr>
        <w:t>2–5</w:t>
      </w:r>
      <w:r w:rsidRPr="0043171B">
        <w:rPr>
          <w:rFonts w:cs="Arial"/>
          <w:lang w:val="en-US"/>
        </w:rPr>
        <w:fldChar w:fldCharType="end"/>
      </w:r>
      <w:r w:rsidRPr="0043171B">
        <w:rPr>
          <w:rFonts w:cs="Arial"/>
          <w:lang w:val="en-US"/>
        </w:rPr>
        <w:t xml:space="preserve"> and information collected from the literature review. Interviews were conducted in English using the videoconferencing software Microsoft Teams. </w:t>
      </w:r>
      <w:r w:rsidR="009B6DD5" w:rsidRPr="0043171B">
        <w:rPr>
          <w:rFonts w:cs="Arial"/>
          <w:lang w:val="en-US"/>
        </w:rPr>
        <w:t xml:space="preserve">An interpreter was used when required. </w:t>
      </w:r>
      <w:r w:rsidRPr="0043171B">
        <w:rPr>
          <w:rFonts w:eastAsia="Times New Roman" w:cs="Arial"/>
          <w:lang w:val="en-US"/>
        </w:rPr>
        <w:t>Participants were shown the COPD care pathway using Whimsical</w:t>
      </w:r>
      <w:r w:rsidR="009B6DD5" w:rsidRPr="0043171B">
        <w:rPr>
          <w:rFonts w:eastAsia="Times New Roman" w:cs="Arial"/>
          <w:lang w:val="en-US"/>
        </w:rPr>
        <w:t xml:space="preserve">, a </w:t>
      </w:r>
      <w:r w:rsidRPr="0043171B">
        <w:rPr>
          <w:rFonts w:eastAsia="Times New Roman" w:cs="Arial"/>
          <w:lang w:val="en-US"/>
        </w:rPr>
        <w:t>web-based visualization application with an infinite canvas</w:t>
      </w:r>
      <w:r w:rsidR="009B6DD5" w:rsidRPr="0043171B">
        <w:rPr>
          <w:rFonts w:eastAsia="Times New Roman" w:cs="Arial"/>
          <w:lang w:val="en-US"/>
        </w:rPr>
        <w:t xml:space="preserve"> (</w:t>
      </w:r>
      <w:hyperlink r:id="rId8" w:history="1">
        <w:r w:rsidR="009B6DD5" w:rsidRPr="0043171B">
          <w:rPr>
            <w:rStyle w:val="Hyperlink"/>
            <w:rFonts w:eastAsia="Times New Roman" w:cs="Arial"/>
            <w:lang w:val="en-US"/>
          </w:rPr>
          <w:t>www.whimsical.com</w:t>
        </w:r>
      </w:hyperlink>
      <w:r w:rsidRPr="0043171B">
        <w:rPr>
          <w:rFonts w:eastAsia="Times New Roman" w:cs="Arial"/>
          <w:lang w:val="en-US"/>
        </w:rPr>
        <w:t>)</w:t>
      </w:r>
      <w:r w:rsidR="009B6DD5" w:rsidRPr="0043171B">
        <w:rPr>
          <w:rFonts w:eastAsia="Times New Roman" w:cs="Arial"/>
          <w:lang w:val="en-US"/>
        </w:rPr>
        <w:t xml:space="preserve">, </w:t>
      </w:r>
      <w:r w:rsidRPr="0043171B">
        <w:rPr>
          <w:rFonts w:eastAsia="Times New Roman" w:cs="Arial"/>
          <w:lang w:val="en-US"/>
        </w:rPr>
        <w:t xml:space="preserve">or </w:t>
      </w:r>
      <w:r w:rsidR="00E25416" w:rsidRPr="0043171B">
        <w:rPr>
          <w:rFonts w:eastAsia="Times New Roman" w:cs="Arial"/>
          <w:lang w:val="en-US"/>
        </w:rPr>
        <w:t>Microsoft</w:t>
      </w:r>
      <w:r w:rsidRPr="0043171B">
        <w:rPr>
          <w:rFonts w:eastAsia="Times New Roman" w:cs="Arial"/>
          <w:lang w:val="en-US"/>
        </w:rPr>
        <w:t xml:space="preserve"> PowerPoint and asked to critically appraise both the pathway steps and supporting quantitative data</w:t>
      </w:r>
      <w:r w:rsidR="004B4ECD" w:rsidRPr="0043171B">
        <w:rPr>
          <w:rFonts w:eastAsia="Times New Roman" w:cs="Arial"/>
          <w:lang w:val="en-US"/>
        </w:rPr>
        <w:t>.</w:t>
      </w:r>
      <w:r w:rsidR="009C4723" w:rsidRPr="0043171B">
        <w:rPr>
          <w:rFonts w:eastAsia="Times New Roman" w:cs="Arial"/>
          <w:lang w:val="en-US"/>
        </w:rPr>
        <w:t xml:space="preserve"> </w:t>
      </w:r>
    </w:p>
    <w:p w14:paraId="52AC98D4" w14:textId="47C8DDF3" w:rsidR="004B4ECD" w:rsidRPr="0043171B" w:rsidRDefault="004B4ECD" w:rsidP="00835B8C">
      <w:pPr>
        <w:rPr>
          <w:rFonts w:cs="Arial"/>
          <w:lang w:val="en-US"/>
        </w:rPr>
      </w:pPr>
      <w:r w:rsidRPr="0043171B">
        <w:rPr>
          <w:rFonts w:cs="Arial"/>
          <w:lang w:val="en-US"/>
        </w:rPr>
        <w:t xml:space="preserve">Semi-structured interviews were </w:t>
      </w:r>
      <w:r w:rsidR="009B6DD5" w:rsidRPr="0043171B">
        <w:rPr>
          <w:rFonts w:cs="Arial"/>
          <w:lang w:val="en-US"/>
        </w:rPr>
        <w:t>conducted</w:t>
      </w:r>
      <w:r w:rsidRPr="0043171B">
        <w:rPr>
          <w:rFonts w:cs="Arial"/>
          <w:lang w:val="en-US"/>
        </w:rPr>
        <w:t xml:space="preserve"> following the interview topic guide shown in </w:t>
      </w:r>
      <w:r w:rsidRPr="0043171B">
        <w:rPr>
          <w:rFonts w:eastAsia="Times New Roman" w:cs="Arial"/>
          <w:lang w:val="en-US"/>
        </w:rPr>
        <w:fldChar w:fldCharType="begin"/>
      </w:r>
      <w:r w:rsidRPr="0043171B">
        <w:rPr>
          <w:rFonts w:eastAsia="Times New Roman" w:cs="Arial"/>
          <w:lang w:val="en-US"/>
        </w:rPr>
        <w:instrText xml:space="preserve"> REF _Ref85439592 \h </w:instrText>
      </w:r>
      <w:r w:rsidR="005D250E" w:rsidRPr="0043171B">
        <w:rPr>
          <w:rFonts w:eastAsia="Times New Roman" w:cs="Arial"/>
          <w:lang w:val="en-US"/>
        </w:rPr>
        <w:instrText xml:space="preserve"> \* MERGEFORMAT </w:instrText>
      </w:r>
      <w:r w:rsidRPr="0043171B">
        <w:rPr>
          <w:rFonts w:eastAsia="Times New Roman" w:cs="Arial"/>
          <w:lang w:val="en-US"/>
        </w:rPr>
      </w:r>
      <w:r w:rsidRPr="0043171B">
        <w:rPr>
          <w:rFonts w:eastAsia="Times New Roman" w:cs="Arial"/>
          <w:lang w:val="en-US"/>
        </w:rPr>
        <w:fldChar w:fldCharType="separate"/>
      </w:r>
      <w:r w:rsidR="005B3D13" w:rsidRPr="0043171B">
        <w:rPr>
          <w:rFonts w:cs="Arial"/>
          <w:lang w:val="en-US"/>
        </w:rPr>
        <w:t xml:space="preserve">Table </w:t>
      </w:r>
      <w:r w:rsidR="005B3D13" w:rsidRPr="0043171B">
        <w:rPr>
          <w:rFonts w:cs="Arial"/>
          <w:noProof/>
          <w:lang w:val="en-US"/>
        </w:rPr>
        <w:t>1</w:t>
      </w:r>
      <w:r w:rsidRPr="0043171B">
        <w:rPr>
          <w:rFonts w:eastAsia="Times New Roman" w:cs="Arial"/>
          <w:lang w:val="en-US"/>
        </w:rPr>
        <w:fldChar w:fldCharType="end"/>
      </w:r>
      <w:r w:rsidRPr="0043171B">
        <w:rPr>
          <w:rFonts w:eastAsia="Times New Roman" w:cs="Arial"/>
          <w:lang w:val="en-US"/>
        </w:rPr>
        <w:t>. T</w:t>
      </w:r>
      <w:r w:rsidRPr="0043171B">
        <w:rPr>
          <w:rFonts w:cs="Arial"/>
          <w:lang w:val="en-US"/>
        </w:rPr>
        <w:t xml:space="preserve">he interviewing followed an iterative process; amending questions in the discussion guide to capture new themes and refine the pathway. </w:t>
      </w:r>
      <w:r w:rsidR="009B6DD5" w:rsidRPr="0043171B">
        <w:rPr>
          <w:rFonts w:cs="Arial"/>
          <w:lang w:val="en-US"/>
        </w:rPr>
        <w:t xml:space="preserve">The questions listed in the topic guide are non-exhaustive i.e., other follow up questions were asked depending on participants answers. Not every question was asked in every country. </w:t>
      </w:r>
      <w:r w:rsidR="001D7733" w:rsidRPr="0043171B">
        <w:rPr>
          <w:rFonts w:cs="Arial"/>
          <w:lang w:val="en-US"/>
        </w:rPr>
        <w:t>To note: due to time constraints</w:t>
      </w:r>
      <w:r w:rsidR="009B6DD5" w:rsidRPr="0043171B">
        <w:rPr>
          <w:rFonts w:cs="Arial"/>
          <w:lang w:val="en-US"/>
        </w:rPr>
        <w:t>,</w:t>
      </w:r>
      <w:r w:rsidR="001D7733" w:rsidRPr="0043171B">
        <w:rPr>
          <w:rFonts w:cs="Arial"/>
          <w:lang w:val="en-US"/>
        </w:rPr>
        <w:t xml:space="preserve"> on average</w:t>
      </w:r>
      <w:r w:rsidR="009B6DD5" w:rsidRPr="0043171B">
        <w:rPr>
          <w:rFonts w:cs="Arial"/>
          <w:lang w:val="en-US"/>
        </w:rPr>
        <w:t>,</w:t>
      </w:r>
      <w:r w:rsidR="001D7733" w:rsidRPr="0043171B">
        <w:rPr>
          <w:rFonts w:cs="Arial"/>
          <w:lang w:val="en-US"/>
        </w:rPr>
        <w:t xml:space="preserve"> 2 out of the </w:t>
      </w:r>
      <w:r w:rsidR="009B6DD5" w:rsidRPr="0043171B">
        <w:rPr>
          <w:rFonts w:cs="Arial"/>
          <w:lang w:val="en-US"/>
        </w:rPr>
        <w:t>3</w:t>
      </w:r>
      <w:r w:rsidR="001D7733" w:rsidRPr="0043171B">
        <w:rPr>
          <w:rFonts w:cs="Arial"/>
          <w:lang w:val="en-US"/>
        </w:rPr>
        <w:t xml:space="preserve"> pathway sections (pre-diagnosis, diagnosis,</w:t>
      </w:r>
      <w:r w:rsidR="009B6DD5" w:rsidRPr="0043171B">
        <w:rPr>
          <w:rFonts w:cs="Arial"/>
          <w:lang w:val="en-US"/>
        </w:rPr>
        <w:t xml:space="preserve"> and</w:t>
      </w:r>
      <w:r w:rsidR="001D7733" w:rsidRPr="0043171B">
        <w:rPr>
          <w:rFonts w:cs="Arial"/>
          <w:lang w:val="en-US"/>
        </w:rPr>
        <w:t xml:space="preserve"> treatment and management) were covered per interview</w:t>
      </w:r>
      <w:r w:rsidR="009B6DD5" w:rsidRPr="0043171B">
        <w:rPr>
          <w:rFonts w:cs="Arial"/>
          <w:lang w:val="en-US"/>
        </w:rPr>
        <w:t>.</w:t>
      </w:r>
    </w:p>
    <w:p w14:paraId="7FF78638" w14:textId="77777777" w:rsidR="00AF7213" w:rsidRPr="0043171B" w:rsidRDefault="00AF7213" w:rsidP="00835B8C">
      <w:pPr>
        <w:rPr>
          <w:rFonts w:cs="Arial"/>
          <w:lang w:val="en-US"/>
        </w:rPr>
      </w:pPr>
    </w:p>
    <w:p w14:paraId="25E11AAB" w14:textId="77777777" w:rsidR="00AF7213" w:rsidRPr="0043171B" w:rsidRDefault="00AF7213" w:rsidP="00835B8C">
      <w:pPr>
        <w:pStyle w:val="Caption"/>
        <w:spacing w:line="480" w:lineRule="auto"/>
        <w:rPr>
          <w:rFonts w:cs="Arial"/>
          <w:lang w:val="en-US"/>
        </w:rPr>
        <w:sectPr w:rsidR="00AF7213" w:rsidRPr="0043171B" w:rsidSect="00AF7213">
          <w:headerReference w:type="default" r:id="rId9"/>
          <w:footerReference w:type="default" r:id="rId10"/>
          <w:pgSz w:w="11906" w:h="16838"/>
          <w:pgMar w:top="1440" w:right="1440" w:bottom="1440" w:left="1440" w:header="708" w:footer="708" w:gutter="0"/>
          <w:cols w:space="708"/>
          <w:docGrid w:linePitch="360"/>
        </w:sectPr>
      </w:pPr>
      <w:bookmarkStart w:id="2" w:name="_Ref85439592"/>
    </w:p>
    <w:p w14:paraId="06F63F2B" w14:textId="18A5A614" w:rsidR="00A84BA4" w:rsidRPr="0043171B" w:rsidRDefault="00A84BA4" w:rsidP="00835B8C">
      <w:pPr>
        <w:pStyle w:val="Caption"/>
        <w:spacing w:line="480" w:lineRule="auto"/>
        <w:rPr>
          <w:rFonts w:cs="Arial"/>
          <w:lang w:val="en-US"/>
        </w:rPr>
      </w:pPr>
      <w:r w:rsidRPr="0043171B">
        <w:rPr>
          <w:rFonts w:cs="Arial"/>
          <w:lang w:val="en-US"/>
        </w:rPr>
        <w:lastRenderedPageBreak/>
        <w:t xml:space="preserve">Table </w:t>
      </w:r>
      <w:r w:rsidR="006D2BF6" w:rsidRPr="0043171B">
        <w:rPr>
          <w:rFonts w:cs="Arial"/>
          <w:lang w:val="en-US"/>
        </w:rPr>
        <w:fldChar w:fldCharType="begin"/>
      </w:r>
      <w:r w:rsidR="006D2BF6" w:rsidRPr="0043171B">
        <w:rPr>
          <w:rFonts w:cs="Arial"/>
          <w:lang w:val="en-US"/>
        </w:rPr>
        <w:instrText xml:space="preserve"> SEQ Table \* ARABIC </w:instrText>
      </w:r>
      <w:r w:rsidR="006D2BF6" w:rsidRPr="0043171B">
        <w:rPr>
          <w:rFonts w:cs="Arial"/>
          <w:lang w:val="en-US"/>
        </w:rPr>
        <w:fldChar w:fldCharType="separate"/>
      </w:r>
      <w:r w:rsidR="005B3D13" w:rsidRPr="0043171B">
        <w:rPr>
          <w:rFonts w:cs="Arial"/>
          <w:noProof/>
          <w:lang w:val="en-US"/>
        </w:rPr>
        <w:t>1</w:t>
      </w:r>
      <w:r w:rsidR="006D2BF6" w:rsidRPr="0043171B">
        <w:rPr>
          <w:rFonts w:cs="Arial"/>
          <w:noProof/>
          <w:lang w:val="en-US"/>
        </w:rPr>
        <w:fldChar w:fldCharType="end"/>
      </w:r>
      <w:bookmarkEnd w:id="2"/>
      <w:r w:rsidRPr="0043171B">
        <w:rPr>
          <w:rFonts w:cs="Arial"/>
          <w:lang w:val="en-US"/>
        </w:rPr>
        <w:t xml:space="preserve"> </w:t>
      </w:r>
      <w:bookmarkStart w:id="3" w:name="_Hlk85440218"/>
      <w:r w:rsidR="009C4723" w:rsidRPr="0043171B">
        <w:rPr>
          <w:rFonts w:cs="Arial"/>
          <w:lang w:val="en-US"/>
        </w:rPr>
        <w:t xml:space="preserve">Phase 1 </w:t>
      </w:r>
      <w:r w:rsidRPr="0043171B">
        <w:rPr>
          <w:rFonts w:cs="Arial"/>
          <w:lang w:val="en-US"/>
        </w:rPr>
        <w:t>Interview topic guide</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8505"/>
        <w:gridCol w:w="2324"/>
      </w:tblGrid>
      <w:tr w:rsidR="00A84BA4" w:rsidRPr="0043171B" w14:paraId="44374FFA" w14:textId="77777777" w:rsidTr="005C712C">
        <w:trPr>
          <w:cantSplit/>
          <w:tblHeader/>
        </w:trPr>
        <w:tc>
          <w:tcPr>
            <w:tcW w:w="3119" w:type="dxa"/>
            <w:tcBorders>
              <w:top w:val="single" w:sz="4" w:space="0" w:color="auto"/>
              <w:bottom w:val="single" w:sz="4" w:space="0" w:color="auto"/>
            </w:tcBorders>
          </w:tcPr>
          <w:p w14:paraId="07ED650E" w14:textId="6527BE44" w:rsidR="00A84BA4" w:rsidRPr="00F74F0E" w:rsidRDefault="00A84BA4" w:rsidP="00835B8C">
            <w:pPr>
              <w:pStyle w:val="NoSpacing"/>
              <w:spacing w:line="480" w:lineRule="auto"/>
              <w:rPr>
                <w:rFonts w:cs="Arial"/>
                <w:b/>
                <w:bCs/>
                <w:lang w:val="en-US"/>
              </w:rPr>
            </w:pPr>
            <w:r w:rsidRPr="00F74F0E">
              <w:rPr>
                <w:rFonts w:cs="Arial"/>
                <w:b/>
                <w:bCs/>
                <w:lang w:val="en-US"/>
              </w:rPr>
              <w:t>Topic</w:t>
            </w:r>
          </w:p>
        </w:tc>
        <w:tc>
          <w:tcPr>
            <w:tcW w:w="8505" w:type="dxa"/>
            <w:tcBorders>
              <w:top w:val="single" w:sz="4" w:space="0" w:color="auto"/>
              <w:bottom w:val="single" w:sz="4" w:space="0" w:color="auto"/>
            </w:tcBorders>
          </w:tcPr>
          <w:p w14:paraId="394A8D4C" w14:textId="7971C1EB" w:rsidR="00A84BA4" w:rsidRPr="00F74F0E" w:rsidRDefault="00A84BA4" w:rsidP="00835B8C">
            <w:pPr>
              <w:pStyle w:val="NoSpacing"/>
              <w:spacing w:line="480" w:lineRule="auto"/>
              <w:rPr>
                <w:rFonts w:cs="Arial"/>
                <w:b/>
                <w:bCs/>
                <w:lang w:val="en-US"/>
              </w:rPr>
            </w:pPr>
            <w:r w:rsidRPr="00F74F0E">
              <w:rPr>
                <w:rFonts w:cs="Arial"/>
                <w:b/>
                <w:bCs/>
                <w:lang w:val="en-US"/>
              </w:rPr>
              <w:t>Question</w:t>
            </w:r>
            <w:r w:rsidR="00BF1D8A" w:rsidRPr="00F74F0E">
              <w:rPr>
                <w:rFonts w:cs="Arial"/>
                <w:b/>
                <w:bCs/>
                <w:lang w:val="en-US"/>
              </w:rPr>
              <w:t>s</w:t>
            </w:r>
          </w:p>
        </w:tc>
        <w:tc>
          <w:tcPr>
            <w:tcW w:w="2324" w:type="dxa"/>
            <w:tcBorders>
              <w:top w:val="single" w:sz="4" w:space="0" w:color="auto"/>
              <w:bottom w:val="single" w:sz="4" w:space="0" w:color="auto"/>
            </w:tcBorders>
          </w:tcPr>
          <w:p w14:paraId="7C1B73D3" w14:textId="645B85EF" w:rsidR="00A84BA4" w:rsidRPr="00F74F0E" w:rsidRDefault="00A84BA4" w:rsidP="00835B8C">
            <w:pPr>
              <w:pStyle w:val="NoSpacing"/>
              <w:spacing w:line="480" w:lineRule="auto"/>
              <w:rPr>
                <w:rFonts w:cs="Arial"/>
                <w:b/>
                <w:bCs/>
                <w:lang w:val="en-US"/>
              </w:rPr>
            </w:pPr>
            <w:r w:rsidRPr="00F74F0E">
              <w:rPr>
                <w:rFonts w:cs="Arial"/>
                <w:b/>
                <w:bCs/>
                <w:lang w:val="en-US"/>
              </w:rPr>
              <w:t>Prompt</w:t>
            </w:r>
          </w:p>
        </w:tc>
      </w:tr>
      <w:tr w:rsidR="00A84BA4" w:rsidRPr="0043171B" w14:paraId="0214EADB" w14:textId="77777777" w:rsidTr="005C712C">
        <w:trPr>
          <w:cantSplit/>
        </w:trPr>
        <w:tc>
          <w:tcPr>
            <w:tcW w:w="3119" w:type="dxa"/>
            <w:shd w:val="clear" w:color="auto" w:fill="F2F2F2" w:themeFill="background1" w:themeFillShade="F2"/>
          </w:tcPr>
          <w:p w14:paraId="7B489B70" w14:textId="548CD5BA" w:rsidR="00A84BA4" w:rsidRPr="0043171B" w:rsidRDefault="005D0772" w:rsidP="00835B8C">
            <w:pPr>
              <w:pStyle w:val="NoSpacing"/>
              <w:spacing w:line="480" w:lineRule="auto"/>
              <w:rPr>
                <w:rFonts w:cs="Arial"/>
                <w:lang w:val="en-US"/>
              </w:rPr>
            </w:pPr>
            <w:r w:rsidRPr="0043171B">
              <w:rPr>
                <w:rFonts w:cs="Arial"/>
                <w:lang w:val="en-US"/>
              </w:rPr>
              <w:t>1. Introductions/background</w:t>
            </w:r>
          </w:p>
        </w:tc>
        <w:tc>
          <w:tcPr>
            <w:tcW w:w="8505" w:type="dxa"/>
            <w:shd w:val="clear" w:color="auto" w:fill="F2F2F2" w:themeFill="background1" w:themeFillShade="F2"/>
          </w:tcPr>
          <w:p w14:paraId="2B800070" w14:textId="244E5E85" w:rsidR="00A84BA4" w:rsidRPr="0043171B" w:rsidRDefault="005D0772" w:rsidP="00835B8C">
            <w:pPr>
              <w:pStyle w:val="NoSpacing"/>
              <w:spacing w:line="480" w:lineRule="auto"/>
              <w:rPr>
                <w:rFonts w:cs="Arial"/>
                <w:lang w:val="en-US"/>
              </w:rPr>
            </w:pPr>
            <w:r w:rsidRPr="0043171B">
              <w:rPr>
                <w:rFonts w:cs="Arial"/>
                <w:lang w:val="en-US"/>
              </w:rPr>
              <w:t>Brief introductions (including the interpreter); get verbal consent to record the interview; remind interviewee about the aims of the study and their role in the interview; check the length of the interview</w:t>
            </w:r>
          </w:p>
        </w:tc>
        <w:tc>
          <w:tcPr>
            <w:tcW w:w="2324" w:type="dxa"/>
            <w:shd w:val="clear" w:color="auto" w:fill="F2F2F2" w:themeFill="background1" w:themeFillShade="F2"/>
          </w:tcPr>
          <w:p w14:paraId="689DA020" w14:textId="1361E5E3" w:rsidR="00A84BA4" w:rsidRPr="0043171B" w:rsidRDefault="00A84BA4" w:rsidP="00835B8C">
            <w:pPr>
              <w:pStyle w:val="NoSpacing"/>
              <w:spacing w:line="480" w:lineRule="auto"/>
              <w:rPr>
                <w:rFonts w:cs="Arial"/>
                <w:lang w:val="en-US"/>
              </w:rPr>
            </w:pPr>
          </w:p>
        </w:tc>
      </w:tr>
      <w:tr w:rsidR="005D0772" w:rsidRPr="0043171B" w14:paraId="550152CE" w14:textId="77777777" w:rsidTr="005C712C">
        <w:trPr>
          <w:cantSplit/>
        </w:trPr>
        <w:tc>
          <w:tcPr>
            <w:tcW w:w="3119" w:type="dxa"/>
          </w:tcPr>
          <w:p w14:paraId="6730032D" w14:textId="2DE85810" w:rsidR="005D0772" w:rsidRPr="0043171B" w:rsidRDefault="005D0772" w:rsidP="00835B8C">
            <w:pPr>
              <w:pStyle w:val="NoSpacing"/>
              <w:spacing w:line="480" w:lineRule="auto"/>
              <w:rPr>
                <w:rFonts w:cs="Arial"/>
                <w:lang w:val="en-US"/>
              </w:rPr>
            </w:pPr>
            <w:r w:rsidRPr="0043171B">
              <w:rPr>
                <w:rFonts w:cs="Arial"/>
                <w:lang w:val="en-US"/>
              </w:rPr>
              <w:t>2. Context setting</w:t>
            </w:r>
          </w:p>
        </w:tc>
        <w:tc>
          <w:tcPr>
            <w:tcW w:w="8505" w:type="dxa"/>
          </w:tcPr>
          <w:p w14:paraId="37F6C2E5" w14:textId="6E283C08" w:rsidR="005D0772" w:rsidRPr="0043171B" w:rsidRDefault="005D0772" w:rsidP="00835B8C">
            <w:pPr>
              <w:pStyle w:val="NoSpacing"/>
              <w:spacing w:line="480" w:lineRule="auto"/>
              <w:rPr>
                <w:rFonts w:cs="Arial"/>
                <w:lang w:val="en-US"/>
              </w:rPr>
            </w:pPr>
            <w:r w:rsidRPr="0043171B">
              <w:rPr>
                <w:rFonts w:cs="Arial"/>
                <w:lang w:val="en-US"/>
              </w:rPr>
              <w:t>Can you describe your relevant background in respiratory medicine? And in COPD particularly?</w:t>
            </w:r>
          </w:p>
        </w:tc>
        <w:tc>
          <w:tcPr>
            <w:tcW w:w="2324" w:type="dxa"/>
          </w:tcPr>
          <w:p w14:paraId="109F941A" w14:textId="6B2A847B" w:rsidR="005D0772" w:rsidRPr="0043171B" w:rsidRDefault="005D0772" w:rsidP="00835B8C">
            <w:pPr>
              <w:pStyle w:val="NoSpacing"/>
              <w:spacing w:line="480" w:lineRule="auto"/>
              <w:rPr>
                <w:rFonts w:cs="Arial"/>
                <w:lang w:val="en-US"/>
              </w:rPr>
            </w:pPr>
            <w:r w:rsidRPr="0043171B">
              <w:rPr>
                <w:rFonts w:cs="Arial"/>
                <w:lang w:val="en-US"/>
              </w:rPr>
              <w:t>Roles</w:t>
            </w:r>
            <w:r w:rsidRPr="0043171B">
              <w:rPr>
                <w:rFonts w:cs="Arial"/>
                <w:lang w:val="en-US"/>
              </w:rPr>
              <w:br/>
              <w:t>Patient groups treated</w:t>
            </w:r>
            <w:r w:rsidRPr="0043171B">
              <w:rPr>
                <w:rFonts w:cs="Arial"/>
                <w:lang w:val="en-US"/>
              </w:rPr>
              <w:br/>
              <w:t>Research</w:t>
            </w:r>
            <w:r w:rsidRPr="0043171B">
              <w:rPr>
                <w:rFonts w:cs="Arial"/>
                <w:lang w:val="en-US"/>
              </w:rPr>
              <w:br/>
              <w:t>Length of time</w:t>
            </w:r>
          </w:p>
        </w:tc>
      </w:tr>
      <w:tr w:rsidR="005D0772" w:rsidRPr="0043171B" w14:paraId="26CFEF48" w14:textId="77777777" w:rsidTr="005C712C">
        <w:trPr>
          <w:cantSplit/>
        </w:trPr>
        <w:tc>
          <w:tcPr>
            <w:tcW w:w="3119" w:type="dxa"/>
          </w:tcPr>
          <w:p w14:paraId="26C385C3" w14:textId="77777777" w:rsidR="005D0772" w:rsidRPr="0043171B" w:rsidRDefault="005D0772" w:rsidP="00835B8C">
            <w:pPr>
              <w:pStyle w:val="NoSpacing"/>
              <w:spacing w:line="480" w:lineRule="auto"/>
              <w:rPr>
                <w:rFonts w:cs="Arial"/>
                <w:lang w:val="en-US"/>
              </w:rPr>
            </w:pPr>
          </w:p>
        </w:tc>
        <w:tc>
          <w:tcPr>
            <w:tcW w:w="8505" w:type="dxa"/>
          </w:tcPr>
          <w:p w14:paraId="35EF5153" w14:textId="4A3DF938" w:rsidR="005D0772" w:rsidRPr="0043171B" w:rsidRDefault="005D0772" w:rsidP="00835B8C">
            <w:pPr>
              <w:pStyle w:val="NoSpacing"/>
              <w:spacing w:line="480" w:lineRule="auto"/>
              <w:rPr>
                <w:rFonts w:cs="Arial"/>
                <w:lang w:val="en-US"/>
              </w:rPr>
            </w:pPr>
            <w:r w:rsidRPr="0043171B">
              <w:rPr>
                <w:rFonts w:cs="Arial"/>
                <w:lang w:val="en-US"/>
              </w:rPr>
              <w:t xml:space="preserve">What are the main issues in the status or provision of treatment of COPD in </w:t>
            </w:r>
            <w:r w:rsidRPr="0043171B">
              <w:rPr>
                <w:rFonts w:cs="Arial"/>
                <w:i/>
                <w:iCs/>
                <w:lang w:val="en-US"/>
              </w:rPr>
              <w:t>[country]</w:t>
            </w:r>
            <w:r w:rsidRPr="0043171B">
              <w:rPr>
                <w:rFonts w:cs="Arial"/>
                <w:lang w:val="en-US"/>
              </w:rPr>
              <w:t>?</w:t>
            </w:r>
            <w:r w:rsidR="00315195" w:rsidRPr="0043171B">
              <w:rPr>
                <w:rFonts w:cs="Arial"/>
                <w:lang w:val="en-US"/>
              </w:rPr>
              <w:br/>
            </w:r>
            <w:r w:rsidRPr="0043171B">
              <w:rPr>
                <w:rFonts w:cs="Arial"/>
                <w:lang w:val="en-US"/>
              </w:rPr>
              <w:t xml:space="preserve">What impact do you think COVID-19 will have on the future pathway and management of COPD in </w:t>
            </w:r>
            <w:r w:rsidRPr="0043171B">
              <w:rPr>
                <w:rFonts w:cs="Arial"/>
                <w:i/>
                <w:iCs/>
                <w:lang w:val="en-US"/>
              </w:rPr>
              <w:t>[country]</w:t>
            </w:r>
            <w:r w:rsidRPr="0043171B">
              <w:rPr>
                <w:rFonts w:cs="Arial"/>
                <w:lang w:val="en-US"/>
              </w:rPr>
              <w:t>?</w:t>
            </w:r>
          </w:p>
        </w:tc>
        <w:tc>
          <w:tcPr>
            <w:tcW w:w="2324" w:type="dxa"/>
          </w:tcPr>
          <w:p w14:paraId="390F9B92" w14:textId="77777777" w:rsidR="005D0772" w:rsidRPr="0043171B" w:rsidRDefault="005D0772" w:rsidP="00835B8C">
            <w:pPr>
              <w:pStyle w:val="NoSpacing"/>
              <w:spacing w:line="480" w:lineRule="auto"/>
              <w:rPr>
                <w:rFonts w:cs="Arial"/>
                <w:lang w:val="en-US"/>
              </w:rPr>
            </w:pPr>
          </w:p>
        </w:tc>
      </w:tr>
      <w:tr w:rsidR="005D0772" w:rsidRPr="0043171B" w14:paraId="0CB0D9A5" w14:textId="77777777" w:rsidTr="005C712C">
        <w:trPr>
          <w:cantSplit/>
        </w:trPr>
        <w:tc>
          <w:tcPr>
            <w:tcW w:w="3119" w:type="dxa"/>
            <w:shd w:val="clear" w:color="auto" w:fill="F2F2F2" w:themeFill="background1" w:themeFillShade="F2"/>
          </w:tcPr>
          <w:p w14:paraId="771DC05B" w14:textId="53DB9CF9" w:rsidR="005D0772" w:rsidRPr="0043171B" w:rsidRDefault="005D0772" w:rsidP="00835B8C">
            <w:pPr>
              <w:pStyle w:val="NoSpacing"/>
              <w:spacing w:line="480" w:lineRule="auto"/>
              <w:rPr>
                <w:rFonts w:cs="Arial"/>
                <w:lang w:val="en-US"/>
              </w:rPr>
            </w:pPr>
            <w:r w:rsidRPr="0043171B">
              <w:rPr>
                <w:rFonts w:cs="Arial"/>
                <w:lang w:val="en-US"/>
              </w:rPr>
              <w:t>3. Pathway overview [start presenting pathway on-screen]</w:t>
            </w:r>
          </w:p>
        </w:tc>
        <w:tc>
          <w:tcPr>
            <w:tcW w:w="8505" w:type="dxa"/>
            <w:shd w:val="clear" w:color="auto" w:fill="F2F2F2" w:themeFill="background1" w:themeFillShade="F2"/>
          </w:tcPr>
          <w:p w14:paraId="4B695D7E" w14:textId="761C1F9E" w:rsidR="005D0772" w:rsidRPr="0043171B" w:rsidRDefault="005D0772" w:rsidP="00835B8C">
            <w:pPr>
              <w:pStyle w:val="NoSpacing"/>
              <w:spacing w:line="480" w:lineRule="auto"/>
              <w:rPr>
                <w:rFonts w:cs="Arial"/>
                <w:lang w:val="en-US"/>
              </w:rPr>
            </w:pPr>
            <w:r w:rsidRPr="0043171B">
              <w:rPr>
                <w:rFonts w:cs="Arial"/>
                <w:lang w:val="en-US"/>
              </w:rPr>
              <w:t>What do you see as the main issues or blocks in terms of diagnosing/treating COPD? Discuss some of the underlying causes of this</w:t>
            </w:r>
          </w:p>
        </w:tc>
        <w:tc>
          <w:tcPr>
            <w:tcW w:w="2324" w:type="dxa"/>
            <w:shd w:val="clear" w:color="auto" w:fill="F2F2F2" w:themeFill="background1" w:themeFillShade="F2"/>
          </w:tcPr>
          <w:p w14:paraId="24347D1F" w14:textId="77777777" w:rsidR="005D0772" w:rsidRPr="0043171B" w:rsidRDefault="005D0772" w:rsidP="00835B8C">
            <w:pPr>
              <w:pStyle w:val="NoSpacing"/>
              <w:spacing w:line="480" w:lineRule="auto"/>
              <w:rPr>
                <w:rFonts w:cs="Arial"/>
                <w:lang w:val="en-US"/>
              </w:rPr>
            </w:pPr>
          </w:p>
        </w:tc>
      </w:tr>
      <w:tr w:rsidR="005D0772" w:rsidRPr="0043171B" w14:paraId="25912354" w14:textId="77777777" w:rsidTr="005C712C">
        <w:trPr>
          <w:cantSplit/>
        </w:trPr>
        <w:tc>
          <w:tcPr>
            <w:tcW w:w="3119" w:type="dxa"/>
            <w:shd w:val="clear" w:color="auto" w:fill="F2F2F2" w:themeFill="background1" w:themeFillShade="F2"/>
          </w:tcPr>
          <w:p w14:paraId="598D4C72" w14:textId="77777777" w:rsidR="005D0772" w:rsidRPr="0043171B" w:rsidRDefault="005D0772" w:rsidP="00835B8C">
            <w:pPr>
              <w:pStyle w:val="NoSpacing"/>
              <w:spacing w:line="480" w:lineRule="auto"/>
              <w:rPr>
                <w:rFonts w:cs="Arial"/>
                <w:lang w:val="en-US"/>
              </w:rPr>
            </w:pPr>
          </w:p>
        </w:tc>
        <w:tc>
          <w:tcPr>
            <w:tcW w:w="8505" w:type="dxa"/>
            <w:shd w:val="clear" w:color="auto" w:fill="F2F2F2" w:themeFill="background1" w:themeFillShade="F2"/>
          </w:tcPr>
          <w:p w14:paraId="1CBAA196" w14:textId="5BDADFEB" w:rsidR="005D0772" w:rsidRPr="0043171B" w:rsidRDefault="005D0772" w:rsidP="00835B8C">
            <w:pPr>
              <w:pStyle w:val="NoSpacing"/>
              <w:spacing w:line="480" w:lineRule="auto"/>
              <w:rPr>
                <w:rFonts w:cs="Arial"/>
                <w:lang w:val="en-US"/>
              </w:rPr>
            </w:pPr>
            <w:r w:rsidRPr="0043171B">
              <w:rPr>
                <w:rFonts w:cs="Arial"/>
                <w:lang w:val="en-US"/>
              </w:rPr>
              <w:t xml:space="preserve">What data </w:t>
            </w:r>
            <w:r w:rsidR="00315195" w:rsidRPr="0043171B">
              <w:rPr>
                <w:rFonts w:cs="Arial"/>
                <w:lang w:val="en-US"/>
              </w:rPr>
              <w:t>is there</w:t>
            </w:r>
            <w:r w:rsidRPr="0043171B">
              <w:rPr>
                <w:rFonts w:cs="Arial"/>
                <w:lang w:val="en-US"/>
              </w:rPr>
              <w:t xml:space="preserve"> to support this?</w:t>
            </w:r>
          </w:p>
        </w:tc>
        <w:tc>
          <w:tcPr>
            <w:tcW w:w="2324" w:type="dxa"/>
            <w:shd w:val="clear" w:color="auto" w:fill="F2F2F2" w:themeFill="background1" w:themeFillShade="F2"/>
          </w:tcPr>
          <w:p w14:paraId="3ED5A7BF" w14:textId="77777777" w:rsidR="005D0772" w:rsidRPr="0043171B" w:rsidRDefault="005D0772" w:rsidP="00835B8C">
            <w:pPr>
              <w:pStyle w:val="NoSpacing"/>
              <w:spacing w:line="480" w:lineRule="auto"/>
              <w:rPr>
                <w:rFonts w:cs="Arial"/>
                <w:lang w:val="en-US"/>
              </w:rPr>
            </w:pPr>
          </w:p>
        </w:tc>
      </w:tr>
      <w:tr w:rsidR="005D0772" w:rsidRPr="0043171B" w14:paraId="6B32C890" w14:textId="77777777" w:rsidTr="005C712C">
        <w:trPr>
          <w:cantSplit/>
        </w:trPr>
        <w:tc>
          <w:tcPr>
            <w:tcW w:w="3119" w:type="dxa"/>
          </w:tcPr>
          <w:p w14:paraId="4587F8D0" w14:textId="58387783" w:rsidR="005D0772" w:rsidRPr="0043171B" w:rsidRDefault="005D0772" w:rsidP="00835B8C">
            <w:pPr>
              <w:pStyle w:val="NoSpacing"/>
              <w:spacing w:line="480" w:lineRule="auto"/>
              <w:rPr>
                <w:rFonts w:cs="Arial"/>
                <w:lang w:val="en-US"/>
              </w:rPr>
            </w:pPr>
            <w:r w:rsidRPr="0043171B">
              <w:rPr>
                <w:rFonts w:cs="Arial"/>
                <w:lang w:val="en-US"/>
              </w:rPr>
              <w:lastRenderedPageBreak/>
              <w:t xml:space="preserve">4. Detailed pathways [questions to ask </w:t>
            </w:r>
            <w:r w:rsidR="009C4723" w:rsidRPr="0043171B">
              <w:rPr>
                <w:rFonts w:cs="Arial"/>
                <w:lang w:val="en-US"/>
              </w:rPr>
              <w:t xml:space="preserve">in </w:t>
            </w:r>
            <w:r w:rsidRPr="0043171B">
              <w:rPr>
                <w:rFonts w:cs="Arial"/>
                <w:lang w:val="en-US"/>
              </w:rPr>
              <w:t xml:space="preserve">each </w:t>
            </w:r>
            <w:r w:rsidR="009C4723" w:rsidRPr="0043171B">
              <w:rPr>
                <w:rFonts w:cs="Arial"/>
                <w:lang w:val="en-US"/>
              </w:rPr>
              <w:t>pathway section</w:t>
            </w:r>
            <w:r w:rsidRPr="0043171B">
              <w:rPr>
                <w:rFonts w:cs="Arial"/>
                <w:lang w:val="en-US"/>
              </w:rPr>
              <w:t>]</w:t>
            </w:r>
          </w:p>
        </w:tc>
        <w:tc>
          <w:tcPr>
            <w:tcW w:w="8505" w:type="dxa"/>
          </w:tcPr>
          <w:p w14:paraId="0C610C65" w14:textId="4FC9DBA7" w:rsidR="008E7545" w:rsidRPr="0043171B" w:rsidRDefault="005D0772" w:rsidP="00835B8C">
            <w:pPr>
              <w:pStyle w:val="NoSpacing"/>
              <w:spacing w:line="480" w:lineRule="auto"/>
              <w:rPr>
                <w:rFonts w:cs="Arial"/>
                <w:lang w:val="en-US"/>
              </w:rPr>
            </w:pPr>
            <w:r w:rsidRPr="0043171B">
              <w:rPr>
                <w:rFonts w:cs="Arial"/>
                <w:lang w:val="en-US"/>
              </w:rPr>
              <w:t>Who is giving care?</w:t>
            </w:r>
            <w:r w:rsidRPr="0043171B">
              <w:rPr>
                <w:rFonts w:cs="Arial"/>
                <w:lang w:val="en-US"/>
              </w:rPr>
              <w:br/>
              <w:t xml:space="preserve">Is the patient flow correct? </w:t>
            </w:r>
            <w:r w:rsidRPr="0043171B">
              <w:rPr>
                <w:rFonts w:cs="Arial"/>
                <w:lang w:val="en-US"/>
              </w:rPr>
              <w:br/>
              <w:t>What are the timelines between each step?</w:t>
            </w:r>
            <w:r w:rsidRPr="0043171B">
              <w:rPr>
                <w:rFonts w:cs="Arial"/>
                <w:lang w:val="en-US"/>
              </w:rPr>
              <w:br/>
              <w:t>Have we missed any steps?</w:t>
            </w:r>
            <w:r w:rsidR="008E7545" w:rsidRPr="0043171B">
              <w:rPr>
                <w:rFonts w:cs="Arial"/>
                <w:lang w:val="en-US"/>
              </w:rPr>
              <w:br/>
              <w:t>Where do you think COVID-19 will have the most impact?</w:t>
            </w:r>
          </w:p>
        </w:tc>
        <w:tc>
          <w:tcPr>
            <w:tcW w:w="2324" w:type="dxa"/>
            <w:vAlign w:val="bottom"/>
          </w:tcPr>
          <w:p w14:paraId="02254773" w14:textId="018B5BFB" w:rsidR="005D0772" w:rsidRPr="0043171B" w:rsidRDefault="008E7545" w:rsidP="00835B8C">
            <w:pPr>
              <w:pStyle w:val="NoSpacing"/>
              <w:spacing w:line="480" w:lineRule="auto"/>
              <w:rPr>
                <w:rFonts w:cs="Arial"/>
                <w:lang w:val="en-US"/>
              </w:rPr>
            </w:pPr>
            <w:r w:rsidRPr="0043171B">
              <w:rPr>
                <w:rFonts w:cs="Arial"/>
                <w:lang w:val="en-US"/>
              </w:rPr>
              <w:t>Spirometry</w:t>
            </w:r>
          </w:p>
        </w:tc>
      </w:tr>
      <w:tr w:rsidR="004B4ECD" w:rsidRPr="0043171B" w14:paraId="24B19CE8" w14:textId="77777777" w:rsidTr="005C712C">
        <w:trPr>
          <w:cantSplit/>
        </w:trPr>
        <w:tc>
          <w:tcPr>
            <w:tcW w:w="3119" w:type="dxa"/>
          </w:tcPr>
          <w:p w14:paraId="0524AAF0" w14:textId="77777777" w:rsidR="004B4ECD" w:rsidRPr="0043171B" w:rsidRDefault="004B4ECD" w:rsidP="00835B8C">
            <w:pPr>
              <w:pStyle w:val="NoSpacing"/>
              <w:spacing w:line="480" w:lineRule="auto"/>
              <w:rPr>
                <w:rFonts w:cs="Arial"/>
                <w:lang w:val="en-US"/>
              </w:rPr>
            </w:pPr>
          </w:p>
        </w:tc>
        <w:tc>
          <w:tcPr>
            <w:tcW w:w="8505" w:type="dxa"/>
          </w:tcPr>
          <w:p w14:paraId="6ABE5E93" w14:textId="59CAA7CF" w:rsidR="004B4ECD" w:rsidRPr="0043171B" w:rsidRDefault="004B4ECD" w:rsidP="00835B8C">
            <w:pPr>
              <w:pStyle w:val="NoSpacing"/>
              <w:spacing w:line="480" w:lineRule="auto"/>
              <w:rPr>
                <w:rFonts w:cs="Arial"/>
                <w:lang w:val="en-US"/>
              </w:rPr>
            </w:pPr>
            <w:r w:rsidRPr="0043171B">
              <w:rPr>
                <w:rFonts w:cs="Arial"/>
                <w:lang w:val="en-US"/>
              </w:rPr>
              <w:t>Are there any points in the pathway where the delivery of care varies hugely from the recommendations?</w:t>
            </w:r>
          </w:p>
        </w:tc>
        <w:tc>
          <w:tcPr>
            <w:tcW w:w="2324" w:type="dxa"/>
          </w:tcPr>
          <w:p w14:paraId="243F1FBF" w14:textId="7976A8D3" w:rsidR="004B4ECD" w:rsidRPr="0043171B" w:rsidRDefault="004B4ECD" w:rsidP="00835B8C">
            <w:pPr>
              <w:pStyle w:val="NoSpacing"/>
              <w:spacing w:line="480" w:lineRule="auto"/>
              <w:rPr>
                <w:rFonts w:cs="Arial"/>
                <w:lang w:val="en-US"/>
              </w:rPr>
            </w:pPr>
            <w:r w:rsidRPr="0043171B">
              <w:rPr>
                <w:rFonts w:cs="Arial"/>
                <w:lang w:val="en-US"/>
              </w:rPr>
              <w:t>GOLD</w:t>
            </w:r>
            <w:r w:rsidRPr="0043171B">
              <w:rPr>
                <w:rFonts w:cs="Arial"/>
                <w:lang w:val="en-US"/>
              </w:rPr>
              <w:br/>
              <w:t>National</w:t>
            </w:r>
          </w:p>
        </w:tc>
      </w:tr>
      <w:tr w:rsidR="00315195" w:rsidRPr="0043171B" w14:paraId="2D86AAD3" w14:textId="77777777" w:rsidTr="005C712C">
        <w:trPr>
          <w:cantSplit/>
        </w:trPr>
        <w:tc>
          <w:tcPr>
            <w:tcW w:w="3119" w:type="dxa"/>
            <w:shd w:val="clear" w:color="auto" w:fill="F2F2F2" w:themeFill="background1" w:themeFillShade="F2"/>
          </w:tcPr>
          <w:p w14:paraId="47C67346" w14:textId="6E270CBE" w:rsidR="00315195" w:rsidRPr="0043171B" w:rsidRDefault="00315195" w:rsidP="00835B8C">
            <w:pPr>
              <w:pStyle w:val="NoSpacing"/>
              <w:spacing w:line="480" w:lineRule="auto"/>
              <w:rPr>
                <w:rFonts w:cs="Arial"/>
                <w:lang w:val="en-US"/>
              </w:rPr>
            </w:pPr>
            <w:r w:rsidRPr="0043171B">
              <w:rPr>
                <w:rFonts w:cs="Arial"/>
                <w:lang w:val="en-US"/>
              </w:rPr>
              <w:t>5. Pre-diagnosis</w:t>
            </w:r>
          </w:p>
        </w:tc>
        <w:tc>
          <w:tcPr>
            <w:tcW w:w="8505" w:type="dxa"/>
            <w:shd w:val="clear" w:color="auto" w:fill="F2F2F2" w:themeFill="background1" w:themeFillShade="F2"/>
          </w:tcPr>
          <w:p w14:paraId="23411009" w14:textId="4E9575B1" w:rsidR="00315195" w:rsidRPr="0043171B" w:rsidRDefault="00BF1D8A" w:rsidP="00835B8C">
            <w:pPr>
              <w:pStyle w:val="NoSpacing"/>
              <w:spacing w:line="480" w:lineRule="auto"/>
              <w:rPr>
                <w:rFonts w:cs="Arial"/>
                <w:lang w:val="en-US"/>
              </w:rPr>
            </w:pPr>
            <w:r w:rsidRPr="0043171B">
              <w:rPr>
                <w:rFonts w:cs="Arial"/>
                <w:lang w:val="en-US"/>
              </w:rPr>
              <w:t>Do many patients present with an exacerbation-like event before they have a diagnosis?</w:t>
            </w:r>
            <w:r w:rsidRPr="0043171B">
              <w:rPr>
                <w:rFonts w:cs="Arial"/>
                <w:lang w:val="en-US"/>
              </w:rPr>
              <w:br/>
              <w:t>Before the diagnosis of COPD, are there missed opportunities for diagnosis?</w:t>
            </w:r>
            <w:r w:rsidRPr="0043171B">
              <w:rPr>
                <w:rFonts w:cs="Arial"/>
                <w:lang w:val="en-US"/>
              </w:rPr>
              <w:br/>
              <w:t>What triggers a patient to seek/receive a diagnosis?</w:t>
            </w:r>
            <w:r w:rsidRPr="0043171B">
              <w:rPr>
                <w:rFonts w:cs="Arial"/>
                <w:lang w:val="en-US"/>
              </w:rPr>
              <w:br/>
              <w:t>Is it common for exacerbations to be the first symptom of COPD in a patient? (</w:t>
            </w:r>
            <w:r w:rsidR="003017FD" w:rsidRPr="0043171B">
              <w:rPr>
                <w:rFonts w:cs="Arial"/>
                <w:lang w:val="en-US"/>
              </w:rPr>
              <w:t>e.g.,</w:t>
            </w:r>
            <w:r w:rsidRPr="0043171B">
              <w:rPr>
                <w:rFonts w:cs="Arial"/>
                <w:lang w:val="en-US"/>
              </w:rPr>
              <w:t xml:space="preserve"> before diagnosis)</w:t>
            </w:r>
          </w:p>
        </w:tc>
        <w:tc>
          <w:tcPr>
            <w:tcW w:w="2324" w:type="dxa"/>
            <w:shd w:val="clear" w:color="auto" w:fill="F2F2F2" w:themeFill="background1" w:themeFillShade="F2"/>
          </w:tcPr>
          <w:p w14:paraId="1210E750" w14:textId="77777777" w:rsidR="00315195" w:rsidRPr="0043171B" w:rsidRDefault="00315195" w:rsidP="00835B8C">
            <w:pPr>
              <w:pStyle w:val="NoSpacing"/>
              <w:spacing w:line="480" w:lineRule="auto"/>
              <w:rPr>
                <w:rFonts w:cs="Arial"/>
                <w:lang w:val="en-US"/>
              </w:rPr>
            </w:pPr>
          </w:p>
        </w:tc>
      </w:tr>
      <w:tr w:rsidR="00315195" w:rsidRPr="0043171B" w14:paraId="6A1C7FD7" w14:textId="77777777" w:rsidTr="005C712C">
        <w:trPr>
          <w:cantSplit/>
        </w:trPr>
        <w:tc>
          <w:tcPr>
            <w:tcW w:w="3119" w:type="dxa"/>
          </w:tcPr>
          <w:p w14:paraId="61F7398D" w14:textId="576F6D3E" w:rsidR="00315195" w:rsidRPr="0043171B" w:rsidRDefault="00315195" w:rsidP="00835B8C">
            <w:pPr>
              <w:pStyle w:val="NoSpacing"/>
              <w:spacing w:line="480" w:lineRule="auto"/>
              <w:rPr>
                <w:rFonts w:cs="Arial"/>
                <w:lang w:val="en-US"/>
              </w:rPr>
            </w:pPr>
            <w:r w:rsidRPr="0043171B">
              <w:rPr>
                <w:rFonts w:cs="Arial"/>
                <w:lang w:val="en-US"/>
              </w:rPr>
              <w:lastRenderedPageBreak/>
              <w:t>6. Diagnosis</w:t>
            </w:r>
          </w:p>
        </w:tc>
        <w:tc>
          <w:tcPr>
            <w:tcW w:w="8505" w:type="dxa"/>
          </w:tcPr>
          <w:p w14:paraId="6467AE69" w14:textId="6B8F9160" w:rsidR="00315195" w:rsidRPr="0043171B" w:rsidRDefault="00BF1D8A" w:rsidP="00835B8C">
            <w:pPr>
              <w:pStyle w:val="NoSpacing"/>
              <w:spacing w:line="480" w:lineRule="auto"/>
              <w:rPr>
                <w:rFonts w:cs="Arial"/>
                <w:lang w:val="en-US"/>
              </w:rPr>
            </w:pPr>
            <w:r w:rsidRPr="0043171B">
              <w:rPr>
                <w:rFonts w:cs="Arial"/>
                <w:lang w:val="en-US"/>
              </w:rPr>
              <w:t>How long does it take for a patient to receive a diagnosis once they have presented to healthcare?</w:t>
            </w:r>
            <w:r w:rsidRPr="0043171B">
              <w:rPr>
                <w:rFonts w:cs="Arial"/>
                <w:lang w:val="en-US"/>
              </w:rPr>
              <w:br/>
              <w:t>Where are most people diagnosed? At GP or specialist?</w:t>
            </w:r>
            <w:r w:rsidRPr="0043171B">
              <w:rPr>
                <w:rFonts w:cs="Arial"/>
                <w:lang w:val="en-US"/>
              </w:rPr>
              <w:br/>
              <w:t xml:space="preserve">Do you use spirometry to confirm a COPD diagnosis? </w:t>
            </w:r>
            <w:r w:rsidRPr="0043171B">
              <w:rPr>
                <w:rFonts w:cs="Arial"/>
                <w:lang w:val="en-US"/>
              </w:rPr>
              <w:br/>
              <w:t>If spirometry is not used, what do you use to assess for a COPD diagnosis?</w:t>
            </w:r>
            <w:r w:rsidRPr="0043171B">
              <w:rPr>
                <w:rFonts w:cs="Arial"/>
                <w:lang w:val="en-US"/>
              </w:rPr>
              <w:br/>
              <w:t>Is spirometry included in the regular check-ups?</w:t>
            </w:r>
            <w:r w:rsidRPr="0043171B">
              <w:rPr>
                <w:rFonts w:cs="Arial"/>
                <w:lang w:val="en-US"/>
              </w:rPr>
              <w:br/>
              <w:t xml:space="preserve">How often are patients referred to a specialist during diagnosis? </w:t>
            </w:r>
            <w:r w:rsidRPr="0043171B">
              <w:rPr>
                <w:rFonts w:cs="Arial"/>
                <w:lang w:val="en-US"/>
              </w:rPr>
              <w:br/>
              <w:t>How long does it take for a referral by the GP for the patient to see the specialist?</w:t>
            </w:r>
            <w:r w:rsidRPr="0043171B">
              <w:rPr>
                <w:rFonts w:cs="Arial"/>
                <w:lang w:val="en-US"/>
              </w:rPr>
              <w:br/>
              <w:t>Do specialists re-take all diagnosis procedures once a patient is referred?</w:t>
            </w:r>
            <w:r w:rsidRPr="0043171B">
              <w:rPr>
                <w:rFonts w:cs="Arial"/>
                <w:lang w:val="en-US"/>
              </w:rPr>
              <w:br/>
              <w:t>Do you use the GOLD A-D groups to assess severity?</w:t>
            </w:r>
            <w:r w:rsidRPr="0043171B">
              <w:rPr>
                <w:rFonts w:cs="Arial"/>
                <w:lang w:val="en-US"/>
              </w:rPr>
              <w:br/>
              <w:t>Do you use the IPAG,</w:t>
            </w:r>
            <w:r w:rsidR="00087EF2" w:rsidRPr="0043171B">
              <w:rPr>
                <w:rFonts w:cs="Arial"/>
                <w:lang w:val="en-US"/>
              </w:rPr>
              <w:t xml:space="preserve"> </w:t>
            </w:r>
            <w:r w:rsidRPr="0043171B">
              <w:rPr>
                <w:rFonts w:cs="Arial"/>
                <w:lang w:val="en-US"/>
              </w:rPr>
              <w:t xml:space="preserve">mMRC or </w:t>
            </w:r>
            <w:r w:rsidR="008E7545" w:rsidRPr="0043171B">
              <w:rPr>
                <w:rFonts w:cs="Arial"/>
                <w:lang w:val="en-US"/>
              </w:rPr>
              <w:t>CAT</w:t>
            </w:r>
            <w:r w:rsidRPr="0043171B">
              <w:rPr>
                <w:rFonts w:cs="Arial"/>
                <w:lang w:val="en-US"/>
              </w:rPr>
              <w:t xml:space="preserve"> to assess symptoms burden?</w:t>
            </w:r>
          </w:p>
        </w:tc>
        <w:tc>
          <w:tcPr>
            <w:tcW w:w="2324" w:type="dxa"/>
          </w:tcPr>
          <w:p w14:paraId="789AEA54" w14:textId="77777777" w:rsidR="00315195" w:rsidRPr="0043171B" w:rsidRDefault="00315195" w:rsidP="00835B8C">
            <w:pPr>
              <w:pStyle w:val="NoSpacing"/>
              <w:spacing w:line="480" w:lineRule="auto"/>
              <w:rPr>
                <w:rFonts w:cs="Arial"/>
                <w:lang w:val="en-US"/>
              </w:rPr>
            </w:pPr>
          </w:p>
        </w:tc>
      </w:tr>
      <w:tr w:rsidR="00315195" w:rsidRPr="0043171B" w14:paraId="0AF87D2D" w14:textId="77777777" w:rsidTr="005C712C">
        <w:trPr>
          <w:cantSplit/>
        </w:trPr>
        <w:tc>
          <w:tcPr>
            <w:tcW w:w="3119" w:type="dxa"/>
            <w:shd w:val="clear" w:color="auto" w:fill="F2F2F2" w:themeFill="background1" w:themeFillShade="F2"/>
          </w:tcPr>
          <w:p w14:paraId="11513950" w14:textId="5AD167C3" w:rsidR="00315195" w:rsidRPr="0043171B" w:rsidRDefault="00315195" w:rsidP="00835B8C">
            <w:pPr>
              <w:pStyle w:val="NoSpacing"/>
              <w:spacing w:line="480" w:lineRule="auto"/>
              <w:rPr>
                <w:rFonts w:cs="Arial"/>
                <w:lang w:val="en-US"/>
              </w:rPr>
            </w:pPr>
            <w:r w:rsidRPr="0043171B">
              <w:rPr>
                <w:rFonts w:cs="Arial"/>
                <w:lang w:val="en-US"/>
              </w:rPr>
              <w:lastRenderedPageBreak/>
              <w:t>7. Treatment and management</w:t>
            </w:r>
          </w:p>
        </w:tc>
        <w:tc>
          <w:tcPr>
            <w:tcW w:w="8505" w:type="dxa"/>
            <w:shd w:val="clear" w:color="auto" w:fill="F2F2F2" w:themeFill="background1" w:themeFillShade="F2"/>
          </w:tcPr>
          <w:p w14:paraId="74107C3D" w14:textId="2AB02179" w:rsidR="00315195" w:rsidRPr="0043171B" w:rsidRDefault="00BF1D8A" w:rsidP="00835B8C">
            <w:pPr>
              <w:pStyle w:val="NoSpacing"/>
              <w:spacing w:line="480" w:lineRule="auto"/>
              <w:rPr>
                <w:rFonts w:cs="Arial"/>
                <w:lang w:val="en-US"/>
              </w:rPr>
            </w:pPr>
            <w:r w:rsidRPr="0043171B">
              <w:rPr>
                <w:rFonts w:cs="Arial"/>
                <w:lang w:val="en-US"/>
              </w:rPr>
              <w:t>How often do you review and follow</w:t>
            </w:r>
            <w:r w:rsidR="00E25416" w:rsidRPr="0043171B">
              <w:rPr>
                <w:rFonts w:cs="Arial"/>
                <w:lang w:val="en-US"/>
              </w:rPr>
              <w:t xml:space="preserve"> </w:t>
            </w:r>
            <w:r w:rsidRPr="0043171B">
              <w:rPr>
                <w:rFonts w:cs="Arial"/>
                <w:lang w:val="en-US"/>
              </w:rPr>
              <w:t>up with patients?</w:t>
            </w:r>
            <w:r w:rsidRPr="0043171B">
              <w:rPr>
                <w:rFonts w:cs="Arial"/>
                <w:lang w:val="en-US"/>
              </w:rPr>
              <w:br/>
              <w:t>Do you change the treatment plan at a follow-up?</w:t>
            </w:r>
            <w:r w:rsidRPr="0043171B">
              <w:rPr>
                <w:rFonts w:cs="Arial"/>
                <w:lang w:val="en-US"/>
              </w:rPr>
              <w:br/>
              <w:t>What tests do you do at a follow-up? Are these the same as used for diagnosis?</w:t>
            </w:r>
            <w:r w:rsidRPr="0043171B">
              <w:rPr>
                <w:rFonts w:cs="Arial"/>
                <w:lang w:val="en-US"/>
              </w:rPr>
              <w:br/>
              <w:t xml:space="preserve">What member of staff conducts routine follow-ups? </w:t>
            </w:r>
            <w:r w:rsidRPr="0043171B">
              <w:rPr>
                <w:rFonts w:cs="Arial"/>
                <w:lang w:val="en-US"/>
              </w:rPr>
              <w:br/>
              <w:t>How long is a follow-up appointment?</w:t>
            </w:r>
            <w:r w:rsidRPr="0043171B">
              <w:rPr>
                <w:rFonts w:cs="Arial"/>
                <w:lang w:val="en-US"/>
              </w:rPr>
              <w:br/>
              <w:t>Do your patients follow their management plans?</w:t>
            </w:r>
            <w:r w:rsidRPr="0043171B">
              <w:rPr>
                <w:rFonts w:cs="Arial"/>
                <w:lang w:val="en-US"/>
              </w:rPr>
              <w:br/>
              <w:t>Do most patients see GP or specialist for their management plan?</w:t>
            </w:r>
            <w:r w:rsidRPr="0043171B">
              <w:rPr>
                <w:rFonts w:cs="Arial"/>
                <w:lang w:val="en-US"/>
              </w:rPr>
              <w:br/>
              <w:t>How long is a new patient appointment?</w:t>
            </w:r>
            <w:r w:rsidRPr="0043171B">
              <w:rPr>
                <w:rFonts w:cs="Arial"/>
                <w:lang w:val="en-US"/>
              </w:rPr>
              <w:br/>
              <w:t>What treatments do you commonly prescribe?</w:t>
            </w:r>
            <w:r w:rsidRPr="0043171B">
              <w:rPr>
                <w:rFonts w:cs="Arial"/>
                <w:lang w:val="en-US"/>
              </w:rPr>
              <w:br/>
              <w:t xml:space="preserve">Do you use non-pharmacological treatments? If yes, what services do you generally use in treatment? </w:t>
            </w:r>
            <w:r w:rsidR="003017FD" w:rsidRPr="0043171B">
              <w:rPr>
                <w:rFonts w:cs="Arial"/>
                <w:lang w:val="en-US"/>
              </w:rPr>
              <w:t>E.g.,</w:t>
            </w:r>
            <w:r w:rsidRPr="0043171B">
              <w:rPr>
                <w:rFonts w:cs="Arial"/>
                <w:lang w:val="en-US"/>
              </w:rPr>
              <w:t xml:space="preserve"> smoking cessation, pedometer, pulmonary rehab</w:t>
            </w:r>
            <w:r w:rsidRPr="0043171B">
              <w:rPr>
                <w:rFonts w:cs="Arial"/>
                <w:lang w:val="en-US"/>
              </w:rPr>
              <w:br/>
              <w:t>How often do you do inhaler checks?</w:t>
            </w:r>
          </w:p>
        </w:tc>
        <w:tc>
          <w:tcPr>
            <w:tcW w:w="2324" w:type="dxa"/>
            <w:shd w:val="clear" w:color="auto" w:fill="F2F2F2" w:themeFill="background1" w:themeFillShade="F2"/>
          </w:tcPr>
          <w:p w14:paraId="377B299F" w14:textId="77777777" w:rsidR="00315195" w:rsidRPr="0043171B" w:rsidRDefault="00315195" w:rsidP="00835B8C">
            <w:pPr>
              <w:pStyle w:val="NoSpacing"/>
              <w:spacing w:line="480" w:lineRule="auto"/>
              <w:rPr>
                <w:rFonts w:cs="Arial"/>
                <w:lang w:val="en-US"/>
              </w:rPr>
            </w:pPr>
          </w:p>
        </w:tc>
      </w:tr>
      <w:tr w:rsidR="00315195" w:rsidRPr="0043171B" w14:paraId="56B54F3F" w14:textId="77777777" w:rsidTr="005C712C">
        <w:trPr>
          <w:cantSplit/>
        </w:trPr>
        <w:tc>
          <w:tcPr>
            <w:tcW w:w="3119" w:type="dxa"/>
          </w:tcPr>
          <w:p w14:paraId="7A321660" w14:textId="6687D670" w:rsidR="00315195" w:rsidRPr="0043171B" w:rsidRDefault="00315195" w:rsidP="00835B8C">
            <w:pPr>
              <w:pStyle w:val="NoSpacing"/>
              <w:spacing w:line="480" w:lineRule="auto"/>
              <w:rPr>
                <w:rFonts w:cs="Arial"/>
                <w:lang w:val="en-US"/>
              </w:rPr>
            </w:pPr>
            <w:r w:rsidRPr="0043171B">
              <w:rPr>
                <w:rFonts w:cs="Arial"/>
                <w:lang w:val="en-US"/>
              </w:rPr>
              <w:lastRenderedPageBreak/>
              <w:t>8. Exacerbations</w:t>
            </w:r>
          </w:p>
        </w:tc>
        <w:tc>
          <w:tcPr>
            <w:tcW w:w="8505" w:type="dxa"/>
          </w:tcPr>
          <w:p w14:paraId="6E915636" w14:textId="35057DBC" w:rsidR="00315195" w:rsidRPr="0043171B" w:rsidRDefault="00BF1D8A" w:rsidP="00835B8C">
            <w:pPr>
              <w:pStyle w:val="NoSpacing"/>
              <w:spacing w:line="480" w:lineRule="auto"/>
              <w:rPr>
                <w:rFonts w:cs="Arial"/>
                <w:lang w:val="en-US"/>
              </w:rPr>
            </w:pPr>
            <w:r w:rsidRPr="0043171B">
              <w:rPr>
                <w:rFonts w:cs="Arial"/>
                <w:lang w:val="en-US"/>
              </w:rPr>
              <w:t>What is the rate of readmissions for exacerbations?</w:t>
            </w:r>
            <w:r w:rsidRPr="0043171B">
              <w:rPr>
                <w:rFonts w:cs="Arial"/>
                <w:lang w:val="en-US"/>
              </w:rPr>
              <w:br/>
              <w:t>Would a patient's treatment plan be adapted in the hospital or are they referred back to their GP/specialist?</w:t>
            </w:r>
            <w:r w:rsidRPr="0043171B">
              <w:rPr>
                <w:rFonts w:cs="Arial"/>
                <w:lang w:val="en-US"/>
              </w:rPr>
              <w:br/>
              <w:t>Do patients receive support when they are discharged home?</w:t>
            </w:r>
            <w:r w:rsidRPr="0043171B">
              <w:rPr>
                <w:rFonts w:cs="Arial"/>
                <w:lang w:val="en-US"/>
              </w:rPr>
              <w:br/>
              <w:t xml:space="preserve">Where do patients present for an exacerbation? </w:t>
            </w:r>
            <w:r w:rsidR="003017FD" w:rsidRPr="0043171B">
              <w:rPr>
                <w:rFonts w:cs="Arial"/>
                <w:lang w:val="en-US"/>
              </w:rPr>
              <w:t>E.g.,</w:t>
            </w:r>
            <w:r w:rsidRPr="0043171B">
              <w:rPr>
                <w:rFonts w:cs="Arial"/>
                <w:lang w:val="en-US"/>
              </w:rPr>
              <w:t xml:space="preserve"> ED/outpatient/hospital</w:t>
            </w:r>
            <w:r w:rsidRPr="0043171B">
              <w:rPr>
                <w:rFonts w:cs="Arial"/>
                <w:lang w:val="en-US"/>
              </w:rPr>
              <w:br/>
              <w:t xml:space="preserve">What care do they receive during an exacerbation? </w:t>
            </w:r>
            <w:r w:rsidR="003017FD" w:rsidRPr="0043171B">
              <w:rPr>
                <w:rFonts w:cs="Arial"/>
                <w:lang w:val="en-US"/>
              </w:rPr>
              <w:t>E.g.,</w:t>
            </w:r>
            <w:r w:rsidRPr="0043171B">
              <w:rPr>
                <w:rFonts w:cs="Arial"/>
                <w:lang w:val="en-US"/>
              </w:rPr>
              <w:t xml:space="preserve"> antibiotics or steroids</w:t>
            </w:r>
            <w:r w:rsidRPr="0043171B">
              <w:rPr>
                <w:rFonts w:cs="Arial"/>
                <w:lang w:val="en-US"/>
              </w:rPr>
              <w:br/>
              <w:t>What tests are used to assess patients in the ED/outpatient/hospital?</w:t>
            </w:r>
            <w:r w:rsidRPr="0043171B">
              <w:rPr>
                <w:rFonts w:cs="Arial"/>
                <w:lang w:val="en-US"/>
              </w:rPr>
              <w:br/>
              <w:t>How long do patients stay at the ED before being admitted or discharged?</w:t>
            </w:r>
            <w:r w:rsidRPr="0043171B">
              <w:rPr>
                <w:rFonts w:cs="Arial"/>
                <w:lang w:val="en-US"/>
              </w:rPr>
              <w:br/>
              <w:t>How long do patients stay at the hospital when admitted?</w:t>
            </w:r>
            <w:r w:rsidRPr="0043171B">
              <w:rPr>
                <w:rFonts w:cs="Arial"/>
                <w:lang w:val="en-US"/>
              </w:rPr>
              <w:br/>
              <w:t>Do many patients manage their exacerbations at home?</w:t>
            </w:r>
          </w:p>
        </w:tc>
        <w:tc>
          <w:tcPr>
            <w:tcW w:w="2324" w:type="dxa"/>
          </w:tcPr>
          <w:p w14:paraId="58A540D7" w14:textId="77777777" w:rsidR="00315195" w:rsidRPr="0043171B" w:rsidRDefault="00315195" w:rsidP="00835B8C">
            <w:pPr>
              <w:pStyle w:val="NoSpacing"/>
              <w:spacing w:line="480" w:lineRule="auto"/>
              <w:rPr>
                <w:rFonts w:cs="Arial"/>
                <w:lang w:val="en-US"/>
              </w:rPr>
            </w:pPr>
          </w:p>
        </w:tc>
      </w:tr>
      <w:tr w:rsidR="005D0772" w:rsidRPr="0043171B" w14:paraId="3EC030D4" w14:textId="77777777" w:rsidTr="005C712C">
        <w:trPr>
          <w:cantSplit/>
        </w:trPr>
        <w:tc>
          <w:tcPr>
            <w:tcW w:w="3119" w:type="dxa"/>
            <w:tcBorders>
              <w:bottom w:val="single" w:sz="4" w:space="0" w:color="auto"/>
            </w:tcBorders>
            <w:shd w:val="clear" w:color="auto" w:fill="F2F2F2" w:themeFill="background1" w:themeFillShade="F2"/>
          </w:tcPr>
          <w:p w14:paraId="16452897" w14:textId="5B1C2B9A" w:rsidR="005D0772" w:rsidRPr="0043171B" w:rsidRDefault="00315195" w:rsidP="00835B8C">
            <w:pPr>
              <w:pStyle w:val="NoSpacing"/>
              <w:spacing w:line="480" w:lineRule="auto"/>
              <w:rPr>
                <w:rFonts w:cs="Arial"/>
                <w:lang w:val="en-US"/>
              </w:rPr>
            </w:pPr>
            <w:r w:rsidRPr="0043171B">
              <w:rPr>
                <w:rFonts w:cs="Arial"/>
                <w:lang w:val="en-US"/>
              </w:rPr>
              <w:t xml:space="preserve">9. </w:t>
            </w:r>
            <w:r w:rsidR="005D0772" w:rsidRPr="0043171B">
              <w:rPr>
                <w:rFonts w:cs="Arial"/>
                <w:lang w:val="en-US"/>
              </w:rPr>
              <w:t>Ending [</w:t>
            </w:r>
            <w:r w:rsidR="0043171B" w:rsidRPr="0043171B">
              <w:rPr>
                <w:rFonts w:cs="Arial"/>
                <w:lang w:val="en-US"/>
              </w:rPr>
              <w:t>summarize</w:t>
            </w:r>
            <w:r w:rsidR="005D0772" w:rsidRPr="0043171B">
              <w:rPr>
                <w:rFonts w:cs="Arial"/>
                <w:lang w:val="en-US"/>
              </w:rPr>
              <w:t xml:space="preserve"> the issues/barriers they have identified]</w:t>
            </w:r>
          </w:p>
        </w:tc>
        <w:tc>
          <w:tcPr>
            <w:tcW w:w="8505" w:type="dxa"/>
            <w:tcBorders>
              <w:bottom w:val="single" w:sz="4" w:space="0" w:color="auto"/>
            </w:tcBorders>
            <w:shd w:val="clear" w:color="auto" w:fill="F2F2F2" w:themeFill="background1" w:themeFillShade="F2"/>
          </w:tcPr>
          <w:p w14:paraId="7632DF07" w14:textId="7FA4C137" w:rsidR="005D0772" w:rsidRPr="0043171B" w:rsidRDefault="005D0772" w:rsidP="00835B8C">
            <w:pPr>
              <w:pStyle w:val="NoSpacing"/>
              <w:spacing w:line="480" w:lineRule="auto"/>
              <w:rPr>
                <w:rFonts w:cs="Arial"/>
                <w:lang w:val="en-US"/>
              </w:rPr>
            </w:pPr>
            <w:r w:rsidRPr="0043171B">
              <w:rPr>
                <w:rFonts w:cs="Arial"/>
                <w:lang w:val="en-US"/>
              </w:rPr>
              <w:t>Do you have anything else to add, any comments or any questions?</w:t>
            </w:r>
          </w:p>
        </w:tc>
        <w:tc>
          <w:tcPr>
            <w:tcW w:w="2324" w:type="dxa"/>
            <w:tcBorders>
              <w:bottom w:val="single" w:sz="4" w:space="0" w:color="auto"/>
            </w:tcBorders>
            <w:shd w:val="clear" w:color="auto" w:fill="F2F2F2" w:themeFill="background1" w:themeFillShade="F2"/>
          </w:tcPr>
          <w:p w14:paraId="18A2F5E6" w14:textId="77777777" w:rsidR="005D0772" w:rsidRPr="0043171B" w:rsidRDefault="005D0772" w:rsidP="00835B8C">
            <w:pPr>
              <w:pStyle w:val="NoSpacing"/>
              <w:spacing w:line="480" w:lineRule="auto"/>
              <w:rPr>
                <w:rFonts w:cs="Arial"/>
                <w:lang w:val="en-US"/>
              </w:rPr>
            </w:pPr>
          </w:p>
        </w:tc>
      </w:tr>
    </w:tbl>
    <w:p w14:paraId="0D5B6593" w14:textId="6AF03AFB" w:rsidR="00AF7213" w:rsidRPr="0043171B" w:rsidRDefault="00D24CAB" w:rsidP="00835B8C">
      <w:pPr>
        <w:rPr>
          <w:rFonts w:cs="Arial"/>
          <w:lang w:val="en-US"/>
        </w:rPr>
      </w:pPr>
      <w:r w:rsidRPr="00341EA9">
        <w:rPr>
          <w:rFonts w:cs="Arial"/>
          <w:b/>
          <w:bCs/>
          <w:lang w:val="en-US"/>
        </w:rPr>
        <w:t>Abbreviations:</w:t>
      </w:r>
      <w:r>
        <w:rPr>
          <w:rFonts w:cs="Arial"/>
          <w:lang w:val="en-US"/>
        </w:rPr>
        <w:t xml:space="preserve"> </w:t>
      </w:r>
      <w:r w:rsidR="008E7545" w:rsidRPr="0043171B">
        <w:rPr>
          <w:rFonts w:cs="Arial"/>
          <w:lang w:val="en-US"/>
        </w:rPr>
        <w:t>GOLD</w:t>
      </w:r>
      <w:r>
        <w:rPr>
          <w:rFonts w:cs="Arial"/>
          <w:lang w:val="en-US"/>
        </w:rPr>
        <w:t>,</w:t>
      </w:r>
      <w:r w:rsidR="008E7545" w:rsidRPr="0043171B">
        <w:rPr>
          <w:rFonts w:cs="Arial"/>
          <w:lang w:val="en-US"/>
        </w:rPr>
        <w:t xml:space="preserve"> Global Initiative for Chronic Obstructive Lung Disease; ED</w:t>
      </w:r>
      <w:r>
        <w:rPr>
          <w:rFonts w:cs="Arial"/>
          <w:lang w:val="en-US"/>
        </w:rPr>
        <w:t>,</w:t>
      </w:r>
      <w:r w:rsidR="008E7545" w:rsidRPr="0043171B">
        <w:rPr>
          <w:rFonts w:cs="Arial"/>
          <w:lang w:val="en-US"/>
        </w:rPr>
        <w:t xml:space="preserve"> emergency department; GP</w:t>
      </w:r>
      <w:r>
        <w:rPr>
          <w:rFonts w:cs="Arial"/>
          <w:lang w:val="en-US"/>
        </w:rPr>
        <w:t>,</w:t>
      </w:r>
      <w:r w:rsidR="008E7545" w:rsidRPr="0043171B">
        <w:rPr>
          <w:rFonts w:cs="Arial"/>
          <w:lang w:val="en-US"/>
        </w:rPr>
        <w:t xml:space="preserve"> general practitione</w:t>
      </w:r>
      <w:r>
        <w:rPr>
          <w:rFonts w:cs="Arial"/>
          <w:lang w:val="en-US"/>
        </w:rPr>
        <w:t>r</w:t>
      </w:r>
      <w:r w:rsidR="008E7545" w:rsidRPr="0043171B">
        <w:rPr>
          <w:rFonts w:cs="Arial"/>
          <w:lang w:val="en-US"/>
        </w:rPr>
        <w:t>; IPAG</w:t>
      </w:r>
      <w:r>
        <w:rPr>
          <w:rFonts w:cs="Arial"/>
          <w:lang w:val="en-US"/>
        </w:rPr>
        <w:t>,</w:t>
      </w:r>
      <w:r w:rsidR="00D765C0" w:rsidRPr="0043171B">
        <w:rPr>
          <w:rFonts w:cs="Arial"/>
          <w:lang w:val="en-US"/>
        </w:rPr>
        <w:t xml:space="preserve"> International Primary Care Airways Guidelines</w:t>
      </w:r>
      <w:r w:rsidR="008E7545" w:rsidRPr="0043171B">
        <w:rPr>
          <w:rFonts w:cs="Arial"/>
          <w:lang w:val="en-US"/>
        </w:rPr>
        <w:t xml:space="preserve">; </w:t>
      </w:r>
      <w:proofErr w:type="spellStart"/>
      <w:r w:rsidR="008E7545" w:rsidRPr="0043171B">
        <w:rPr>
          <w:rFonts w:cs="Arial"/>
          <w:lang w:val="en-US"/>
        </w:rPr>
        <w:t>mMRC</w:t>
      </w:r>
      <w:proofErr w:type="spellEnd"/>
      <w:r>
        <w:rPr>
          <w:rFonts w:cs="Arial"/>
          <w:lang w:val="en-US"/>
        </w:rPr>
        <w:t>,</w:t>
      </w:r>
      <w:r w:rsidR="00D765C0" w:rsidRPr="0043171B">
        <w:rPr>
          <w:rFonts w:cs="Arial"/>
          <w:lang w:val="en-US"/>
        </w:rPr>
        <w:t xml:space="preserve"> Modified Medical Research Council Dyspnea Scale;</w:t>
      </w:r>
      <w:r w:rsidR="008E7545" w:rsidRPr="0043171B">
        <w:rPr>
          <w:rFonts w:cs="Arial"/>
          <w:lang w:val="en-US"/>
        </w:rPr>
        <w:t xml:space="preserve"> CAT</w:t>
      </w:r>
      <w:r>
        <w:rPr>
          <w:rFonts w:cs="Arial"/>
          <w:lang w:val="en-US"/>
        </w:rPr>
        <w:t>,</w:t>
      </w:r>
      <w:r w:rsidR="00D765C0" w:rsidRPr="0043171B">
        <w:rPr>
          <w:rFonts w:cs="Arial"/>
          <w:lang w:val="en-US"/>
        </w:rPr>
        <w:t xml:space="preserve"> COPD Assessment Test</w:t>
      </w:r>
    </w:p>
    <w:p w14:paraId="72C9453B" w14:textId="77777777" w:rsidR="00AF7213" w:rsidRPr="0043171B" w:rsidRDefault="00AF7213" w:rsidP="00835B8C">
      <w:pPr>
        <w:rPr>
          <w:rFonts w:cs="Arial"/>
          <w:lang w:val="en-US"/>
        </w:rPr>
      </w:pPr>
    </w:p>
    <w:p w14:paraId="1CA17859" w14:textId="06548043" w:rsidR="00AF7213" w:rsidRPr="0043171B" w:rsidRDefault="00AF7213" w:rsidP="00835B8C">
      <w:pPr>
        <w:rPr>
          <w:rFonts w:cs="Arial"/>
          <w:lang w:val="en-US"/>
        </w:rPr>
        <w:sectPr w:rsidR="00AF7213" w:rsidRPr="0043171B" w:rsidSect="009C4723">
          <w:pgSz w:w="16838" w:h="11906" w:orient="landscape"/>
          <w:pgMar w:top="1440" w:right="1440" w:bottom="1440" w:left="1440" w:header="708" w:footer="708" w:gutter="0"/>
          <w:cols w:space="708"/>
          <w:docGrid w:linePitch="360"/>
        </w:sectPr>
      </w:pPr>
    </w:p>
    <w:p w14:paraId="17FB6D7B" w14:textId="6B74E728" w:rsidR="00785B68" w:rsidRPr="0043171B" w:rsidRDefault="003D1809" w:rsidP="00835B8C">
      <w:pPr>
        <w:pStyle w:val="Heading1"/>
      </w:pPr>
      <w:bookmarkStart w:id="4" w:name="_Toc88663557"/>
      <w:r w:rsidRPr="0043171B">
        <w:lastRenderedPageBreak/>
        <w:t xml:space="preserve">Appendix </w:t>
      </w:r>
      <w:r w:rsidR="00831BFC" w:rsidRPr="0043171B">
        <w:t>C</w:t>
      </w:r>
      <w:r w:rsidR="00CA3CEB" w:rsidRPr="0043171B">
        <w:t>: Phase 2 interview discussion guide</w:t>
      </w:r>
      <w:bookmarkEnd w:id="4"/>
    </w:p>
    <w:p w14:paraId="6E6B33D2" w14:textId="7CD79E3A" w:rsidR="004B4ECD" w:rsidRPr="0043171B" w:rsidRDefault="004B4ECD" w:rsidP="00835B8C">
      <w:pPr>
        <w:rPr>
          <w:rFonts w:eastAsia="Times New Roman" w:cs="Arial"/>
          <w:lang w:val="en-US"/>
        </w:rPr>
      </w:pPr>
      <w:r w:rsidRPr="0043171B">
        <w:rPr>
          <w:rFonts w:cs="Arial"/>
          <w:lang w:val="en-US"/>
        </w:rPr>
        <w:t xml:space="preserve">The aims of the phase two interviews were to 1) validate the pathways developed in phase one, and 2) validate the identified barriers to optimal COPD care from phase one, as well as highlight additional ones. Interviews were conducted in English using the videoconferencing software Microsoft Teams. </w:t>
      </w:r>
      <w:r w:rsidR="009B6DD5" w:rsidRPr="0043171B">
        <w:rPr>
          <w:rFonts w:cs="Arial"/>
          <w:lang w:val="en-US"/>
        </w:rPr>
        <w:t xml:space="preserve">An interpreter was used when required. </w:t>
      </w:r>
      <w:r w:rsidRPr="0043171B">
        <w:rPr>
          <w:rFonts w:eastAsia="Times New Roman" w:cs="Arial"/>
          <w:lang w:val="en-US"/>
        </w:rPr>
        <w:t xml:space="preserve">Participants were shown the COPD care pathway using </w:t>
      </w:r>
      <w:r w:rsidR="003017FD" w:rsidRPr="0043171B">
        <w:rPr>
          <w:rFonts w:eastAsia="Times New Roman" w:cs="Arial"/>
          <w:lang w:val="en-US"/>
        </w:rPr>
        <w:t>Microsoft</w:t>
      </w:r>
      <w:r w:rsidRPr="0043171B">
        <w:rPr>
          <w:rFonts w:eastAsia="Times New Roman" w:cs="Arial"/>
          <w:lang w:val="en-US"/>
        </w:rPr>
        <w:t xml:space="preserve"> PowerPoint and asked to critically appraise both the pathway steps and identified barriers in phase one.</w:t>
      </w:r>
    </w:p>
    <w:p w14:paraId="21AFE4F8" w14:textId="77FD2B55" w:rsidR="004B4ECD" w:rsidRPr="0043171B" w:rsidRDefault="004B4ECD" w:rsidP="00835B8C">
      <w:pPr>
        <w:rPr>
          <w:rFonts w:cs="Arial"/>
          <w:lang w:val="en-US"/>
        </w:rPr>
      </w:pPr>
      <w:r w:rsidRPr="0043171B">
        <w:rPr>
          <w:rFonts w:cs="Arial"/>
          <w:lang w:val="en-US"/>
        </w:rPr>
        <w:t xml:space="preserve">Semi-structured interviews were </w:t>
      </w:r>
      <w:r w:rsidR="009B6DD5" w:rsidRPr="0043171B">
        <w:rPr>
          <w:rFonts w:cs="Arial"/>
          <w:lang w:val="en-US"/>
        </w:rPr>
        <w:t xml:space="preserve">conducted </w:t>
      </w:r>
      <w:r w:rsidRPr="0043171B">
        <w:rPr>
          <w:rFonts w:cs="Arial"/>
          <w:lang w:val="en-US"/>
        </w:rPr>
        <w:t>following the interview topic guide shown in</w:t>
      </w:r>
      <w:r w:rsidRPr="0043171B">
        <w:rPr>
          <w:rFonts w:eastAsia="Times New Roman" w:cs="Arial"/>
          <w:lang w:val="en-US"/>
        </w:rPr>
        <w:t xml:space="preserve"> </w:t>
      </w:r>
      <w:r w:rsidRPr="0043171B">
        <w:rPr>
          <w:rFonts w:eastAsia="Times New Roman" w:cs="Arial"/>
          <w:lang w:val="en-US"/>
        </w:rPr>
        <w:fldChar w:fldCharType="begin"/>
      </w:r>
      <w:r w:rsidRPr="0043171B">
        <w:rPr>
          <w:rFonts w:eastAsia="Times New Roman" w:cs="Arial"/>
          <w:lang w:val="en-US"/>
        </w:rPr>
        <w:instrText xml:space="preserve"> REF _Ref85440519 \h </w:instrText>
      </w:r>
      <w:r w:rsidR="00835B8C" w:rsidRPr="0043171B">
        <w:rPr>
          <w:rFonts w:eastAsia="Times New Roman" w:cs="Arial"/>
          <w:lang w:val="en-US"/>
        </w:rPr>
        <w:instrText xml:space="preserve"> \* MERGEFORMAT </w:instrText>
      </w:r>
      <w:r w:rsidRPr="0043171B">
        <w:rPr>
          <w:rFonts w:eastAsia="Times New Roman" w:cs="Arial"/>
          <w:lang w:val="en-US"/>
        </w:rPr>
      </w:r>
      <w:r w:rsidRPr="0043171B">
        <w:rPr>
          <w:rFonts w:eastAsia="Times New Roman" w:cs="Arial"/>
          <w:lang w:val="en-US"/>
        </w:rPr>
        <w:fldChar w:fldCharType="separate"/>
      </w:r>
      <w:r w:rsidR="005B3D13" w:rsidRPr="0043171B">
        <w:rPr>
          <w:rFonts w:cs="Arial"/>
          <w:lang w:val="en-US"/>
        </w:rPr>
        <w:t xml:space="preserve">Table </w:t>
      </w:r>
      <w:r w:rsidR="005B3D13" w:rsidRPr="0043171B">
        <w:rPr>
          <w:rFonts w:cs="Arial"/>
          <w:noProof/>
          <w:lang w:val="en-US"/>
        </w:rPr>
        <w:t>2</w:t>
      </w:r>
      <w:r w:rsidRPr="0043171B">
        <w:rPr>
          <w:rFonts w:eastAsia="Times New Roman" w:cs="Arial"/>
          <w:lang w:val="en-US"/>
        </w:rPr>
        <w:fldChar w:fldCharType="end"/>
      </w:r>
      <w:r w:rsidRPr="0043171B">
        <w:rPr>
          <w:rFonts w:cs="Arial"/>
          <w:lang w:val="en-US"/>
        </w:rPr>
        <w:t>, refined from the phase one topic guide</w:t>
      </w:r>
      <w:r w:rsidRPr="0043171B">
        <w:rPr>
          <w:rFonts w:eastAsia="Times New Roman" w:cs="Arial"/>
          <w:lang w:val="en-US"/>
        </w:rPr>
        <w:t>. T</w:t>
      </w:r>
      <w:r w:rsidRPr="0043171B">
        <w:rPr>
          <w:rFonts w:cs="Arial"/>
          <w:lang w:val="en-US"/>
        </w:rPr>
        <w:t xml:space="preserve">he interviewing followed an iterative process; amending questions in the discussion guide to capture new themes and refine the pathway. </w:t>
      </w:r>
      <w:r w:rsidR="009B6DD5" w:rsidRPr="0043171B">
        <w:rPr>
          <w:rFonts w:cs="Arial"/>
          <w:lang w:val="en-US"/>
        </w:rPr>
        <w:t>The questions listed in the topic guide are non-exhaustive i.e., other follow up questions were asked depending on participants answers. Not every question was asked in every country. To note: due to time constraints, on average, 2 out of the 3 pathway sections (pre-diagnosis, diagnosis, and treatment and management) were covered per interview.</w:t>
      </w:r>
    </w:p>
    <w:p w14:paraId="1E6DB203" w14:textId="77777777" w:rsidR="00AF7213" w:rsidRPr="0043171B" w:rsidRDefault="00AF7213" w:rsidP="00835B8C">
      <w:pPr>
        <w:rPr>
          <w:rFonts w:cs="Arial"/>
          <w:lang w:val="en-US"/>
        </w:rPr>
      </w:pPr>
    </w:p>
    <w:p w14:paraId="2CF00851" w14:textId="77777777" w:rsidR="00AF7213" w:rsidRPr="0043171B" w:rsidRDefault="00AF7213" w:rsidP="00835B8C">
      <w:pPr>
        <w:rPr>
          <w:rFonts w:cs="Arial"/>
          <w:lang w:val="en-US"/>
        </w:rPr>
        <w:sectPr w:rsidR="00AF7213" w:rsidRPr="0043171B" w:rsidSect="00AF7213">
          <w:pgSz w:w="11906" w:h="16838"/>
          <w:pgMar w:top="1440" w:right="1440" w:bottom="1440" w:left="1440" w:header="708" w:footer="708" w:gutter="0"/>
          <w:cols w:space="708"/>
          <w:docGrid w:linePitch="360"/>
        </w:sectPr>
      </w:pPr>
    </w:p>
    <w:p w14:paraId="37862020" w14:textId="726DD9F1" w:rsidR="004B4ECD" w:rsidRPr="0043171B" w:rsidRDefault="004B4ECD" w:rsidP="00835B8C">
      <w:pPr>
        <w:pStyle w:val="Caption"/>
        <w:spacing w:line="480" w:lineRule="auto"/>
        <w:rPr>
          <w:rFonts w:cs="Arial"/>
          <w:lang w:val="en-US"/>
        </w:rPr>
      </w:pPr>
      <w:bookmarkStart w:id="5" w:name="_Ref85440519"/>
      <w:r w:rsidRPr="0043171B">
        <w:rPr>
          <w:rFonts w:cs="Arial"/>
          <w:lang w:val="en-US"/>
        </w:rPr>
        <w:lastRenderedPageBreak/>
        <w:t xml:space="preserve">Table </w:t>
      </w:r>
      <w:r w:rsidR="006D2BF6" w:rsidRPr="0043171B">
        <w:rPr>
          <w:rFonts w:cs="Arial"/>
          <w:lang w:val="en-US"/>
        </w:rPr>
        <w:fldChar w:fldCharType="begin"/>
      </w:r>
      <w:r w:rsidR="006D2BF6" w:rsidRPr="0043171B">
        <w:rPr>
          <w:rFonts w:cs="Arial"/>
          <w:lang w:val="en-US"/>
        </w:rPr>
        <w:instrText xml:space="preserve"> SEQ Table \* ARABIC </w:instrText>
      </w:r>
      <w:r w:rsidR="006D2BF6" w:rsidRPr="0043171B">
        <w:rPr>
          <w:rFonts w:cs="Arial"/>
          <w:lang w:val="en-US"/>
        </w:rPr>
        <w:fldChar w:fldCharType="separate"/>
      </w:r>
      <w:r w:rsidR="005B3D13" w:rsidRPr="0043171B">
        <w:rPr>
          <w:rFonts w:cs="Arial"/>
          <w:noProof/>
          <w:lang w:val="en-US"/>
        </w:rPr>
        <w:t>2</w:t>
      </w:r>
      <w:r w:rsidR="006D2BF6" w:rsidRPr="0043171B">
        <w:rPr>
          <w:rFonts w:cs="Arial"/>
          <w:noProof/>
          <w:lang w:val="en-US"/>
        </w:rPr>
        <w:fldChar w:fldCharType="end"/>
      </w:r>
      <w:bookmarkEnd w:id="5"/>
      <w:r w:rsidRPr="0043171B">
        <w:rPr>
          <w:rFonts w:cs="Arial"/>
          <w:lang w:val="en-US"/>
        </w:rPr>
        <w:t xml:space="preserve"> Phase 2 Interview topic guide</w:t>
      </w:r>
    </w:p>
    <w:tbl>
      <w:tblPr>
        <w:tblStyle w:val="TableGrid"/>
        <w:tblW w:w="139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7938"/>
        <w:gridCol w:w="2891"/>
      </w:tblGrid>
      <w:tr w:rsidR="009C4723" w:rsidRPr="0043171B" w14:paraId="138D6A30" w14:textId="77777777" w:rsidTr="005C712C">
        <w:trPr>
          <w:cantSplit/>
          <w:tblHeader/>
        </w:trPr>
        <w:tc>
          <w:tcPr>
            <w:tcW w:w="3119" w:type="dxa"/>
            <w:tcBorders>
              <w:top w:val="single" w:sz="4" w:space="0" w:color="auto"/>
              <w:bottom w:val="single" w:sz="4" w:space="0" w:color="auto"/>
            </w:tcBorders>
          </w:tcPr>
          <w:p w14:paraId="28DC4EFB" w14:textId="77777777" w:rsidR="009C4723" w:rsidRPr="00F74F0E" w:rsidRDefault="009C4723" w:rsidP="00835B8C">
            <w:pPr>
              <w:pStyle w:val="NoSpacing"/>
              <w:spacing w:line="480" w:lineRule="auto"/>
              <w:rPr>
                <w:rFonts w:cs="Arial"/>
                <w:b/>
                <w:bCs/>
                <w:lang w:val="en-US"/>
              </w:rPr>
            </w:pPr>
            <w:r w:rsidRPr="00F74F0E">
              <w:rPr>
                <w:rFonts w:cs="Arial"/>
                <w:b/>
                <w:bCs/>
                <w:lang w:val="en-US"/>
              </w:rPr>
              <w:t>Topic</w:t>
            </w:r>
          </w:p>
        </w:tc>
        <w:tc>
          <w:tcPr>
            <w:tcW w:w="7938" w:type="dxa"/>
            <w:tcBorders>
              <w:top w:val="single" w:sz="4" w:space="0" w:color="auto"/>
              <w:bottom w:val="single" w:sz="4" w:space="0" w:color="auto"/>
            </w:tcBorders>
          </w:tcPr>
          <w:p w14:paraId="26CEB75F" w14:textId="1C293B66" w:rsidR="009C4723" w:rsidRPr="00F74F0E" w:rsidRDefault="009C4723" w:rsidP="00835B8C">
            <w:pPr>
              <w:pStyle w:val="NoSpacing"/>
              <w:spacing w:line="480" w:lineRule="auto"/>
              <w:rPr>
                <w:rFonts w:cs="Arial"/>
                <w:b/>
                <w:bCs/>
                <w:lang w:val="en-US"/>
              </w:rPr>
            </w:pPr>
            <w:r w:rsidRPr="00F74F0E">
              <w:rPr>
                <w:rFonts w:cs="Arial"/>
                <w:b/>
                <w:bCs/>
                <w:lang w:val="en-US"/>
              </w:rPr>
              <w:t>Question</w:t>
            </w:r>
            <w:r w:rsidR="00BF1D8A" w:rsidRPr="00F74F0E">
              <w:rPr>
                <w:rFonts w:cs="Arial"/>
                <w:b/>
                <w:bCs/>
                <w:lang w:val="en-US"/>
              </w:rPr>
              <w:t>s</w:t>
            </w:r>
          </w:p>
        </w:tc>
        <w:tc>
          <w:tcPr>
            <w:tcW w:w="2891" w:type="dxa"/>
            <w:tcBorders>
              <w:top w:val="single" w:sz="4" w:space="0" w:color="auto"/>
              <w:bottom w:val="single" w:sz="4" w:space="0" w:color="auto"/>
            </w:tcBorders>
          </w:tcPr>
          <w:p w14:paraId="635D763A" w14:textId="77777777" w:rsidR="009C4723" w:rsidRPr="00F74F0E" w:rsidRDefault="009C4723" w:rsidP="00835B8C">
            <w:pPr>
              <w:pStyle w:val="NoSpacing"/>
              <w:spacing w:line="480" w:lineRule="auto"/>
              <w:rPr>
                <w:rFonts w:cs="Arial"/>
                <w:b/>
                <w:bCs/>
                <w:lang w:val="en-US"/>
              </w:rPr>
            </w:pPr>
            <w:r w:rsidRPr="00F74F0E">
              <w:rPr>
                <w:rFonts w:cs="Arial"/>
                <w:b/>
                <w:bCs/>
                <w:lang w:val="en-US"/>
              </w:rPr>
              <w:t>Prompt</w:t>
            </w:r>
          </w:p>
        </w:tc>
      </w:tr>
      <w:tr w:rsidR="009C4723" w:rsidRPr="0043171B" w14:paraId="564B0131" w14:textId="77777777" w:rsidTr="005C712C">
        <w:trPr>
          <w:cantSplit/>
        </w:trPr>
        <w:tc>
          <w:tcPr>
            <w:tcW w:w="3119" w:type="dxa"/>
            <w:shd w:val="clear" w:color="auto" w:fill="F2F2F2" w:themeFill="background1" w:themeFillShade="F2"/>
          </w:tcPr>
          <w:p w14:paraId="332F621E" w14:textId="77777777" w:rsidR="009C4723" w:rsidRPr="0043171B" w:rsidRDefault="009C4723" w:rsidP="00835B8C">
            <w:pPr>
              <w:pStyle w:val="NoSpacing"/>
              <w:spacing w:line="480" w:lineRule="auto"/>
              <w:rPr>
                <w:rFonts w:cs="Arial"/>
                <w:lang w:val="en-US"/>
              </w:rPr>
            </w:pPr>
            <w:r w:rsidRPr="0043171B">
              <w:rPr>
                <w:rFonts w:cs="Arial"/>
                <w:lang w:val="en-US"/>
              </w:rPr>
              <w:t>1. Introductions/background</w:t>
            </w:r>
          </w:p>
        </w:tc>
        <w:tc>
          <w:tcPr>
            <w:tcW w:w="7938" w:type="dxa"/>
            <w:shd w:val="clear" w:color="auto" w:fill="F2F2F2" w:themeFill="background1" w:themeFillShade="F2"/>
          </w:tcPr>
          <w:p w14:paraId="3BD3F8F5" w14:textId="77777777" w:rsidR="009C4723" w:rsidRPr="0043171B" w:rsidRDefault="009C4723" w:rsidP="00835B8C">
            <w:pPr>
              <w:pStyle w:val="NoSpacing"/>
              <w:spacing w:line="480" w:lineRule="auto"/>
              <w:rPr>
                <w:rFonts w:cs="Arial"/>
                <w:lang w:val="en-US"/>
              </w:rPr>
            </w:pPr>
            <w:r w:rsidRPr="0043171B">
              <w:rPr>
                <w:rFonts w:cs="Arial"/>
                <w:lang w:val="en-US"/>
              </w:rPr>
              <w:t>Brief introductions (including the interpreter); get verbal consent to record the interview; remind interviewee about the aims of the study and their role in the interview; check the length of the interview</w:t>
            </w:r>
          </w:p>
        </w:tc>
        <w:tc>
          <w:tcPr>
            <w:tcW w:w="2891" w:type="dxa"/>
            <w:shd w:val="clear" w:color="auto" w:fill="F2F2F2" w:themeFill="background1" w:themeFillShade="F2"/>
          </w:tcPr>
          <w:p w14:paraId="4E02A399" w14:textId="30D4344F" w:rsidR="009C4723" w:rsidRPr="0043171B" w:rsidRDefault="004B4ECD" w:rsidP="00835B8C">
            <w:pPr>
              <w:pStyle w:val="NoSpacing"/>
              <w:spacing w:line="480" w:lineRule="auto"/>
              <w:rPr>
                <w:rFonts w:cs="Arial"/>
                <w:lang w:val="en-US"/>
              </w:rPr>
            </w:pPr>
            <w:r w:rsidRPr="0043171B">
              <w:rPr>
                <w:rFonts w:cs="Arial"/>
                <w:lang w:val="en-US"/>
              </w:rPr>
              <w:t xml:space="preserve">Highlight that the PowerPoint pathway is formatted and looks ‘designed’ but </w:t>
            </w:r>
            <w:r w:rsidR="001D7733" w:rsidRPr="0043171B">
              <w:rPr>
                <w:rFonts w:cs="Arial"/>
                <w:lang w:val="en-US"/>
              </w:rPr>
              <w:t>they should not</w:t>
            </w:r>
            <w:r w:rsidRPr="0043171B">
              <w:rPr>
                <w:rFonts w:cs="Arial"/>
                <w:lang w:val="en-US"/>
              </w:rPr>
              <w:t xml:space="preserve"> assume that they are complete or correct</w:t>
            </w:r>
          </w:p>
        </w:tc>
      </w:tr>
      <w:tr w:rsidR="009C4723" w:rsidRPr="0043171B" w14:paraId="23D07A88" w14:textId="77777777" w:rsidTr="005C712C">
        <w:trPr>
          <w:cantSplit/>
        </w:trPr>
        <w:tc>
          <w:tcPr>
            <w:tcW w:w="3119" w:type="dxa"/>
          </w:tcPr>
          <w:p w14:paraId="1679A220" w14:textId="77777777" w:rsidR="009C4723" w:rsidRPr="0043171B" w:rsidRDefault="009C4723" w:rsidP="00835B8C">
            <w:pPr>
              <w:pStyle w:val="NoSpacing"/>
              <w:spacing w:line="480" w:lineRule="auto"/>
              <w:rPr>
                <w:rFonts w:cs="Arial"/>
                <w:lang w:val="en-US"/>
              </w:rPr>
            </w:pPr>
            <w:r w:rsidRPr="0043171B">
              <w:rPr>
                <w:rFonts w:cs="Arial"/>
                <w:lang w:val="en-US"/>
              </w:rPr>
              <w:t>2. Context setting</w:t>
            </w:r>
          </w:p>
        </w:tc>
        <w:tc>
          <w:tcPr>
            <w:tcW w:w="7938" w:type="dxa"/>
          </w:tcPr>
          <w:p w14:paraId="534D59A0" w14:textId="77777777" w:rsidR="009C4723" w:rsidRPr="0043171B" w:rsidRDefault="009C4723" w:rsidP="00835B8C">
            <w:pPr>
              <w:pStyle w:val="NoSpacing"/>
              <w:spacing w:line="480" w:lineRule="auto"/>
              <w:rPr>
                <w:rFonts w:cs="Arial"/>
                <w:lang w:val="en-US"/>
              </w:rPr>
            </w:pPr>
            <w:r w:rsidRPr="0043171B">
              <w:rPr>
                <w:rFonts w:cs="Arial"/>
                <w:lang w:val="en-US"/>
              </w:rPr>
              <w:t>Can you describe your relevant background in respiratory medicine? And in COPD particularly?</w:t>
            </w:r>
          </w:p>
          <w:p w14:paraId="59742B36" w14:textId="77777777" w:rsidR="009C4723" w:rsidRPr="0043171B" w:rsidRDefault="009C4723" w:rsidP="00835B8C">
            <w:pPr>
              <w:pStyle w:val="NoSpacing"/>
              <w:spacing w:line="480" w:lineRule="auto"/>
              <w:rPr>
                <w:rFonts w:cs="Arial"/>
                <w:lang w:val="en-US"/>
              </w:rPr>
            </w:pPr>
          </w:p>
        </w:tc>
        <w:tc>
          <w:tcPr>
            <w:tcW w:w="2891" w:type="dxa"/>
          </w:tcPr>
          <w:p w14:paraId="58AA9985" w14:textId="77777777" w:rsidR="009C4723" w:rsidRPr="0043171B" w:rsidRDefault="009C4723" w:rsidP="00835B8C">
            <w:pPr>
              <w:pStyle w:val="NoSpacing"/>
              <w:spacing w:line="480" w:lineRule="auto"/>
              <w:rPr>
                <w:rFonts w:cs="Arial"/>
                <w:lang w:val="en-US"/>
              </w:rPr>
            </w:pPr>
            <w:r w:rsidRPr="0043171B">
              <w:rPr>
                <w:rFonts w:cs="Arial"/>
                <w:lang w:val="en-US"/>
              </w:rPr>
              <w:t>Roles</w:t>
            </w:r>
            <w:r w:rsidRPr="0043171B">
              <w:rPr>
                <w:rFonts w:cs="Arial"/>
                <w:lang w:val="en-US"/>
              </w:rPr>
              <w:br/>
              <w:t>Patient groups treated</w:t>
            </w:r>
            <w:r w:rsidRPr="0043171B">
              <w:rPr>
                <w:rFonts w:cs="Arial"/>
                <w:lang w:val="en-US"/>
              </w:rPr>
              <w:br/>
              <w:t>Research</w:t>
            </w:r>
            <w:r w:rsidRPr="0043171B">
              <w:rPr>
                <w:rFonts w:cs="Arial"/>
                <w:lang w:val="en-US"/>
              </w:rPr>
              <w:br/>
              <w:t>Length of time</w:t>
            </w:r>
          </w:p>
        </w:tc>
      </w:tr>
      <w:tr w:rsidR="009C4723" w:rsidRPr="0043171B" w14:paraId="52353D00" w14:textId="77777777" w:rsidTr="005C712C">
        <w:trPr>
          <w:cantSplit/>
        </w:trPr>
        <w:tc>
          <w:tcPr>
            <w:tcW w:w="3119" w:type="dxa"/>
          </w:tcPr>
          <w:p w14:paraId="0FF96683" w14:textId="77777777" w:rsidR="009C4723" w:rsidRPr="0043171B" w:rsidRDefault="009C4723" w:rsidP="00835B8C">
            <w:pPr>
              <w:pStyle w:val="NoSpacing"/>
              <w:spacing w:line="480" w:lineRule="auto"/>
              <w:rPr>
                <w:rFonts w:cs="Arial"/>
                <w:lang w:val="en-US"/>
              </w:rPr>
            </w:pPr>
          </w:p>
        </w:tc>
        <w:tc>
          <w:tcPr>
            <w:tcW w:w="7938" w:type="dxa"/>
          </w:tcPr>
          <w:p w14:paraId="6DDE5E6B" w14:textId="4C93890B" w:rsidR="009C4723" w:rsidRPr="0043171B" w:rsidRDefault="009C4723" w:rsidP="00835B8C">
            <w:pPr>
              <w:pStyle w:val="NoSpacing"/>
              <w:spacing w:line="480" w:lineRule="auto"/>
              <w:rPr>
                <w:rFonts w:cs="Arial"/>
                <w:lang w:val="en-US"/>
              </w:rPr>
            </w:pPr>
            <w:r w:rsidRPr="0043171B">
              <w:rPr>
                <w:rFonts w:cs="Arial"/>
                <w:lang w:val="en-US"/>
              </w:rPr>
              <w:t xml:space="preserve">What are the main issues in the status or provision of treatment of COPD in </w:t>
            </w:r>
            <w:r w:rsidRPr="0043171B">
              <w:rPr>
                <w:rFonts w:cs="Arial"/>
                <w:i/>
                <w:iCs/>
                <w:lang w:val="en-US"/>
              </w:rPr>
              <w:t>[country]</w:t>
            </w:r>
            <w:r w:rsidRPr="0043171B">
              <w:rPr>
                <w:rFonts w:cs="Arial"/>
                <w:lang w:val="en-US"/>
              </w:rPr>
              <w:t>?</w:t>
            </w:r>
            <w:r w:rsidR="001D7733" w:rsidRPr="0043171B">
              <w:rPr>
                <w:rFonts w:cs="Arial"/>
                <w:lang w:val="en-US"/>
              </w:rPr>
              <w:t xml:space="preserve"> What are the underlying causes? What possible solutions are there?</w:t>
            </w:r>
            <w:r w:rsidRPr="0043171B">
              <w:rPr>
                <w:rFonts w:cs="Arial"/>
                <w:lang w:val="en-US"/>
              </w:rPr>
              <w:br/>
              <w:t xml:space="preserve">What impact do you think COVID-19 will have on the future pathway and management of COPD in </w:t>
            </w:r>
            <w:r w:rsidRPr="0043171B">
              <w:rPr>
                <w:rFonts w:cs="Arial"/>
                <w:i/>
                <w:iCs/>
                <w:lang w:val="en-US"/>
              </w:rPr>
              <w:t>[country]</w:t>
            </w:r>
            <w:r w:rsidRPr="0043171B">
              <w:rPr>
                <w:rFonts w:cs="Arial"/>
                <w:lang w:val="en-US"/>
              </w:rPr>
              <w:t>?</w:t>
            </w:r>
          </w:p>
        </w:tc>
        <w:tc>
          <w:tcPr>
            <w:tcW w:w="2891" w:type="dxa"/>
          </w:tcPr>
          <w:p w14:paraId="06D91CDF" w14:textId="77777777" w:rsidR="009C4723" w:rsidRPr="0043171B" w:rsidRDefault="009C4723" w:rsidP="00835B8C">
            <w:pPr>
              <w:pStyle w:val="NoSpacing"/>
              <w:spacing w:line="480" w:lineRule="auto"/>
              <w:rPr>
                <w:rFonts w:cs="Arial"/>
                <w:lang w:val="en-US"/>
              </w:rPr>
            </w:pPr>
          </w:p>
        </w:tc>
      </w:tr>
      <w:tr w:rsidR="009C4723" w:rsidRPr="0043171B" w14:paraId="6B0BDEC1" w14:textId="77777777" w:rsidTr="005C712C">
        <w:trPr>
          <w:cantSplit/>
        </w:trPr>
        <w:tc>
          <w:tcPr>
            <w:tcW w:w="3119" w:type="dxa"/>
            <w:shd w:val="clear" w:color="auto" w:fill="F2F2F2" w:themeFill="background1" w:themeFillShade="F2"/>
          </w:tcPr>
          <w:p w14:paraId="1A755464" w14:textId="7314326C" w:rsidR="009C4723" w:rsidRPr="0043171B" w:rsidRDefault="004B4ECD" w:rsidP="00835B8C">
            <w:pPr>
              <w:pStyle w:val="NoSpacing"/>
              <w:spacing w:line="480" w:lineRule="auto"/>
              <w:rPr>
                <w:rFonts w:cs="Arial"/>
                <w:lang w:val="en-US"/>
              </w:rPr>
            </w:pPr>
            <w:r w:rsidRPr="0043171B">
              <w:rPr>
                <w:rFonts w:cs="Arial"/>
                <w:lang w:val="en-US"/>
              </w:rPr>
              <w:t>3</w:t>
            </w:r>
            <w:r w:rsidR="009C4723" w:rsidRPr="0043171B">
              <w:rPr>
                <w:rFonts w:cs="Arial"/>
                <w:lang w:val="en-US"/>
              </w:rPr>
              <w:t>. Detailed pathways [questions to ask in each pathway section]</w:t>
            </w:r>
          </w:p>
        </w:tc>
        <w:tc>
          <w:tcPr>
            <w:tcW w:w="7938" w:type="dxa"/>
            <w:shd w:val="clear" w:color="auto" w:fill="F2F2F2" w:themeFill="background1" w:themeFillShade="F2"/>
          </w:tcPr>
          <w:p w14:paraId="22333049" w14:textId="7CB149BE" w:rsidR="009C4723" w:rsidRPr="0043171B" w:rsidRDefault="001D7733" w:rsidP="00835B8C">
            <w:pPr>
              <w:pStyle w:val="NoSpacing"/>
              <w:spacing w:line="480" w:lineRule="auto"/>
              <w:rPr>
                <w:rFonts w:cs="Arial"/>
                <w:lang w:val="en-US"/>
              </w:rPr>
            </w:pPr>
            <w:r w:rsidRPr="0043171B">
              <w:rPr>
                <w:rFonts w:cs="Arial"/>
                <w:lang w:val="en-US"/>
              </w:rPr>
              <w:t xml:space="preserve">Does the pathway look correct to you? </w:t>
            </w:r>
            <w:r w:rsidR="009C4723" w:rsidRPr="0043171B">
              <w:rPr>
                <w:rFonts w:cs="Arial"/>
                <w:lang w:val="en-US"/>
              </w:rPr>
              <w:t>Have we missed any steps?</w:t>
            </w:r>
            <w:r w:rsidR="009C4723" w:rsidRPr="0043171B">
              <w:rPr>
                <w:rFonts w:cs="Arial"/>
                <w:lang w:val="en-US"/>
              </w:rPr>
              <w:br/>
            </w:r>
          </w:p>
        </w:tc>
        <w:tc>
          <w:tcPr>
            <w:tcW w:w="2891" w:type="dxa"/>
            <w:shd w:val="clear" w:color="auto" w:fill="F2F2F2" w:themeFill="background1" w:themeFillShade="F2"/>
          </w:tcPr>
          <w:p w14:paraId="20D01D97" w14:textId="430D49FD" w:rsidR="009C4723" w:rsidRPr="0043171B" w:rsidRDefault="004B4ECD" w:rsidP="00835B8C">
            <w:pPr>
              <w:pStyle w:val="NoSpacing"/>
              <w:spacing w:line="480" w:lineRule="auto"/>
              <w:rPr>
                <w:rFonts w:cs="Arial"/>
                <w:lang w:val="en-US"/>
              </w:rPr>
            </w:pPr>
            <w:r w:rsidRPr="0043171B">
              <w:rPr>
                <w:rFonts w:cs="Arial"/>
                <w:lang w:val="en-US"/>
              </w:rPr>
              <w:t>Who</w:t>
            </w:r>
            <w:r w:rsidRPr="0043171B">
              <w:rPr>
                <w:rFonts w:cs="Arial"/>
                <w:lang w:val="en-US"/>
              </w:rPr>
              <w:br/>
              <w:t>Where</w:t>
            </w:r>
          </w:p>
        </w:tc>
      </w:tr>
      <w:tr w:rsidR="004B4ECD" w:rsidRPr="0043171B" w14:paraId="5147A773" w14:textId="77777777" w:rsidTr="005C712C">
        <w:trPr>
          <w:cantSplit/>
        </w:trPr>
        <w:tc>
          <w:tcPr>
            <w:tcW w:w="3119" w:type="dxa"/>
            <w:shd w:val="clear" w:color="auto" w:fill="F2F2F2" w:themeFill="background1" w:themeFillShade="F2"/>
          </w:tcPr>
          <w:p w14:paraId="7D521D36" w14:textId="77777777" w:rsidR="004B4ECD" w:rsidRPr="0043171B" w:rsidRDefault="004B4ECD" w:rsidP="00835B8C">
            <w:pPr>
              <w:pStyle w:val="NoSpacing"/>
              <w:spacing w:line="480" w:lineRule="auto"/>
              <w:rPr>
                <w:rFonts w:cs="Arial"/>
                <w:lang w:val="en-US"/>
              </w:rPr>
            </w:pPr>
          </w:p>
        </w:tc>
        <w:tc>
          <w:tcPr>
            <w:tcW w:w="7938" w:type="dxa"/>
            <w:shd w:val="clear" w:color="auto" w:fill="F2F2F2" w:themeFill="background1" w:themeFillShade="F2"/>
          </w:tcPr>
          <w:p w14:paraId="52378F36" w14:textId="7B67579A" w:rsidR="004B4ECD" w:rsidRPr="0043171B" w:rsidRDefault="004B4ECD" w:rsidP="00835B8C">
            <w:pPr>
              <w:pStyle w:val="NoSpacing"/>
              <w:spacing w:line="480" w:lineRule="auto"/>
              <w:rPr>
                <w:rFonts w:cs="Arial"/>
                <w:lang w:val="en-US"/>
              </w:rPr>
            </w:pPr>
            <w:r w:rsidRPr="0043171B">
              <w:rPr>
                <w:rFonts w:cs="Arial"/>
                <w:lang w:val="en-US"/>
              </w:rPr>
              <w:t>Where do you think COVID</w:t>
            </w:r>
            <w:r w:rsidR="008E7545" w:rsidRPr="0043171B">
              <w:rPr>
                <w:rFonts w:cs="Arial"/>
                <w:lang w:val="en-US"/>
              </w:rPr>
              <w:t>-19</w:t>
            </w:r>
            <w:r w:rsidRPr="0043171B">
              <w:rPr>
                <w:rFonts w:cs="Arial"/>
                <w:lang w:val="en-US"/>
              </w:rPr>
              <w:t xml:space="preserve"> will have the most impact?</w:t>
            </w:r>
          </w:p>
        </w:tc>
        <w:tc>
          <w:tcPr>
            <w:tcW w:w="2891" w:type="dxa"/>
            <w:shd w:val="clear" w:color="auto" w:fill="F2F2F2" w:themeFill="background1" w:themeFillShade="F2"/>
          </w:tcPr>
          <w:p w14:paraId="387DE85A" w14:textId="1DCDBF7A" w:rsidR="004B4ECD" w:rsidRPr="0043171B" w:rsidRDefault="004B4ECD" w:rsidP="00835B8C">
            <w:pPr>
              <w:pStyle w:val="NoSpacing"/>
              <w:spacing w:line="480" w:lineRule="auto"/>
              <w:rPr>
                <w:rFonts w:cs="Arial"/>
                <w:lang w:val="en-US"/>
              </w:rPr>
            </w:pPr>
            <w:r w:rsidRPr="0043171B">
              <w:rPr>
                <w:rFonts w:cs="Arial"/>
                <w:lang w:val="en-US"/>
              </w:rPr>
              <w:t>Spirometry</w:t>
            </w:r>
          </w:p>
        </w:tc>
      </w:tr>
      <w:tr w:rsidR="004B4ECD" w:rsidRPr="0043171B" w14:paraId="1A3B983F" w14:textId="77777777" w:rsidTr="005C712C">
        <w:trPr>
          <w:cantSplit/>
        </w:trPr>
        <w:tc>
          <w:tcPr>
            <w:tcW w:w="3119" w:type="dxa"/>
            <w:shd w:val="clear" w:color="auto" w:fill="F2F2F2" w:themeFill="background1" w:themeFillShade="F2"/>
          </w:tcPr>
          <w:p w14:paraId="7F4C5D7B" w14:textId="77777777" w:rsidR="004B4ECD" w:rsidRPr="0043171B" w:rsidRDefault="004B4ECD" w:rsidP="00835B8C">
            <w:pPr>
              <w:pStyle w:val="NoSpacing"/>
              <w:spacing w:line="480" w:lineRule="auto"/>
              <w:rPr>
                <w:rFonts w:cs="Arial"/>
                <w:lang w:val="en-US"/>
              </w:rPr>
            </w:pPr>
          </w:p>
        </w:tc>
        <w:tc>
          <w:tcPr>
            <w:tcW w:w="7938" w:type="dxa"/>
            <w:shd w:val="clear" w:color="auto" w:fill="F2F2F2" w:themeFill="background1" w:themeFillShade="F2"/>
          </w:tcPr>
          <w:p w14:paraId="2FAB2275" w14:textId="360BAA60" w:rsidR="00841A73" w:rsidRPr="0043171B" w:rsidRDefault="004B4ECD" w:rsidP="00835B8C">
            <w:pPr>
              <w:pStyle w:val="NoSpacing"/>
              <w:spacing w:line="480" w:lineRule="auto"/>
              <w:rPr>
                <w:rFonts w:cs="Arial"/>
                <w:lang w:val="en-US"/>
              </w:rPr>
            </w:pPr>
            <w:r w:rsidRPr="0043171B">
              <w:rPr>
                <w:rFonts w:cs="Arial"/>
                <w:lang w:val="en-US"/>
              </w:rPr>
              <w:t>Are there any points in the pathway where the delivery of care varies hugely from the recommendations?</w:t>
            </w:r>
            <w:r w:rsidR="001D7733" w:rsidRPr="0043171B">
              <w:rPr>
                <w:rFonts w:cs="Arial"/>
                <w:lang w:val="en-US"/>
              </w:rPr>
              <w:t xml:space="preserve"> </w:t>
            </w:r>
          </w:p>
        </w:tc>
        <w:tc>
          <w:tcPr>
            <w:tcW w:w="2891" w:type="dxa"/>
            <w:shd w:val="clear" w:color="auto" w:fill="F2F2F2" w:themeFill="background1" w:themeFillShade="F2"/>
          </w:tcPr>
          <w:p w14:paraId="5355B633" w14:textId="793767B6" w:rsidR="004B4ECD" w:rsidRPr="0043171B" w:rsidRDefault="004B4ECD" w:rsidP="00835B8C">
            <w:pPr>
              <w:pStyle w:val="NoSpacing"/>
              <w:spacing w:line="480" w:lineRule="auto"/>
              <w:rPr>
                <w:rFonts w:cs="Arial"/>
                <w:lang w:val="en-US"/>
              </w:rPr>
            </w:pPr>
            <w:r w:rsidRPr="0043171B">
              <w:rPr>
                <w:rFonts w:cs="Arial"/>
                <w:lang w:val="en-US"/>
              </w:rPr>
              <w:t>GOLD</w:t>
            </w:r>
            <w:r w:rsidRPr="0043171B">
              <w:rPr>
                <w:rFonts w:cs="Arial"/>
                <w:lang w:val="en-US"/>
              </w:rPr>
              <w:br/>
              <w:t>National</w:t>
            </w:r>
          </w:p>
        </w:tc>
      </w:tr>
      <w:tr w:rsidR="009C4723" w:rsidRPr="0043171B" w14:paraId="046799FF" w14:textId="77777777" w:rsidTr="005C712C">
        <w:trPr>
          <w:cantSplit/>
        </w:trPr>
        <w:tc>
          <w:tcPr>
            <w:tcW w:w="3119" w:type="dxa"/>
          </w:tcPr>
          <w:p w14:paraId="416D7518" w14:textId="5A857A4C" w:rsidR="009C4723" w:rsidRPr="0043171B" w:rsidRDefault="004B4ECD" w:rsidP="00835B8C">
            <w:pPr>
              <w:pStyle w:val="NoSpacing"/>
              <w:spacing w:line="480" w:lineRule="auto"/>
              <w:rPr>
                <w:rFonts w:cs="Arial"/>
                <w:lang w:val="en-US"/>
              </w:rPr>
            </w:pPr>
            <w:r w:rsidRPr="0043171B">
              <w:rPr>
                <w:rFonts w:cs="Arial"/>
                <w:lang w:val="en-US"/>
              </w:rPr>
              <w:t>4</w:t>
            </w:r>
            <w:r w:rsidR="009C4723" w:rsidRPr="0043171B">
              <w:rPr>
                <w:rFonts w:cs="Arial"/>
                <w:lang w:val="en-US"/>
              </w:rPr>
              <w:t>. Pre-diagnosis</w:t>
            </w:r>
          </w:p>
        </w:tc>
        <w:tc>
          <w:tcPr>
            <w:tcW w:w="7938" w:type="dxa"/>
          </w:tcPr>
          <w:p w14:paraId="1F31F19D" w14:textId="2E1E65F3" w:rsidR="009C4723" w:rsidRPr="0043171B" w:rsidRDefault="002320DF" w:rsidP="00835B8C">
            <w:pPr>
              <w:pStyle w:val="NoSpacing"/>
              <w:spacing w:line="480" w:lineRule="auto"/>
              <w:rPr>
                <w:rFonts w:cs="Arial"/>
                <w:lang w:val="en-US"/>
              </w:rPr>
            </w:pPr>
            <w:r w:rsidRPr="0043171B">
              <w:rPr>
                <w:rFonts w:cs="Arial"/>
                <w:lang w:val="en-US"/>
              </w:rPr>
              <w:t xml:space="preserve">See </w:t>
            </w:r>
            <w:r w:rsidRPr="0043171B">
              <w:rPr>
                <w:rFonts w:cs="Arial"/>
                <w:lang w:val="en-US"/>
              </w:rPr>
              <w:fldChar w:fldCharType="begin"/>
            </w:r>
            <w:r w:rsidRPr="0043171B">
              <w:rPr>
                <w:rFonts w:cs="Arial"/>
                <w:lang w:val="en-US"/>
              </w:rPr>
              <w:instrText xml:space="preserve"> REF _Ref85439592 \h </w:instrText>
            </w:r>
            <w:r w:rsidR="00456B1E" w:rsidRPr="0043171B">
              <w:rPr>
                <w:rFonts w:cs="Arial"/>
                <w:lang w:val="en-US"/>
              </w:rPr>
              <w:instrText xml:space="preserve"> \* MERGEFORMAT </w:instrText>
            </w:r>
            <w:r w:rsidRPr="0043171B">
              <w:rPr>
                <w:rFonts w:cs="Arial"/>
                <w:lang w:val="en-US"/>
              </w:rPr>
            </w:r>
            <w:r w:rsidRPr="0043171B">
              <w:rPr>
                <w:rFonts w:cs="Arial"/>
                <w:lang w:val="en-US"/>
              </w:rPr>
              <w:fldChar w:fldCharType="separate"/>
            </w:r>
            <w:r w:rsidR="005B3D13" w:rsidRPr="0043171B">
              <w:rPr>
                <w:rFonts w:cs="Arial"/>
                <w:lang w:val="en-US"/>
              </w:rPr>
              <w:t xml:space="preserve">Table </w:t>
            </w:r>
            <w:r w:rsidR="005B3D13" w:rsidRPr="0043171B">
              <w:rPr>
                <w:rFonts w:cs="Arial"/>
                <w:noProof/>
                <w:lang w:val="en-US"/>
              </w:rPr>
              <w:t>1</w:t>
            </w:r>
            <w:r w:rsidRPr="0043171B">
              <w:rPr>
                <w:rFonts w:cs="Arial"/>
                <w:lang w:val="en-US"/>
              </w:rPr>
              <w:fldChar w:fldCharType="end"/>
            </w:r>
            <w:r w:rsidRPr="0043171B">
              <w:rPr>
                <w:rFonts w:cs="Arial"/>
                <w:lang w:val="en-US"/>
              </w:rPr>
              <w:t xml:space="preserve"> – any questions not covered in phase 1</w:t>
            </w:r>
            <w:r w:rsidR="00841A73" w:rsidRPr="0043171B">
              <w:rPr>
                <w:rFonts w:cs="Arial"/>
                <w:lang w:val="en-US"/>
              </w:rPr>
              <w:t xml:space="preserve">; further probes into questions with contradictory responses in phase 1 </w:t>
            </w:r>
          </w:p>
        </w:tc>
        <w:tc>
          <w:tcPr>
            <w:tcW w:w="2891" w:type="dxa"/>
          </w:tcPr>
          <w:p w14:paraId="5A0EC9FB" w14:textId="77777777" w:rsidR="009C4723" w:rsidRPr="0043171B" w:rsidRDefault="009C4723" w:rsidP="00835B8C">
            <w:pPr>
              <w:pStyle w:val="NoSpacing"/>
              <w:spacing w:line="480" w:lineRule="auto"/>
              <w:rPr>
                <w:rFonts w:cs="Arial"/>
                <w:lang w:val="en-US"/>
              </w:rPr>
            </w:pPr>
          </w:p>
        </w:tc>
      </w:tr>
      <w:tr w:rsidR="009C4723" w:rsidRPr="0043171B" w14:paraId="4AC77D32" w14:textId="77777777" w:rsidTr="005C712C">
        <w:trPr>
          <w:cantSplit/>
        </w:trPr>
        <w:tc>
          <w:tcPr>
            <w:tcW w:w="3119" w:type="dxa"/>
            <w:shd w:val="clear" w:color="auto" w:fill="F2F2F2" w:themeFill="background1" w:themeFillShade="F2"/>
          </w:tcPr>
          <w:p w14:paraId="158B9020" w14:textId="30F593A6" w:rsidR="009C4723" w:rsidRPr="0043171B" w:rsidRDefault="004B4ECD" w:rsidP="00835B8C">
            <w:pPr>
              <w:pStyle w:val="NoSpacing"/>
              <w:spacing w:line="480" w:lineRule="auto"/>
              <w:rPr>
                <w:rFonts w:cs="Arial"/>
                <w:lang w:val="en-US"/>
              </w:rPr>
            </w:pPr>
            <w:r w:rsidRPr="0043171B">
              <w:rPr>
                <w:rFonts w:cs="Arial"/>
                <w:lang w:val="en-US"/>
              </w:rPr>
              <w:t>5</w:t>
            </w:r>
            <w:r w:rsidR="009C4723" w:rsidRPr="0043171B">
              <w:rPr>
                <w:rFonts w:cs="Arial"/>
                <w:lang w:val="en-US"/>
              </w:rPr>
              <w:t>. Diagnosis</w:t>
            </w:r>
          </w:p>
        </w:tc>
        <w:tc>
          <w:tcPr>
            <w:tcW w:w="7938" w:type="dxa"/>
            <w:shd w:val="clear" w:color="auto" w:fill="F2F2F2" w:themeFill="background1" w:themeFillShade="F2"/>
          </w:tcPr>
          <w:p w14:paraId="2624CFDA" w14:textId="5F39EB13" w:rsidR="009C4723" w:rsidRPr="0043171B" w:rsidRDefault="00841A73" w:rsidP="00835B8C">
            <w:pPr>
              <w:pStyle w:val="NoSpacing"/>
              <w:spacing w:line="480" w:lineRule="auto"/>
              <w:rPr>
                <w:rFonts w:cs="Arial"/>
                <w:lang w:val="en-US"/>
              </w:rPr>
            </w:pPr>
            <w:r w:rsidRPr="0043171B">
              <w:rPr>
                <w:rFonts w:cs="Arial"/>
                <w:lang w:val="en-US"/>
              </w:rPr>
              <w:t xml:space="preserve">See </w:t>
            </w:r>
            <w:r w:rsidRPr="0043171B">
              <w:rPr>
                <w:rFonts w:cs="Arial"/>
                <w:lang w:val="en-US"/>
              </w:rPr>
              <w:fldChar w:fldCharType="begin"/>
            </w:r>
            <w:r w:rsidRPr="0043171B">
              <w:rPr>
                <w:rFonts w:cs="Arial"/>
                <w:lang w:val="en-US"/>
              </w:rPr>
              <w:instrText xml:space="preserve"> REF _Ref85439592 \h </w:instrText>
            </w:r>
            <w:r w:rsidR="00456B1E" w:rsidRPr="0043171B">
              <w:rPr>
                <w:rFonts w:cs="Arial"/>
                <w:lang w:val="en-US"/>
              </w:rPr>
              <w:instrText xml:space="preserve"> \* MERGEFORMAT </w:instrText>
            </w:r>
            <w:r w:rsidRPr="0043171B">
              <w:rPr>
                <w:rFonts w:cs="Arial"/>
                <w:lang w:val="en-US"/>
              </w:rPr>
            </w:r>
            <w:r w:rsidRPr="0043171B">
              <w:rPr>
                <w:rFonts w:cs="Arial"/>
                <w:lang w:val="en-US"/>
              </w:rPr>
              <w:fldChar w:fldCharType="separate"/>
            </w:r>
            <w:r w:rsidR="005B3D13" w:rsidRPr="0043171B">
              <w:rPr>
                <w:rFonts w:cs="Arial"/>
                <w:lang w:val="en-US"/>
              </w:rPr>
              <w:t xml:space="preserve">Table </w:t>
            </w:r>
            <w:r w:rsidR="005B3D13" w:rsidRPr="0043171B">
              <w:rPr>
                <w:rFonts w:cs="Arial"/>
                <w:noProof/>
                <w:lang w:val="en-US"/>
              </w:rPr>
              <w:t>1</w:t>
            </w:r>
            <w:r w:rsidRPr="0043171B">
              <w:rPr>
                <w:rFonts w:cs="Arial"/>
                <w:lang w:val="en-US"/>
              </w:rPr>
              <w:fldChar w:fldCharType="end"/>
            </w:r>
            <w:r w:rsidRPr="0043171B">
              <w:rPr>
                <w:rFonts w:cs="Arial"/>
                <w:lang w:val="en-US"/>
              </w:rPr>
              <w:t xml:space="preserve"> – any questions not covered in phase 1; further probes into questions with contradictory responses in phase 1</w:t>
            </w:r>
          </w:p>
        </w:tc>
        <w:tc>
          <w:tcPr>
            <w:tcW w:w="2891" w:type="dxa"/>
            <w:shd w:val="clear" w:color="auto" w:fill="F2F2F2" w:themeFill="background1" w:themeFillShade="F2"/>
          </w:tcPr>
          <w:p w14:paraId="6D46A8D2" w14:textId="77777777" w:rsidR="009C4723" w:rsidRPr="0043171B" w:rsidRDefault="009C4723" w:rsidP="00835B8C">
            <w:pPr>
              <w:pStyle w:val="NoSpacing"/>
              <w:spacing w:line="480" w:lineRule="auto"/>
              <w:rPr>
                <w:rFonts w:cs="Arial"/>
                <w:lang w:val="en-US"/>
              </w:rPr>
            </w:pPr>
          </w:p>
        </w:tc>
      </w:tr>
      <w:tr w:rsidR="009C4723" w:rsidRPr="0043171B" w14:paraId="704E3388" w14:textId="77777777" w:rsidTr="005C712C">
        <w:trPr>
          <w:cantSplit/>
        </w:trPr>
        <w:tc>
          <w:tcPr>
            <w:tcW w:w="3119" w:type="dxa"/>
          </w:tcPr>
          <w:p w14:paraId="621AB935" w14:textId="7902E4EB" w:rsidR="009C4723" w:rsidRPr="0043171B" w:rsidRDefault="004B4ECD" w:rsidP="00835B8C">
            <w:pPr>
              <w:pStyle w:val="NoSpacing"/>
              <w:spacing w:line="480" w:lineRule="auto"/>
              <w:rPr>
                <w:rFonts w:cs="Arial"/>
                <w:lang w:val="en-US"/>
              </w:rPr>
            </w:pPr>
            <w:r w:rsidRPr="0043171B">
              <w:rPr>
                <w:rFonts w:cs="Arial"/>
                <w:lang w:val="en-US"/>
              </w:rPr>
              <w:t>6</w:t>
            </w:r>
            <w:r w:rsidR="009C4723" w:rsidRPr="0043171B">
              <w:rPr>
                <w:rFonts w:cs="Arial"/>
                <w:lang w:val="en-US"/>
              </w:rPr>
              <w:t>. Treatment and management</w:t>
            </w:r>
          </w:p>
        </w:tc>
        <w:tc>
          <w:tcPr>
            <w:tcW w:w="7938" w:type="dxa"/>
          </w:tcPr>
          <w:p w14:paraId="3640227C" w14:textId="4BFC22E6" w:rsidR="009C4723" w:rsidRPr="0043171B" w:rsidRDefault="00841A73" w:rsidP="00835B8C">
            <w:pPr>
              <w:pStyle w:val="NoSpacing"/>
              <w:spacing w:line="480" w:lineRule="auto"/>
              <w:rPr>
                <w:rFonts w:cs="Arial"/>
                <w:lang w:val="en-US"/>
              </w:rPr>
            </w:pPr>
            <w:r w:rsidRPr="0043171B">
              <w:rPr>
                <w:rFonts w:cs="Arial"/>
                <w:lang w:val="en-US"/>
              </w:rPr>
              <w:t xml:space="preserve">See </w:t>
            </w:r>
            <w:r w:rsidRPr="0043171B">
              <w:rPr>
                <w:rFonts w:cs="Arial"/>
                <w:lang w:val="en-US"/>
              </w:rPr>
              <w:fldChar w:fldCharType="begin"/>
            </w:r>
            <w:r w:rsidRPr="0043171B">
              <w:rPr>
                <w:rFonts w:cs="Arial"/>
                <w:lang w:val="en-US"/>
              </w:rPr>
              <w:instrText xml:space="preserve"> REF _Ref85439592 \h </w:instrText>
            </w:r>
            <w:r w:rsidR="00456B1E" w:rsidRPr="0043171B">
              <w:rPr>
                <w:rFonts w:cs="Arial"/>
                <w:lang w:val="en-US"/>
              </w:rPr>
              <w:instrText xml:space="preserve"> \* MERGEFORMAT </w:instrText>
            </w:r>
            <w:r w:rsidRPr="0043171B">
              <w:rPr>
                <w:rFonts w:cs="Arial"/>
                <w:lang w:val="en-US"/>
              </w:rPr>
            </w:r>
            <w:r w:rsidRPr="0043171B">
              <w:rPr>
                <w:rFonts w:cs="Arial"/>
                <w:lang w:val="en-US"/>
              </w:rPr>
              <w:fldChar w:fldCharType="separate"/>
            </w:r>
            <w:r w:rsidR="005B3D13" w:rsidRPr="0043171B">
              <w:rPr>
                <w:rFonts w:cs="Arial"/>
                <w:lang w:val="en-US"/>
              </w:rPr>
              <w:t xml:space="preserve">Table </w:t>
            </w:r>
            <w:r w:rsidR="005B3D13" w:rsidRPr="0043171B">
              <w:rPr>
                <w:rFonts w:cs="Arial"/>
                <w:noProof/>
                <w:lang w:val="en-US"/>
              </w:rPr>
              <w:t>1</w:t>
            </w:r>
            <w:r w:rsidRPr="0043171B">
              <w:rPr>
                <w:rFonts w:cs="Arial"/>
                <w:lang w:val="en-US"/>
              </w:rPr>
              <w:fldChar w:fldCharType="end"/>
            </w:r>
            <w:r w:rsidRPr="0043171B">
              <w:rPr>
                <w:rFonts w:cs="Arial"/>
                <w:lang w:val="en-US"/>
              </w:rPr>
              <w:t xml:space="preserve"> – any questions not covered in phase 1; further probes into questions with contradictory responses in phase 1</w:t>
            </w:r>
          </w:p>
        </w:tc>
        <w:tc>
          <w:tcPr>
            <w:tcW w:w="2891" w:type="dxa"/>
          </w:tcPr>
          <w:p w14:paraId="5577CF07" w14:textId="77777777" w:rsidR="009C4723" w:rsidRPr="0043171B" w:rsidRDefault="009C4723" w:rsidP="00835B8C">
            <w:pPr>
              <w:pStyle w:val="NoSpacing"/>
              <w:spacing w:line="480" w:lineRule="auto"/>
              <w:rPr>
                <w:rFonts w:cs="Arial"/>
                <w:lang w:val="en-US"/>
              </w:rPr>
            </w:pPr>
          </w:p>
        </w:tc>
      </w:tr>
      <w:tr w:rsidR="009C4723" w:rsidRPr="0043171B" w14:paraId="41199261" w14:textId="77777777" w:rsidTr="005C712C">
        <w:trPr>
          <w:cantSplit/>
        </w:trPr>
        <w:tc>
          <w:tcPr>
            <w:tcW w:w="3119" w:type="dxa"/>
            <w:shd w:val="clear" w:color="auto" w:fill="F2F2F2" w:themeFill="background1" w:themeFillShade="F2"/>
          </w:tcPr>
          <w:p w14:paraId="031BC925" w14:textId="62CC165B" w:rsidR="009C4723" w:rsidRPr="0043171B" w:rsidRDefault="004B4ECD" w:rsidP="00835B8C">
            <w:pPr>
              <w:pStyle w:val="NoSpacing"/>
              <w:spacing w:line="480" w:lineRule="auto"/>
              <w:rPr>
                <w:rFonts w:cs="Arial"/>
                <w:lang w:val="en-US"/>
              </w:rPr>
            </w:pPr>
            <w:r w:rsidRPr="0043171B">
              <w:rPr>
                <w:rFonts w:cs="Arial"/>
                <w:lang w:val="en-US"/>
              </w:rPr>
              <w:t>7</w:t>
            </w:r>
            <w:r w:rsidR="009C4723" w:rsidRPr="0043171B">
              <w:rPr>
                <w:rFonts w:cs="Arial"/>
                <w:lang w:val="en-US"/>
              </w:rPr>
              <w:t>. Exacerbations</w:t>
            </w:r>
          </w:p>
        </w:tc>
        <w:tc>
          <w:tcPr>
            <w:tcW w:w="7938" w:type="dxa"/>
            <w:shd w:val="clear" w:color="auto" w:fill="F2F2F2" w:themeFill="background1" w:themeFillShade="F2"/>
          </w:tcPr>
          <w:p w14:paraId="5C0030BC" w14:textId="22D3BA15" w:rsidR="009C4723" w:rsidRPr="0043171B" w:rsidRDefault="00841A73" w:rsidP="00835B8C">
            <w:pPr>
              <w:pStyle w:val="NoSpacing"/>
              <w:spacing w:line="480" w:lineRule="auto"/>
              <w:rPr>
                <w:rFonts w:cs="Arial"/>
                <w:lang w:val="en-US"/>
              </w:rPr>
            </w:pPr>
            <w:r w:rsidRPr="0043171B">
              <w:rPr>
                <w:rFonts w:cs="Arial"/>
                <w:lang w:val="en-US"/>
              </w:rPr>
              <w:t xml:space="preserve">See </w:t>
            </w:r>
            <w:r w:rsidRPr="0043171B">
              <w:rPr>
                <w:rFonts w:cs="Arial"/>
                <w:lang w:val="en-US"/>
              </w:rPr>
              <w:fldChar w:fldCharType="begin"/>
            </w:r>
            <w:r w:rsidRPr="0043171B">
              <w:rPr>
                <w:rFonts w:cs="Arial"/>
                <w:lang w:val="en-US"/>
              </w:rPr>
              <w:instrText xml:space="preserve"> REF _Ref85439592 \h </w:instrText>
            </w:r>
            <w:r w:rsidR="00456B1E" w:rsidRPr="0043171B">
              <w:rPr>
                <w:rFonts w:cs="Arial"/>
                <w:lang w:val="en-US"/>
              </w:rPr>
              <w:instrText xml:space="preserve"> \* MERGEFORMAT </w:instrText>
            </w:r>
            <w:r w:rsidRPr="0043171B">
              <w:rPr>
                <w:rFonts w:cs="Arial"/>
                <w:lang w:val="en-US"/>
              </w:rPr>
            </w:r>
            <w:r w:rsidRPr="0043171B">
              <w:rPr>
                <w:rFonts w:cs="Arial"/>
                <w:lang w:val="en-US"/>
              </w:rPr>
              <w:fldChar w:fldCharType="separate"/>
            </w:r>
            <w:r w:rsidR="005B3D13" w:rsidRPr="0043171B">
              <w:rPr>
                <w:rFonts w:cs="Arial"/>
                <w:lang w:val="en-US"/>
              </w:rPr>
              <w:t xml:space="preserve">Table </w:t>
            </w:r>
            <w:r w:rsidR="005B3D13" w:rsidRPr="0043171B">
              <w:rPr>
                <w:rFonts w:cs="Arial"/>
                <w:noProof/>
                <w:lang w:val="en-US"/>
              </w:rPr>
              <w:t>1</w:t>
            </w:r>
            <w:r w:rsidRPr="0043171B">
              <w:rPr>
                <w:rFonts w:cs="Arial"/>
                <w:lang w:val="en-US"/>
              </w:rPr>
              <w:fldChar w:fldCharType="end"/>
            </w:r>
            <w:r w:rsidRPr="0043171B">
              <w:rPr>
                <w:rFonts w:cs="Arial"/>
                <w:lang w:val="en-US"/>
              </w:rPr>
              <w:t xml:space="preserve"> – any questions not covered in phase 1; further probes into questions with contradictory responses in phase 1</w:t>
            </w:r>
          </w:p>
        </w:tc>
        <w:tc>
          <w:tcPr>
            <w:tcW w:w="2891" w:type="dxa"/>
            <w:shd w:val="clear" w:color="auto" w:fill="F2F2F2" w:themeFill="background1" w:themeFillShade="F2"/>
          </w:tcPr>
          <w:p w14:paraId="0E5A8128" w14:textId="77777777" w:rsidR="009C4723" w:rsidRPr="0043171B" w:rsidRDefault="009C4723" w:rsidP="00835B8C">
            <w:pPr>
              <w:pStyle w:val="NoSpacing"/>
              <w:spacing w:line="480" w:lineRule="auto"/>
              <w:rPr>
                <w:rFonts w:cs="Arial"/>
                <w:lang w:val="en-US"/>
              </w:rPr>
            </w:pPr>
          </w:p>
        </w:tc>
      </w:tr>
      <w:tr w:rsidR="004B4ECD" w:rsidRPr="0043171B" w14:paraId="1CE20F73" w14:textId="77777777" w:rsidTr="005C712C">
        <w:trPr>
          <w:cantSplit/>
        </w:trPr>
        <w:tc>
          <w:tcPr>
            <w:tcW w:w="3119" w:type="dxa"/>
          </w:tcPr>
          <w:p w14:paraId="0707DD9A" w14:textId="678FD814" w:rsidR="004B4ECD" w:rsidRPr="0043171B" w:rsidRDefault="004B4ECD" w:rsidP="00835B8C">
            <w:pPr>
              <w:pStyle w:val="NoSpacing"/>
              <w:spacing w:line="480" w:lineRule="auto"/>
              <w:rPr>
                <w:rFonts w:cs="Arial"/>
                <w:lang w:val="en-US"/>
              </w:rPr>
            </w:pPr>
            <w:r w:rsidRPr="0043171B">
              <w:rPr>
                <w:rFonts w:cs="Arial"/>
                <w:lang w:val="en-US"/>
              </w:rPr>
              <w:t>8. Reaction to our identified barriers and opportunities</w:t>
            </w:r>
          </w:p>
        </w:tc>
        <w:tc>
          <w:tcPr>
            <w:tcW w:w="7938" w:type="dxa"/>
          </w:tcPr>
          <w:p w14:paraId="53CD06FB" w14:textId="0F87F0E9" w:rsidR="004B4ECD" w:rsidRPr="0043171B" w:rsidRDefault="004B4ECD" w:rsidP="00835B8C">
            <w:pPr>
              <w:pStyle w:val="NoSpacing"/>
              <w:spacing w:line="480" w:lineRule="auto"/>
              <w:rPr>
                <w:rFonts w:cs="Arial"/>
                <w:lang w:val="en-US"/>
              </w:rPr>
            </w:pPr>
            <w:r w:rsidRPr="0043171B">
              <w:rPr>
                <w:rFonts w:cs="Arial"/>
                <w:lang w:val="en-US"/>
              </w:rPr>
              <w:t>How do you feel about them?</w:t>
            </w:r>
            <w:r w:rsidRPr="0043171B">
              <w:rPr>
                <w:rFonts w:cs="Arial"/>
                <w:lang w:val="en-US"/>
              </w:rPr>
              <w:br/>
              <w:t>Is there anything surprising?</w:t>
            </w:r>
            <w:r w:rsidRPr="0043171B">
              <w:rPr>
                <w:rFonts w:cs="Arial"/>
                <w:lang w:val="en-US"/>
              </w:rPr>
              <w:br/>
              <w:t>Is there anything obvious missing?</w:t>
            </w:r>
          </w:p>
        </w:tc>
        <w:tc>
          <w:tcPr>
            <w:tcW w:w="2891" w:type="dxa"/>
          </w:tcPr>
          <w:p w14:paraId="7B91A133" w14:textId="77777777" w:rsidR="004B4ECD" w:rsidRPr="0043171B" w:rsidRDefault="004B4ECD" w:rsidP="00835B8C">
            <w:pPr>
              <w:pStyle w:val="NoSpacing"/>
              <w:spacing w:line="480" w:lineRule="auto"/>
              <w:rPr>
                <w:rFonts w:cs="Arial"/>
                <w:lang w:val="en-US"/>
              </w:rPr>
            </w:pPr>
          </w:p>
        </w:tc>
      </w:tr>
      <w:tr w:rsidR="009C4723" w:rsidRPr="0043171B" w14:paraId="4A41B903" w14:textId="77777777" w:rsidTr="005C712C">
        <w:trPr>
          <w:cantSplit/>
        </w:trPr>
        <w:tc>
          <w:tcPr>
            <w:tcW w:w="3119" w:type="dxa"/>
            <w:tcBorders>
              <w:bottom w:val="single" w:sz="4" w:space="0" w:color="auto"/>
            </w:tcBorders>
            <w:shd w:val="clear" w:color="auto" w:fill="F2F2F2" w:themeFill="background1" w:themeFillShade="F2"/>
          </w:tcPr>
          <w:p w14:paraId="0D116B95" w14:textId="3AA999FF" w:rsidR="009C4723" w:rsidRPr="0043171B" w:rsidRDefault="009C4723" w:rsidP="00835B8C">
            <w:pPr>
              <w:pStyle w:val="NoSpacing"/>
              <w:spacing w:line="480" w:lineRule="auto"/>
              <w:rPr>
                <w:rFonts w:cs="Arial"/>
                <w:lang w:val="en-US"/>
              </w:rPr>
            </w:pPr>
            <w:r w:rsidRPr="0043171B">
              <w:rPr>
                <w:rFonts w:cs="Arial"/>
                <w:lang w:val="en-US"/>
              </w:rPr>
              <w:t>9. Ending [</w:t>
            </w:r>
            <w:r w:rsidR="0043171B" w:rsidRPr="0043171B">
              <w:rPr>
                <w:rFonts w:cs="Arial"/>
                <w:lang w:val="en-US"/>
              </w:rPr>
              <w:t>summarize</w:t>
            </w:r>
            <w:r w:rsidRPr="0043171B">
              <w:rPr>
                <w:rFonts w:cs="Arial"/>
                <w:lang w:val="en-US"/>
              </w:rPr>
              <w:t xml:space="preserve"> the issues/barriers they have identified]</w:t>
            </w:r>
          </w:p>
        </w:tc>
        <w:tc>
          <w:tcPr>
            <w:tcW w:w="7938" w:type="dxa"/>
            <w:tcBorders>
              <w:bottom w:val="single" w:sz="4" w:space="0" w:color="auto"/>
            </w:tcBorders>
            <w:shd w:val="clear" w:color="auto" w:fill="F2F2F2" w:themeFill="background1" w:themeFillShade="F2"/>
          </w:tcPr>
          <w:p w14:paraId="7058EC85" w14:textId="77777777" w:rsidR="009C4723" w:rsidRPr="0043171B" w:rsidRDefault="009C4723" w:rsidP="00835B8C">
            <w:pPr>
              <w:pStyle w:val="NoSpacing"/>
              <w:spacing w:line="480" w:lineRule="auto"/>
              <w:rPr>
                <w:rFonts w:cs="Arial"/>
                <w:lang w:val="en-US"/>
              </w:rPr>
            </w:pPr>
            <w:r w:rsidRPr="0043171B">
              <w:rPr>
                <w:rFonts w:cs="Arial"/>
                <w:lang w:val="en-US"/>
              </w:rPr>
              <w:t>Do you have anything else to add, any comments or any questions?</w:t>
            </w:r>
          </w:p>
        </w:tc>
        <w:tc>
          <w:tcPr>
            <w:tcW w:w="2891" w:type="dxa"/>
            <w:tcBorders>
              <w:bottom w:val="single" w:sz="4" w:space="0" w:color="auto"/>
            </w:tcBorders>
            <w:shd w:val="clear" w:color="auto" w:fill="F2F2F2" w:themeFill="background1" w:themeFillShade="F2"/>
          </w:tcPr>
          <w:p w14:paraId="1E76AFC4" w14:textId="77777777" w:rsidR="009C4723" w:rsidRPr="0043171B" w:rsidRDefault="009C4723" w:rsidP="00835B8C">
            <w:pPr>
              <w:pStyle w:val="NoSpacing"/>
              <w:spacing w:line="480" w:lineRule="auto"/>
              <w:rPr>
                <w:rFonts w:cs="Arial"/>
                <w:lang w:val="en-US"/>
              </w:rPr>
            </w:pPr>
          </w:p>
        </w:tc>
      </w:tr>
    </w:tbl>
    <w:p w14:paraId="7C77D302" w14:textId="7ADAD9E5" w:rsidR="0043171B" w:rsidRDefault="003219DB" w:rsidP="00835B8C">
      <w:pPr>
        <w:rPr>
          <w:rFonts w:cs="Arial"/>
          <w:lang w:val="en-US"/>
        </w:rPr>
      </w:pPr>
      <w:r w:rsidRPr="003219DB">
        <w:rPr>
          <w:rFonts w:cs="Arial"/>
          <w:b/>
          <w:bCs/>
          <w:lang w:val="en-US"/>
        </w:rPr>
        <w:t>Abbreviation:</w:t>
      </w:r>
      <w:r>
        <w:rPr>
          <w:rFonts w:cs="Arial"/>
          <w:lang w:val="en-US"/>
        </w:rPr>
        <w:t xml:space="preserve"> </w:t>
      </w:r>
      <w:r w:rsidR="008E7545" w:rsidRPr="0043171B">
        <w:rPr>
          <w:rFonts w:cs="Arial"/>
          <w:lang w:val="en-US"/>
        </w:rPr>
        <w:t>GOLD</w:t>
      </w:r>
      <w:r>
        <w:rPr>
          <w:rFonts w:cs="Arial"/>
          <w:lang w:val="en-US"/>
        </w:rPr>
        <w:t>,</w:t>
      </w:r>
      <w:r w:rsidR="008E7545" w:rsidRPr="0043171B">
        <w:rPr>
          <w:rFonts w:cs="Arial"/>
          <w:lang w:val="en-US"/>
        </w:rPr>
        <w:t xml:space="preserve"> Global Initiative for Chronic Obstructive Lung Disease</w:t>
      </w:r>
      <w:bookmarkStart w:id="6" w:name="_Toc88663558"/>
    </w:p>
    <w:p w14:paraId="04235A7E" w14:textId="77777777" w:rsidR="0043171B" w:rsidRDefault="0043171B">
      <w:pPr>
        <w:spacing w:before="0" w:after="160" w:line="259" w:lineRule="auto"/>
        <w:rPr>
          <w:rFonts w:cs="Arial"/>
          <w:lang w:val="en-US"/>
        </w:rPr>
      </w:pPr>
      <w:r>
        <w:rPr>
          <w:rFonts w:cs="Arial"/>
          <w:lang w:val="en-US"/>
        </w:rPr>
        <w:br w:type="page"/>
      </w:r>
    </w:p>
    <w:p w14:paraId="1F21072C" w14:textId="72FB17C9" w:rsidR="00456B1E" w:rsidRPr="0043171B" w:rsidRDefault="003D1809" w:rsidP="00F74F0E">
      <w:pPr>
        <w:pStyle w:val="Heading1"/>
      </w:pPr>
      <w:r w:rsidRPr="0043171B">
        <w:lastRenderedPageBreak/>
        <w:t xml:space="preserve">Appendix </w:t>
      </w:r>
      <w:r w:rsidR="00606C80" w:rsidRPr="0043171B">
        <w:t>D</w:t>
      </w:r>
      <w:r w:rsidR="00CA3CEB" w:rsidRPr="0043171B">
        <w:t>: Thematic analysis – predetermined coding framework</w:t>
      </w:r>
      <w:bookmarkEnd w:id="6"/>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9807"/>
      </w:tblGrid>
      <w:tr w:rsidR="008014D0" w:rsidRPr="0043171B" w14:paraId="14DF92EC" w14:textId="77777777" w:rsidTr="005C712C">
        <w:trPr>
          <w:cantSplit/>
          <w:tblHeader/>
        </w:trPr>
        <w:tc>
          <w:tcPr>
            <w:tcW w:w="1487" w:type="pct"/>
            <w:tcBorders>
              <w:top w:val="single" w:sz="4" w:space="0" w:color="auto"/>
              <w:bottom w:val="single" w:sz="4" w:space="0" w:color="auto"/>
            </w:tcBorders>
          </w:tcPr>
          <w:p w14:paraId="04469D59" w14:textId="77777777" w:rsidR="008014D0" w:rsidRPr="00F74F0E" w:rsidRDefault="008014D0" w:rsidP="00835B8C">
            <w:pPr>
              <w:pStyle w:val="NoSpacing"/>
              <w:spacing w:line="480" w:lineRule="auto"/>
              <w:rPr>
                <w:rFonts w:cs="Arial"/>
                <w:b/>
                <w:bCs/>
                <w:lang w:val="en-US"/>
              </w:rPr>
            </w:pPr>
            <w:r w:rsidRPr="00F74F0E">
              <w:rPr>
                <w:rFonts w:cs="Arial"/>
                <w:b/>
                <w:bCs/>
                <w:lang w:val="en-US"/>
              </w:rPr>
              <w:t>Topic</w:t>
            </w:r>
          </w:p>
        </w:tc>
        <w:tc>
          <w:tcPr>
            <w:tcW w:w="3513" w:type="pct"/>
            <w:tcBorders>
              <w:top w:val="single" w:sz="4" w:space="0" w:color="auto"/>
              <w:bottom w:val="single" w:sz="4" w:space="0" w:color="auto"/>
            </w:tcBorders>
          </w:tcPr>
          <w:p w14:paraId="240F1AAD" w14:textId="77777777" w:rsidR="008014D0" w:rsidRPr="0043171B" w:rsidRDefault="008014D0" w:rsidP="00835B8C">
            <w:pPr>
              <w:pStyle w:val="NoSpacing"/>
              <w:spacing w:line="480" w:lineRule="auto"/>
              <w:rPr>
                <w:rFonts w:cs="Arial"/>
                <w:b/>
                <w:bCs/>
                <w:lang w:val="en-US"/>
              </w:rPr>
            </w:pPr>
            <w:r w:rsidRPr="0043171B">
              <w:rPr>
                <w:rFonts w:cs="Arial"/>
                <w:b/>
                <w:bCs/>
                <w:lang w:val="en-US"/>
              </w:rPr>
              <w:t>Question</w:t>
            </w:r>
          </w:p>
        </w:tc>
      </w:tr>
      <w:tr w:rsidR="008014D0" w:rsidRPr="0043171B" w14:paraId="03EAFC0C" w14:textId="77777777" w:rsidTr="005C712C">
        <w:trPr>
          <w:cantSplit/>
        </w:trPr>
        <w:tc>
          <w:tcPr>
            <w:tcW w:w="1487" w:type="pct"/>
            <w:shd w:val="clear" w:color="auto" w:fill="F2F2F2" w:themeFill="background1" w:themeFillShade="F2"/>
          </w:tcPr>
          <w:p w14:paraId="302E4CE9" w14:textId="6F26583A" w:rsidR="008014D0" w:rsidRPr="0043171B" w:rsidRDefault="008014D0" w:rsidP="00835B8C">
            <w:pPr>
              <w:pStyle w:val="NoSpacing"/>
              <w:spacing w:line="480" w:lineRule="auto"/>
              <w:rPr>
                <w:rFonts w:cs="Arial"/>
                <w:lang w:val="en-US"/>
              </w:rPr>
            </w:pPr>
            <w:r w:rsidRPr="0043171B">
              <w:rPr>
                <w:rFonts w:cs="Arial"/>
                <w:lang w:val="en-US"/>
              </w:rPr>
              <w:t>Pre-diagnosis</w:t>
            </w:r>
          </w:p>
        </w:tc>
        <w:tc>
          <w:tcPr>
            <w:tcW w:w="3513" w:type="pct"/>
            <w:shd w:val="clear" w:color="auto" w:fill="F2F2F2" w:themeFill="background1" w:themeFillShade="F2"/>
          </w:tcPr>
          <w:p w14:paraId="1EB03CE0" w14:textId="218A0DD1" w:rsidR="008014D0" w:rsidRPr="0043171B" w:rsidRDefault="008014D0" w:rsidP="00835B8C">
            <w:pPr>
              <w:pStyle w:val="NoSpacing"/>
              <w:spacing w:line="480" w:lineRule="auto"/>
              <w:rPr>
                <w:rFonts w:cs="Arial"/>
                <w:lang w:val="en-US"/>
              </w:rPr>
            </w:pPr>
            <w:r w:rsidRPr="0043171B">
              <w:rPr>
                <w:rFonts w:cs="Arial"/>
                <w:lang w:val="en-US"/>
              </w:rPr>
              <w:t>Missed opportunities for diagnosis</w:t>
            </w:r>
            <w:r w:rsidR="00CE398E" w:rsidRPr="0043171B">
              <w:rPr>
                <w:rFonts w:cs="Arial"/>
                <w:lang w:val="en-US"/>
              </w:rPr>
              <w:br/>
            </w:r>
            <w:r w:rsidRPr="0043171B">
              <w:rPr>
                <w:rFonts w:cs="Arial"/>
                <w:lang w:val="en-US"/>
              </w:rPr>
              <w:t>Symptoms &amp; risk factors driving patients to present</w:t>
            </w:r>
          </w:p>
          <w:p w14:paraId="775BBA27" w14:textId="77777777" w:rsidR="008014D0" w:rsidRPr="0043171B" w:rsidRDefault="008014D0" w:rsidP="00835B8C">
            <w:pPr>
              <w:pStyle w:val="NoSpacing"/>
              <w:spacing w:line="480" w:lineRule="auto"/>
              <w:rPr>
                <w:rFonts w:cs="Arial"/>
                <w:lang w:val="en-US"/>
              </w:rPr>
            </w:pPr>
            <w:r w:rsidRPr="0043171B">
              <w:rPr>
                <w:rFonts w:cs="Arial"/>
                <w:lang w:val="en-US"/>
              </w:rPr>
              <w:t>Smoking</w:t>
            </w:r>
          </w:p>
          <w:p w14:paraId="66AAFBF2" w14:textId="159E5CD3" w:rsidR="008014D0" w:rsidRPr="0043171B" w:rsidRDefault="008014D0" w:rsidP="00835B8C">
            <w:pPr>
              <w:pStyle w:val="NoSpacing"/>
              <w:spacing w:line="480" w:lineRule="auto"/>
              <w:rPr>
                <w:rFonts w:cs="Arial"/>
                <w:lang w:val="en-US"/>
              </w:rPr>
            </w:pPr>
            <w:r w:rsidRPr="0043171B">
              <w:rPr>
                <w:rFonts w:cs="Arial"/>
                <w:lang w:val="en-US"/>
              </w:rPr>
              <w:t>Breathlessness</w:t>
            </w:r>
          </w:p>
          <w:p w14:paraId="66725087" w14:textId="3DBF3511" w:rsidR="008014D0" w:rsidRPr="0043171B" w:rsidRDefault="008014D0" w:rsidP="00835B8C">
            <w:pPr>
              <w:pStyle w:val="NoSpacing"/>
              <w:spacing w:line="480" w:lineRule="auto"/>
              <w:rPr>
                <w:rFonts w:cs="Arial"/>
                <w:lang w:val="en-US"/>
              </w:rPr>
            </w:pPr>
            <w:r w:rsidRPr="0043171B">
              <w:rPr>
                <w:rFonts w:cs="Arial"/>
                <w:lang w:val="en-US"/>
              </w:rPr>
              <w:t>First presentation to healthcare (primary care)</w:t>
            </w:r>
            <w:r w:rsidR="00CE398E" w:rsidRPr="0043171B">
              <w:rPr>
                <w:rFonts w:cs="Arial"/>
                <w:lang w:val="en-US"/>
              </w:rPr>
              <w:br/>
            </w:r>
            <w:r w:rsidRPr="0043171B">
              <w:rPr>
                <w:rFonts w:cs="Arial"/>
                <w:lang w:val="en-US"/>
              </w:rPr>
              <w:t>First presentation to emergency care</w:t>
            </w:r>
          </w:p>
          <w:p w14:paraId="4A884088" w14:textId="7CBD78CC" w:rsidR="008014D0" w:rsidRPr="0043171B" w:rsidRDefault="008014D0" w:rsidP="00835B8C">
            <w:pPr>
              <w:pStyle w:val="NoSpacing"/>
              <w:spacing w:line="480" w:lineRule="auto"/>
              <w:rPr>
                <w:rFonts w:cs="Arial"/>
                <w:lang w:val="en-US"/>
              </w:rPr>
            </w:pPr>
            <w:r w:rsidRPr="0043171B">
              <w:rPr>
                <w:rFonts w:cs="Arial"/>
                <w:lang w:val="en-US"/>
              </w:rPr>
              <w:t xml:space="preserve">Length of time to diagnosis </w:t>
            </w:r>
          </w:p>
          <w:p w14:paraId="7B496367" w14:textId="6820740D" w:rsidR="008014D0" w:rsidRPr="0043171B" w:rsidRDefault="008014D0" w:rsidP="00835B8C">
            <w:pPr>
              <w:pStyle w:val="NoSpacing"/>
              <w:spacing w:line="480" w:lineRule="auto"/>
              <w:rPr>
                <w:rFonts w:cs="Arial"/>
                <w:lang w:val="en-US"/>
              </w:rPr>
            </w:pPr>
            <w:r w:rsidRPr="0043171B">
              <w:rPr>
                <w:rFonts w:cs="Arial"/>
                <w:lang w:val="en-US"/>
              </w:rPr>
              <w:t>Number of presentations patients typically have before diagnosis is made</w:t>
            </w:r>
          </w:p>
        </w:tc>
      </w:tr>
      <w:tr w:rsidR="008014D0" w:rsidRPr="00D24CAB" w14:paraId="0B9851C0" w14:textId="77777777" w:rsidTr="005C712C">
        <w:trPr>
          <w:cantSplit/>
        </w:trPr>
        <w:tc>
          <w:tcPr>
            <w:tcW w:w="1487" w:type="pct"/>
            <w:shd w:val="clear" w:color="auto" w:fill="auto"/>
          </w:tcPr>
          <w:p w14:paraId="68D415CC" w14:textId="53BA6B6D" w:rsidR="008014D0" w:rsidRPr="0043171B" w:rsidRDefault="008014D0" w:rsidP="00835B8C">
            <w:pPr>
              <w:pStyle w:val="NoSpacing"/>
              <w:spacing w:line="480" w:lineRule="auto"/>
              <w:rPr>
                <w:rFonts w:cs="Arial"/>
                <w:lang w:val="en-US"/>
              </w:rPr>
            </w:pPr>
            <w:r w:rsidRPr="0043171B">
              <w:rPr>
                <w:rFonts w:cs="Arial"/>
                <w:lang w:val="en-US"/>
              </w:rPr>
              <w:t>Diagnosis</w:t>
            </w:r>
          </w:p>
        </w:tc>
        <w:tc>
          <w:tcPr>
            <w:tcW w:w="3513" w:type="pct"/>
            <w:shd w:val="clear" w:color="auto" w:fill="auto"/>
          </w:tcPr>
          <w:p w14:paraId="3661894A" w14:textId="33047C52" w:rsidR="008014D0" w:rsidRPr="00D24CAB" w:rsidRDefault="008014D0" w:rsidP="00835B8C">
            <w:pPr>
              <w:pStyle w:val="NoSpacing"/>
              <w:spacing w:line="480" w:lineRule="auto"/>
              <w:rPr>
                <w:rFonts w:cs="Arial"/>
                <w:lang w:val="nl-NL"/>
              </w:rPr>
            </w:pPr>
            <w:r w:rsidRPr="00D24CAB">
              <w:rPr>
                <w:rFonts w:cs="Arial"/>
                <w:lang w:val="nl-NL"/>
              </w:rPr>
              <w:t>Diagnostic tests</w:t>
            </w:r>
          </w:p>
          <w:p w14:paraId="2B553137" w14:textId="56DCBDD0" w:rsidR="008014D0" w:rsidRPr="00D24CAB" w:rsidRDefault="008014D0" w:rsidP="00835B8C">
            <w:pPr>
              <w:pStyle w:val="NoSpacing"/>
              <w:spacing w:line="480" w:lineRule="auto"/>
              <w:rPr>
                <w:rFonts w:cs="Arial"/>
                <w:lang w:val="nl-NL"/>
              </w:rPr>
            </w:pPr>
            <w:r w:rsidRPr="00D24CAB">
              <w:rPr>
                <w:rFonts w:cs="Arial"/>
                <w:lang w:val="nl-NL"/>
              </w:rPr>
              <w:t>Overdiagnosis/underdiagnosis/misdiagnosis</w:t>
            </w:r>
          </w:p>
        </w:tc>
      </w:tr>
      <w:tr w:rsidR="008014D0" w:rsidRPr="0043171B" w14:paraId="166D56F0" w14:textId="77777777" w:rsidTr="005C712C">
        <w:trPr>
          <w:cantSplit/>
        </w:trPr>
        <w:tc>
          <w:tcPr>
            <w:tcW w:w="1487" w:type="pct"/>
            <w:shd w:val="clear" w:color="auto" w:fill="F2F2F2" w:themeFill="background1" w:themeFillShade="F2"/>
          </w:tcPr>
          <w:p w14:paraId="6D84F68F" w14:textId="5F0FC15F" w:rsidR="008014D0" w:rsidRPr="0043171B" w:rsidRDefault="008014D0" w:rsidP="00835B8C">
            <w:pPr>
              <w:pStyle w:val="NoSpacing"/>
              <w:spacing w:line="480" w:lineRule="auto"/>
              <w:rPr>
                <w:rFonts w:cs="Arial"/>
                <w:lang w:val="en-US"/>
              </w:rPr>
            </w:pPr>
            <w:r w:rsidRPr="0043171B">
              <w:rPr>
                <w:rFonts w:cs="Arial"/>
                <w:lang w:val="en-US"/>
              </w:rPr>
              <w:lastRenderedPageBreak/>
              <w:t>Treatment and management</w:t>
            </w:r>
          </w:p>
        </w:tc>
        <w:tc>
          <w:tcPr>
            <w:tcW w:w="3513" w:type="pct"/>
            <w:shd w:val="clear" w:color="auto" w:fill="F2F2F2" w:themeFill="background1" w:themeFillShade="F2"/>
          </w:tcPr>
          <w:p w14:paraId="68DB777E" w14:textId="5DAAB8CA" w:rsidR="008014D0" w:rsidRPr="0043171B" w:rsidRDefault="008014D0" w:rsidP="00835B8C">
            <w:pPr>
              <w:pStyle w:val="NoSpacing"/>
              <w:spacing w:line="480" w:lineRule="auto"/>
              <w:rPr>
                <w:rFonts w:cs="Arial"/>
                <w:lang w:val="en-US"/>
              </w:rPr>
            </w:pPr>
            <w:r w:rsidRPr="0043171B">
              <w:rPr>
                <w:rFonts w:cs="Arial"/>
                <w:lang w:val="en-US"/>
              </w:rPr>
              <w:t>Initial treatment plan</w:t>
            </w:r>
            <w:r w:rsidR="004A3E85" w:rsidRPr="0043171B">
              <w:rPr>
                <w:rFonts w:cs="Arial"/>
                <w:lang w:val="en-US"/>
              </w:rPr>
              <w:br/>
            </w:r>
            <w:r w:rsidRPr="0043171B">
              <w:rPr>
                <w:rFonts w:cs="Arial"/>
                <w:lang w:val="en-US"/>
              </w:rPr>
              <w:t>Pharmacological</w:t>
            </w:r>
            <w:r w:rsidR="004A3E85" w:rsidRPr="0043171B">
              <w:rPr>
                <w:rFonts w:cs="Arial"/>
                <w:lang w:val="en-US"/>
              </w:rPr>
              <w:br/>
            </w:r>
            <w:r w:rsidRPr="0043171B">
              <w:rPr>
                <w:rFonts w:cs="Arial"/>
                <w:lang w:val="en-US"/>
              </w:rPr>
              <w:t>Non-pharmacological</w:t>
            </w:r>
          </w:p>
          <w:p w14:paraId="4F156F15" w14:textId="77777777" w:rsidR="008014D0" w:rsidRPr="0043171B" w:rsidRDefault="008014D0" w:rsidP="00835B8C">
            <w:pPr>
              <w:pStyle w:val="NoSpacing"/>
              <w:spacing w:line="480" w:lineRule="auto"/>
              <w:rPr>
                <w:rFonts w:cs="Arial"/>
                <w:lang w:val="en-US"/>
              </w:rPr>
            </w:pPr>
            <w:r w:rsidRPr="0043171B">
              <w:rPr>
                <w:rFonts w:cs="Arial"/>
                <w:lang w:val="en-US"/>
              </w:rPr>
              <w:t>Smoking cessation</w:t>
            </w:r>
          </w:p>
          <w:p w14:paraId="35E00AC3" w14:textId="77777777" w:rsidR="008014D0" w:rsidRPr="0043171B" w:rsidRDefault="008014D0" w:rsidP="00835B8C">
            <w:pPr>
              <w:pStyle w:val="NoSpacing"/>
              <w:spacing w:line="480" w:lineRule="auto"/>
              <w:rPr>
                <w:rFonts w:cs="Arial"/>
                <w:lang w:val="en-US"/>
              </w:rPr>
            </w:pPr>
            <w:r w:rsidRPr="0043171B">
              <w:rPr>
                <w:rFonts w:cs="Arial"/>
                <w:lang w:val="en-US"/>
              </w:rPr>
              <w:t>Vaccinations</w:t>
            </w:r>
          </w:p>
          <w:p w14:paraId="111F95EC" w14:textId="77777777" w:rsidR="008014D0" w:rsidRPr="0043171B" w:rsidRDefault="008014D0" w:rsidP="00835B8C">
            <w:pPr>
              <w:pStyle w:val="NoSpacing"/>
              <w:spacing w:line="480" w:lineRule="auto"/>
              <w:rPr>
                <w:rFonts w:cs="Arial"/>
                <w:lang w:val="en-US"/>
              </w:rPr>
            </w:pPr>
            <w:r w:rsidRPr="0043171B">
              <w:rPr>
                <w:rFonts w:cs="Arial"/>
                <w:lang w:val="en-US"/>
              </w:rPr>
              <w:t>Education (breathing exercises, diet, inhaler technique/adherence checks)</w:t>
            </w:r>
          </w:p>
          <w:p w14:paraId="14A1E4FB" w14:textId="77777777" w:rsidR="008014D0" w:rsidRPr="0043171B" w:rsidRDefault="008014D0" w:rsidP="00835B8C">
            <w:pPr>
              <w:pStyle w:val="NoSpacing"/>
              <w:spacing w:line="480" w:lineRule="auto"/>
              <w:rPr>
                <w:rFonts w:cs="Arial"/>
                <w:lang w:val="en-US"/>
              </w:rPr>
            </w:pPr>
            <w:r w:rsidRPr="0043171B">
              <w:rPr>
                <w:rFonts w:cs="Arial"/>
                <w:lang w:val="en-US"/>
              </w:rPr>
              <w:t>Oxygen therapy</w:t>
            </w:r>
          </w:p>
          <w:p w14:paraId="42E5CCCD" w14:textId="77777777" w:rsidR="008014D0" w:rsidRPr="0043171B" w:rsidRDefault="008014D0" w:rsidP="00835B8C">
            <w:pPr>
              <w:pStyle w:val="NoSpacing"/>
              <w:spacing w:line="480" w:lineRule="auto"/>
              <w:rPr>
                <w:rFonts w:cs="Arial"/>
                <w:lang w:val="en-US"/>
              </w:rPr>
            </w:pPr>
            <w:r w:rsidRPr="0043171B">
              <w:rPr>
                <w:rFonts w:cs="Arial"/>
                <w:lang w:val="en-US"/>
              </w:rPr>
              <w:t>Pulmonary rehab</w:t>
            </w:r>
          </w:p>
          <w:p w14:paraId="0BDC94E8" w14:textId="1EFF4AD0" w:rsidR="008014D0" w:rsidRPr="0043171B" w:rsidRDefault="008014D0" w:rsidP="00835B8C">
            <w:pPr>
              <w:pStyle w:val="NoSpacing"/>
              <w:spacing w:line="480" w:lineRule="auto"/>
              <w:rPr>
                <w:rFonts w:cs="Arial"/>
                <w:lang w:val="en-US"/>
              </w:rPr>
            </w:pPr>
            <w:r w:rsidRPr="0043171B">
              <w:rPr>
                <w:rFonts w:cs="Arial"/>
                <w:lang w:val="en-US"/>
              </w:rPr>
              <w:t>Palliative care</w:t>
            </w:r>
          </w:p>
          <w:p w14:paraId="28494CEB" w14:textId="5562708F" w:rsidR="008014D0" w:rsidRPr="0043171B" w:rsidRDefault="008014D0" w:rsidP="00835B8C">
            <w:pPr>
              <w:pStyle w:val="NoSpacing"/>
              <w:spacing w:line="480" w:lineRule="auto"/>
              <w:rPr>
                <w:rFonts w:cs="Arial"/>
                <w:lang w:val="en-US"/>
              </w:rPr>
            </w:pPr>
            <w:r w:rsidRPr="0043171B">
              <w:rPr>
                <w:rFonts w:cs="Arial"/>
                <w:lang w:val="en-US"/>
              </w:rPr>
              <w:t xml:space="preserve">Treatment review and adjustment </w:t>
            </w:r>
          </w:p>
          <w:p w14:paraId="20F3B48D" w14:textId="1F189589" w:rsidR="008014D0" w:rsidRPr="0043171B" w:rsidRDefault="008014D0" w:rsidP="00835B8C">
            <w:pPr>
              <w:pStyle w:val="NoSpacing"/>
              <w:spacing w:line="480" w:lineRule="auto"/>
              <w:rPr>
                <w:rFonts w:cs="Arial"/>
                <w:lang w:val="en-US"/>
              </w:rPr>
            </w:pPr>
            <w:r w:rsidRPr="0043171B">
              <w:rPr>
                <w:rFonts w:cs="Arial"/>
                <w:lang w:val="en-US"/>
              </w:rPr>
              <w:t>Different types of healthcare professionals involved</w:t>
            </w:r>
          </w:p>
        </w:tc>
      </w:tr>
      <w:tr w:rsidR="008014D0" w:rsidRPr="0043171B" w14:paraId="2B3C3767" w14:textId="77777777" w:rsidTr="005C712C">
        <w:trPr>
          <w:cantSplit/>
        </w:trPr>
        <w:tc>
          <w:tcPr>
            <w:tcW w:w="1487" w:type="pct"/>
            <w:shd w:val="clear" w:color="auto" w:fill="auto"/>
          </w:tcPr>
          <w:p w14:paraId="7BAD007D" w14:textId="45CA4E32" w:rsidR="008014D0" w:rsidRPr="0043171B" w:rsidRDefault="008014D0" w:rsidP="00835B8C">
            <w:pPr>
              <w:pStyle w:val="NoSpacing"/>
              <w:spacing w:line="480" w:lineRule="auto"/>
              <w:rPr>
                <w:rFonts w:cs="Arial"/>
                <w:lang w:val="en-US"/>
              </w:rPr>
            </w:pPr>
            <w:r w:rsidRPr="0043171B">
              <w:rPr>
                <w:rFonts w:cs="Arial"/>
                <w:lang w:val="en-US"/>
              </w:rPr>
              <w:t>Exacerbations</w:t>
            </w:r>
          </w:p>
        </w:tc>
        <w:tc>
          <w:tcPr>
            <w:tcW w:w="3513" w:type="pct"/>
            <w:shd w:val="clear" w:color="auto" w:fill="auto"/>
          </w:tcPr>
          <w:p w14:paraId="1AFBE60C" w14:textId="2A09F645" w:rsidR="008014D0" w:rsidRPr="0043171B" w:rsidRDefault="008014D0" w:rsidP="00835B8C">
            <w:pPr>
              <w:pStyle w:val="NoSpacing"/>
              <w:spacing w:line="480" w:lineRule="auto"/>
              <w:rPr>
                <w:rFonts w:cs="Arial"/>
                <w:lang w:val="en-US"/>
              </w:rPr>
            </w:pPr>
            <w:r w:rsidRPr="0043171B">
              <w:rPr>
                <w:rFonts w:cs="Arial"/>
                <w:lang w:val="en-US"/>
              </w:rPr>
              <w:t>COPD action plan</w:t>
            </w:r>
          </w:p>
          <w:p w14:paraId="4CB507B1" w14:textId="4507A72F" w:rsidR="008014D0" w:rsidRPr="0043171B" w:rsidRDefault="008014D0" w:rsidP="00835B8C">
            <w:pPr>
              <w:pStyle w:val="NoSpacing"/>
              <w:spacing w:line="480" w:lineRule="auto"/>
              <w:rPr>
                <w:rFonts w:cs="Arial"/>
                <w:lang w:val="en-US"/>
              </w:rPr>
            </w:pPr>
            <w:r w:rsidRPr="0043171B">
              <w:rPr>
                <w:rFonts w:cs="Arial"/>
                <w:lang w:val="en-US"/>
              </w:rPr>
              <w:t>Reporting of exacerbations</w:t>
            </w:r>
          </w:p>
          <w:p w14:paraId="57F4E705" w14:textId="58A2C943" w:rsidR="008014D0" w:rsidRPr="0043171B" w:rsidRDefault="008014D0" w:rsidP="00835B8C">
            <w:pPr>
              <w:pStyle w:val="NoSpacing"/>
              <w:spacing w:line="480" w:lineRule="auto"/>
              <w:rPr>
                <w:rFonts w:cs="Arial"/>
                <w:lang w:val="en-US"/>
              </w:rPr>
            </w:pPr>
            <w:r w:rsidRPr="0043171B">
              <w:rPr>
                <w:rFonts w:cs="Arial"/>
                <w:lang w:val="en-US"/>
              </w:rPr>
              <w:t>Presentation to healthcare (primary care)</w:t>
            </w:r>
          </w:p>
          <w:p w14:paraId="694F7CDC" w14:textId="1953EEA4" w:rsidR="008014D0" w:rsidRPr="0043171B" w:rsidRDefault="008014D0" w:rsidP="00835B8C">
            <w:pPr>
              <w:pStyle w:val="NoSpacing"/>
              <w:spacing w:line="480" w:lineRule="auto"/>
              <w:rPr>
                <w:rFonts w:cs="Arial"/>
                <w:lang w:val="en-US"/>
              </w:rPr>
            </w:pPr>
            <w:r w:rsidRPr="0043171B">
              <w:rPr>
                <w:rFonts w:cs="Arial"/>
                <w:lang w:val="en-US"/>
              </w:rPr>
              <w:t>Presentation to emergency care</w:t>
            </w:r>
          </w:p>
          <w:p w14:paraId="29760028" w14:textId="2583E447" w:rsidR="008014D0" w:rsidRPr="0043171B" w:rsidRDefault="00B23C34" w:rsidP="00835B8C">
            <w:pPr>
              <w:pStyle w:val="NoSpacing"/>
              <w:spacing w:line="480" w:lineRule="auto"/>
              <w:rPr>
                <w:rFonts w:cs="Arial"/>
                <w:lang w:val="en-US"/>
              </w:rPr>
            </w:pPr>
            <w:r w:rsidRPr="0043171B">
              <w:rPr>
                <w:rFonts w:cs="Arial"/>
                <w:lang w:val="en-US"/>
              </w:rPr>
              <w:t>Hospitalization</w:t>
            </w:r>
          </w:p>
          <w:p w14:paraId="2EF0B827" w14:textId="38CF0A38" w:rsidR="008014D0" w:rsidRPr="0043171B" w:rsidRDefault="008014D0" w:rsidP="00835B8C">
            <w:pPr>
              <w:pStyle w:val="NoSpacing"/>
              <w:spacing w:line="480" w:lineRule="auto"/>
              <w:rPr>
                <w:rFonts w:cs="Arial"/>
                <w:lang w:val="en-US"/>
              </w:rPr>
            </w:pPr>
            <w:r w:rsidRPr="0043171B">
              <w:rPr>
                <w:rFonts w:cs="Arial"/>
                <w:lang w:val="en-US"/>
              </w:rPr>
              <w:t>Discharge</w:t>
            </w:r>
          </w:p>
          <w:p w14:paraId="36F8AA4E" w14:textId="63D57DCB" w:rsidR="008014D0" w:rsidRPr="0043171B" w:rsidRDefault="008014D0" w:rsidP="00835B8C">
            <w:pPr>
              <w:pStyle w:val="NoSpacing"/>
              <w:spacing w:line="480" w:lineRule="auto"/>
              <w:rPr>
                <w:rFonts w:cs="Arial"/>
                <w:lang w:val="en-US"/>
              </w:rPr>
            </w:pPr>
            <w:r w:rsidRPr="0043171B">
              <w:rPr>
                <w:rFonts w:cs="Arial"/>
                <w:lang w:val="en-US"/>
              </w:rPr>
              <w:t>Follow up after exacerbation</w:t>
            </w:r>
          </w:p>
        </w:tc>
      </w:tr>
      <w:tr w:rsidR="008014D0" w:rsidRPr="0043171B" w14:paraId="2DFD274E" w14:textId="77777777" w:rsidTr="005C712C">
        <w:trPr>
          <w:cantSplit/>
        </w:trPr>
        <w:tc>
          <w:tcPr>
            <w:tcW w:w="1487" w:type="pct"/>
            <w:shd w:val="clear" w:color="auto" w:fill="F2F2F2" w:themeFill="background1" w:themeFillShade="F2"/>
          </w:tcPr>
          <w:p w14:paraId="40262EFA" w14:textId="73FA6586" w:rsidR="008014D0" w:rsidRPr="0043171B" w:rsidRDefault="008014D0" w:rsidP="00835B8C">
            <w:pPr>
              <w:pStyle w:val="NoSpacing"/>
              <w:spacing w:line="480" w:lineRule="auto"/>
              <w:rPr>
                <w:rFonts w:cs="Arial"/>
                <w:lang w:val="en-US"/>
              </w:rPr>
            </w:pPr>
            <w:r w:rsidRPr="0043171B">
              <w:rPr>
                <w:rFonts w:cs="Arial"/>
                <w:lang w:val="en-US"/>
              </w:rPr>
              <w:lastRenderedPageBreak/>
              <w:t>Awareness</w:t>
            </w:r>
          </w:p>
        </w:tc>
        <w:tc>
          <w:tcPr>
            <w:tcW w:w="3513" w:type="pct"/>
            <w:shd w:val="clear" w:color="auto" w:fill="F2F2F2" w:themeFill="background1" w:themeFillShade="F2"/>
          </w:tcPr>
          <w:p w14:paraId="2B7A2A40" w14:textId="3E3A77C6" w:rsidR="008014D0" w:rsidRPr="0043171B" w:rsidRDefault="009B6DD5" w:rsidP="00835B8C">
            <w:pPr>
              <w:pStyle w:val="NoSpacing"/>
              <w:spacing w:line="480" w:lineRule="auto"/>
              <w:rPr>
                <w:rFonts w:cs="Arial"/>
                <w:lang w:val="en-US"/>
              </w:rPr>
            </w:pPr>
            <w:r w:rsidRPr="0043171B">
              <w:rPr>
                <w:rFonts w:cs="Arial"/>
                <w:lang w:val="en-US"/>
              </w:rPr>
              <w:t>HCPs</w:t>
            </w:r>
            <w:r w:rsidR="008014D0" w:rsidRPr="0043171B">
              <w:rPr>
                <w:rFonts w:cs="Arial"/>
                <w:lang w:val="en-US"/>
              </w:rPr>
              <w:t xml:space="preserve"> awareness of COPD in general</w:t>
            </w:r>
          </w:p>
          <w:p w14:paraId="08B398F1" w14:textId="6B133921" w:rsidR="008014D0" w:rsidRPr="0043171B" w:rsidRDefault="008014D0" w:rsidP="00835B8C">
            <w:pPr>
              <w:pStyle w:val="NoSpacing"/>
              <w:spacing w:line="480" w:lineRule="auto"/>
              <w:rPr>
                <w:rFonts w:cs="Arial"/>
                <w:lang w:val="en-US"/>
              </w:rPr>
            </w:pPr>
            <w:r w:rsidRPr="0043171B">
              <w:rPr>
                <w:rFonts w:cs="Arial"/>
                <w:lang w:val="en-US"/>
              </w:rPr>
              <w:t>Patients lack awareness of COPD as a disease</w:t>
            </w:r>
          </w:p>
          <w:p w14:paraId="6CFF1829" w14:textId="5FC9AD23" w:rsidR="008014D0" w:rsidRPr="0043171B" w:rsidRDefault="008014D0" w:rsidP="00835B8C">
            <w:pPr>
              <w:pStyle w:val="NoSpacing"/>
              <w:spacing w:line="480" w:lineRule="auto"/>
              <w:rPr>
                <w:rFonts w:cs="Arial"/>
                <w:lang w:val="en-US"/>
              </w:rPr>
            </w:pPr>
            <w:r w:rsidRPr="0043171B">
              <w:rPr>
                <w:rFonts w:cs="Arial"/>
                <w:lang w:val="en-US"/>
              </w:rPr>
              <w:t>Language</w:t>
            </w:r>
          </w:p>
          <w:p w14:paraId="114EC918" w14:textId="4F08B2BB" w:rsidR="008014D0" w:rsidRPr="0043171B" w:rsidRDefault="008014D0" w:rsidP="00835B8C">
            <w:pPr>
              <w:pStyle w:val="NoSpacing"/>
              <w:spacing w:line="480" w:lineRule="auto"/>
              <w:rPr>
                <w:rFonts w:cs="Arial"/>
                <w:lang w:val="en-US"/>
              </w:rPr>
            </w:pPr>
            <w:r w:rsidRPr="0043171B">
              <w:rPr>
                <w:rFonts w:cs="Arial"/>
                <w:lang w:val="en-US"/>
              </w:rPr>
              <w:t>Terms used to describe COPD are difficult to understand</w:t>
            </w:r>
          </w:p>
          <w:p w14:paraId="13E50E61" w14:textId="16855C49" w:rsidR="008014D0" w:rsidRPr="0043171B" w:rsidRDefault="008014D0" w:rsidP="00835B8C">
            <w:pPr>
              <w:pStyle w:val="NoSpacing"/>
              <w:spacing w:line="480" w:lineRule="auto"/>
              <w:rPr>
                <w:rFonts w:cs="Arial"/>
                <w:lang w:val="en-US"/>
              </w:rPr>
            </w:pPr>
            <w:r w:rsidRPr="0043171B">
              <w:rPr>
                <w:rFonts w:cs="Arial"/>
                <w:lang w:val="en-US"/>
              </w:rPr>
              <w:t>English terminology does not translate well across languages</w:t>
            </w:r>
          </w:p>
        </w:tc>
      </w:tr>
      <w:tr w:rsidR="008014D0" w:rsidRPr="0043171B" w14:paraId="59C04EA8" w14:textId="77777777" w:rsidTr="005C712C">
        <w:trPr>
          <w:cantSplit/>
        </w:trPr>
        <w:tc>
          <w:tcPr>
            <w:tcW w:w="1487" w:type="pct"/>
            <w:tcBorders>
              <w:bottom w:val="single" w:sz="4" w:space="0" w:color="auto"/>
            </w:tcBorders>
            <w:shd w:val="clear" w:color="auto" w:fill="auto"/>
          </w:tcPr>
          <w:p w14:paraId="63D9A9C9" w14:textId="5FC58D29" w:rsidR="008014D0" w:rsidRPr="0043171B" w:rsidRDefault="008014D0" w:rsidP="00835B8C">
            <w:pPr>
              <w:pStyle w:val="NoSpacing"/>
              <w:spacing w:line="480" w:lineRule="auto"/>
              <w:rPr>
                <w:rFonts w:cs="Arial"/>
                <w:lang w:val="en-US"/>
              </w:rPr>
            </w:pPr>
            <w:r w:rsidRPr="0043171B">
              <w:rPr>
                <w:rFonts w:cs="Arial"/>
                <w:lang w:val="en-US"/>
              </w:rPr>
              <w:t>COVID-19</w:t>
            </w:r>
          </w:p>
        </w:tc>
        <w:tc>
          <w:tcPr>
            <w:tcW w:w="3513" w:type="pct"/>
            <w:tcBorders>
              <w:bottom w:val="single" w:sz="4" w:space="0" w:color="auto"/>
            </w:tcBorders>
            <w:shd w:val="clear" w:color="auto" w:fill="auto"/>
          </w:tcPr>
          <w:p w14:paraId="305364AE" w14:textId="38C548E5" w:rsidR="008014D0" w:rsidRPr="0043171B" w:rsidRDefault="008014D0" w:rsidP="00835B8C">
            <w:pPr>
              <w:pStyle w:val="NoSpacing"/>
              <w:spacing w:line="480" w:lineRule="auto"/>
              <w:rPr>
                <w:rFonts w:cs="Arial"/>
                <w:lang w:val="en-US"/>
              </w:rPr>
            </w:pPr>
          </w:p>
        </w:tc>
      </w:tr>
    </w:tbl>
    <w:p w14:paraId="0F30C176" w14:textId="125615B2" w:rsidR="00785B68" w:rsidRPr="0043171B" w:rsidRDefault="00C001EC" w:rsidP="00835B8C">
      <w:pPr>
        <w:rPr>
          <w:rFonts w:cs="Arial"/>
          <w:lang w:val="en-US"/>
        </w:rPr>
        <w:sectPr w:rsidR="00785B68" w:rsidRPr="0043171B" w:rsidSect="00456B1E">
          <w:pgSz w:w="16838" w:h="11906" w:orient="landscape"/>
          <w:pgMar w:top="1440" w:right="1440" w:bottom="1440" w:left="1440" w:header="708" w:footer="708" w:gutter="0"/>
          <w:cols w:space="708"/>
          <w:docGrid w:linePitch="360"/>
        </w:sectPr>
      </w:pPr>
      <w:r w:rsidRPr="00C001EC">
        <w:rPr>
          <w:rFonts w:cs="Arial"/>
          <w:b/>
          <w:bCs/>
          <w:lang w:val="en-US"/>
        </w:rPr>
        <w:t>Abbreviation</w:t>
      </w:r>
      <w:r>
        <w:rPr>
          <w:rFonts w:cs="Arial"/>
          <w:b/>
          <w:bCs/>
          <w:lang w:val="en-US"/>
        </w:rPr>
        <w:t>s</w:t>
      </w:r>
      <w:r w:rsidRPr="00C001EC">
        <w:rPr>
          <w:rFonts w:cs="Arial"/>
          <w:b/>
          <w:bCs/>
          <w:lang w:val="en-US"/>
        </w:rPr>
        <w:t>:</w:t>
      </w:r>
      <w:r>
        <w:rPr>
          <w:rFonts w:cs="Arial"/>
          <w:lang w:val="en-US"/>
        </w:rPr>
        <w:t xml:space="preserve"> COPD, chronic obstructive pulmonary disease; </w:t>
      </w:r>
      <w:r w:rsidR="008E7545" w:rsidRPr="0043171B">
        <w:rPr>
          <w:rFonts w:cs="Arial"/>
          <w:lang w:val="en-US"/>
        </w:rPr>
        <w:t>HCPs</w:t>
      </w:r>
      <w:r w:rsidR="00763C12">
        <w:rPr>
          <w:rFonts w:cs="Arial"/>
          <w:lang w:val="en-US"/>
        </w:rPr>
        <w:t>,</w:t>
      </w:r>
      <w:r w:rsidR="008E7545" w:rsidRPr="0043171B">
        <w:rPr>
          <w:rFonts w:cs="Arial"/>
          <w:lang w:val="en-US"/>
        </w:rPr>
        <w:t xml:space="preserve"> health care professionals</w:t>
      </w:r>
      <w:r>
        <w:rPr>
          <w:rFonts w:cs="Arial"/>
          <w:lang w:val="en-US"/>
        </w:rPr>
        <w:t>.</w:t>
      </w:r>
    </w:p>
    <w:p w14:paraId="24906782" w14:textId="4647A320" w:rsidR="002508DB" w:rsidRPr="0043171B" w:rsidRDefault="002508DB" w:rsidP="00835B8C">
      <w:pPr>
        <w:pStyle w:val="Heading1"/>
      </w:pPr>
      <w:bookmarkStart w:id="7" w:name="_Toc88663559"/>
      <w:r w:rsidRPr="0043171B">
        <w:lastRenderedPageBreak/>
        <w:t>Appendix E: Country and profession of interviewed health care professionals (HCPs)</w:t>
      </w:r>
      <w:bookmarkEnd w:id="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240"/>
        <w:gridCol w:w="1242"/>
        <w:gridCol w:w="1242"/>
        <w:gridCol w:w="1242"/>
        <w:gridCol w:w="1239"/>
        <w:gridCol w:w="1242"/>
        <w:gridCol w:w="1242"/>
        <w:gridCol w:w="1242"/>
        <w:gridCol w:w="1050"/>
      </w:tblGrid>
      <w:tr w:rsidR="002508DB" w:rsidRPr="0043171B" w14:paraId="555FCA4E" w14:textId="77777777" w:rsidTr="00DF3B02">
        <w:trPr>
          <w:trHeight w:val="390"/>
        </w:trPr>
        <w:tc>
          <w:tcPr>
            <w:tcW w:w="1066" w:type="pct"/>
            <w:vMerge w:val="restart"/>
            <w:tcBorders>
              <w:top w:val="single" w:sz="4" w:space="0" w:color="auto"/>
              <w:right w:val="single" w:sz="4" w:space="0" w:color="auto"/>
            </w:tcBorders>
          </w:tcPr>
          <w:p w14:paraId="52DFB87F" w14:textId="77777777" w:rsidR="002508DB" w:rsidRPr="00F74F0E" w:rsidRDefault="002508DB" w:rsidP="00835B8C">
            <w:pPr>
              <w:pStyle w:val="NoSpacing"/>
              <w:spacing w:line="480" w:lineRule="auto"/>
              <w:rPr>
                <w:rFonts w:cs="Arial"/>
                <w:b/>
                <w:bCs/>
                <w:lang w:val="en-US"/>
              </w:rPr>
            </w:pPr>
            <w:r w:rsidRPr="00F74F0E">
              <w:rPr>
                <w:rFonts w:cs="Arial"/>
                <w:b/>
                <w:bCs/>
                <w:lang w:val="en-US"/>
              </w:rPr>
              <w:t>Characteristics</w:t>
            </w:r>
          </w:p>
        </w:tc>
        <w:tc>
          <w:tcPr>
            <w:tcW w:w="889" w:type="pct"/>
            <w:gridSpan w:val="2"/>
            <w:tcBorders>
              <w:top w:val="single" w:sz="4" w:space="0" w:color="auto"/>
              <w:left w:val="single" w:sz="4" w:space="0" w:color="auto"/>
              <w:right w:val="single" w:sz="4" w:space="0" w:color="auto"/>
            </w:tcBorders>
          </w:tcPr>
          <w:p w14:paraId="6BB5CAE8" w14:textId="77777777" w:rsidR="002508DB" w:rsidRPr="00F74F0E" w:rsidRDefault="002508DB" w:rsidP="00835B8C">
            <w:pPr>
              <w:pStyle w:val="NoSpacing"/>
              <w:spacing w:line="480" w:lineRule="auto"/>
              <w:rPr>
                <w:rFonts w:cs="Arial"/>
                <w:b/>
                <w:bCs/>
                <w:lang w:val="en-US"/>
              </w:rPr>
            </w:pPr>
            <w:r w:rsidRPr="00F74F0E">
              <w:rPr>
                <w:rFonts w:cs="Arial"/>
                <w:b/>
                <w:bCs/>
                <w:lang w:val="en-US"/>
              </w:rPr>
              <w:t>England</w:t>
            </w:r>
          </w:p>
        </w:tc>
        <w:tc>
          <w:tcPr>
            <w:tcW w:w="889" w:type="pct"/>
            <w:gridSpan w:val="2"/>
            <w:tcBorders>
              <w:top w:val="single" w:sz="4" w:space="0" w:color="auto"/>
              <w:left w:val="single" w:sz="4" w:space="0" w:color="auto"/>
              <w:right w:val="single" w:sz="4" w:space="0" w:color="auto"/>
            </w:tcBorders>
          </w:tcPr>
          <w:p w14:paraId="38362044" w14:textId="77777777" w:rsidR="002508DB" w:rsidRPr="00F74F0E" w:rsidRDefault="002508DB" w:rsidP="00835B8C">
            <w:pPr>
              <w:pStyle w:val="NoSpacing"/>
              <w:spacing w:line="480" w:lineRule="auto"/>
              <w:rPr>
                <w:rFonts w:cs="Arial"/>
                <w:b/>
                <w:bCs/>
                <w:lang w:val="en-US"/>
              </w:rPr>
            </w:pPr>
            <w:r w:rsidRPr="00F74F0E">
              <w:rPr>
                <w:rFonts w:cs="Arial"/>
                <w:b/>
                <w:bCs/>
                <w:lang w:val="en-US"/>
              </w:rPr>
              <w:t>Canada</w:t>
            </w:r>
          </w:p>
        </w:tc>
        <w:tc>
          <w:tcPr>
            <w:tcW w:w="889" w:type="pct"/>
            <w:gridSpan w:val="2"/>
            <w:tcBorders>
              <w:top w:val="single" w:sz="4" w:space="0" w:color="auto"/>
              <w:left w:val="single" w:sz="4" w:space="0" w:color="auto"/>
              <w:right w:val="single" w:sz="4" w:space="0" w:color="auto"/>
            </w:tcBorders>
          </w:tcPr>
          <w:p w14:paraId="0F809F75" w14:textId="77777777" w:rsidR="002508DB" w:rsidRPr="00F74F0E" w:rsidRDefault="002508DB" w:rsidP="00835B8C">
            <w:pPr>
              <w:pStyle w:val="NoSpacing"/>
              <w:spacing w:line="480" w:lineRule="auto"/>
              <w:rPr>
                <w:rFonts w:cs="Arial"/>
                <w:b/>
                <w:bCs/>
                <w:lang w:val="en-US"/>
              </w:rPr>
            </w:pPr>
            <w:r w:rsidRPr="00F74F0E">
              <w:rPr>
                <w:rFonts w:cs="Arial"/>
                <w:b/>
                <w:bCs/>
                <w:lang w:val="en-US"/>
              </w:rPr>
              <w:t>Germany</w:t>
            </w:r>
          </w:p>
        </w:tc>
        <w:tc>
          <w:tcPr>
            <w:tcW w:w="889" w:type="pct"/>
            <w:gridSpan w:val="2"/>
            <w:tcBorders>
              <w:top w:val="single" w:sz="4" w:space="0" w:color="auto"/>
              <w:left w:val="single" w:sz="4" w:space="0" w:color="auto"/>
              <w:right w:val="single" w:sz="4" w:space="0" w:color="auto"/>
            </w:tcBorders>
          </w:tcPr>
          <w:p w14:paraId="5471FB4F" w14:textId="77777777" w:rsidR="002508DB" w:rsidRPr="00F74F0E" w:rsidRDefault="002508DB" w:rsidP="00835B8C">
            <w:pPr>
              <w:pStyle w:val="NoSpacing"/>
              <w:spacing w:line="480" w:lineRule="auto"/>
              <w:rPr>
                <w:rFonts w:cs="Arial"/>
                <w:b/>
                <w:bCs/>
                <w:lang w:val="en-US"/>
              </w:rPr>
            </w:pPr>
            <w:r w:rsidRPr="00F74F0E">
              <w:rPr>
                <w:rFonts w:cs="Arial"/>
                <w:b/>
                <w:bCs/>
                <w:lang w:val="en-US"/>
              </w:rPr>
              <w:t>Japan</w:t>
            </w:r>
          </w:p>
        </w:tc>
        <w:tc>
          <w:tcPr>
            <w:tcW w:w="378" w:type="pct"/>
            <w:vMerge w:val="restart"/>
            <w:tcBorders>
              <w:top w:val="single" w:sz="4" w:space="0" w:color="auto"/>
              <w:left w:val="single" w:sz="4" w:space="0" w:color="auto"/>
            </w:tcBorders>
          </w:tcPr>
          <w:p w14:paraId="33C2DB32" w14:textId="77777777" w:rsidR="002508DB" w:rsidRPr="00F74F0E" w:rsidRDefault="002508DB" w:rsidP="00835B8C">
            <w:pPr>
              <w:pStyle w:val="NoSpacing"/>
              <w:spacing w:line="480" w:lineRule="auto"/>
              <w:rPr>
                <w:rFonts w:cs="Arial"/>
                <w:b/>
                <w:bCs/>
                <w:lang w:val="en-US"/>
              </w:rPr>
            </w:pPr>
            <w:r w:rsidRPr="00F74F0E">
              <w:rPr>
                <w:rFonts w:cs="Arial"/>
                <w:b/>
                <w:bCs/>
                <w:lang w:val="en-US"/>
              </w:rPr>
              <w:t>Total</w:t>
            </w:r>
          </w:p>
        </w:tc>
      </w:tr>
      <w:tr w:rsidR="002508DB" w:rsidRPr="0043171B" w14:paraId="53A813E3" w14:textId="77777777" w:rsidTr="00DF3B02">
        <w:trPr>
          <w:trHeight w:val="323"/>
        </w:trPr>
        <w:tc>
          <w:tcPr>
            <w:tcW w:w="1066" w:type="pct"/>
            <w:vMerge/>
            <w:tcBorders>
              <w:bottom w:val="single" w:sz="4" w:space="0" w:color="auto"/>
              <w:right w:val="single" w:sz="4" w:space="0" w:color="auto"/>
            </w:tcBorders>
          </w:tcPr>
          <w:p w14:paraId="56E0F491" w14:textId="77777777" w:rsidR="002508DB" w:rsidRPr="0043171B" w:rsidRDefault="002508DB" w:rsidP="00835B8C">
            <w:pPr>
              <w:pStyle w:val="NoSpacing"/>
              <w:spacing w:line="480" w:lineRule="auto"/>
              <w:rPr>
                <w:rFonts w:cs="Arial"/>
                <w:lang w:val="en-US"/>
              </w:rPr>
            </w:pPr>
          </w:p>
        </w:tc>
        <w:tc>
          <w:tcPr>
            <w:tcW w:w="444" w:type="pct"/>
            <w:tcBorders>
              <w:left w:val="single" w:sz="4" w:space="0" w:color="auto"/>
              <w:bottom w:val="single" w:sz="4" w:space="0" w:color="auto"/>
            </w:tcBorders>
          </w:tcPr>
          <w:p w14:paraId="0F133D8A" w14:textId="77777777" w:rsidR="002508DB" w:rsidRPr="0043171B" w:rsidRDefault="002508DB" w:rsidP="00835B8C">
            <w:pPr>
              <w:pStyle w:val="NoSpacing"/>
              <w:spacing w:line="480" w:lineRule="auto"/>
              <w:rPr>
                <w:rFonts w:cs="Arial"/>
                <w:lang w:val="en-US"/>
              </w:rPr>
            </w:pPr>
            <w:r w:rsidRPr="0043171B">
              <w:rPr>
                <w:rFonts w:cs="Arial"/>
                <w:lang w:val="en-US"/>
              </w:rPr>
              <w:t>Phase 1</w:t>
            </w:r>
          </w:p>
        </w:tc>
        <w:tc>
          <w:tcPr>
            <w:tcW w:w="445" w:type="pct"/>
            <w:tcBorders>
              <w:bottom w:val="single" w:sz="4" w:space="0" w:color="auto"/>
              <w:right w:val="single" w:sz="4" w:space="0" w:color="auto"/>
            </w:tcBorders>
          </w:tcPr>
          <w:p w14:paraId="702C88F5" w14:textId="77777777" w:rsidR="002508DB" w:rsidRPr="0043171B" w:rsidRDefault="002508DB" w:rsidP="00835B8C">
            <w:pPr>
              <w:pStyle w:val="NoSpacing"/>
              <w:spacing w:line="480" w:lineRule="auto"/>
              <w:rPr>
                <w:rFonts w:cs="Arial"/>
                <w:lang w:val="en-US"/>
              </w:rPr>
            </w:pPr>
            <w:r w:rsidRPr="0043171B">
              <w:rPr>
                <w:rFonts w:cs="Arial"/>
                <w:lang w:val="en-US"/>
              </w:rPr>
              <w:t>Phase 2</w:t>
            </w:r>
          </w:p>
        </w:tc>
        <w:tc>
          <w:tcPr>
            <w:tcW w:w="445" w:type="pct"/>
            <w:tcBorders>
              <w:left w:val="single" w:sz="4" w:space="0" w:color="auto"/>
              <w:bottom w:val="single" w:sz="4" w:space="0" w:color="auto"/>
            </w:tcBorders>
          </w:tcPr>
          <w:p w14:paraId="778F1730" w14:textId="77777777" w:rsidR="002508DB" w:rsidRPr="0043171B" w:rsidRDefault="002508DB" w:rsidP="00835B8C">
            <w:pPr>
              <w:pStyle w:val="NoSpacing"/>
              <w:spacing w:line="480" w:lineRule="auto"/>
              <w:rPr>
                <w:rFonts w:cs="Arial"/>
                <w:lang w:val="en-US"/>
              </w:rPr>
            </w:pPr>
            <w:r w:rsidRPr="0043171B">
              <w:rPr>
                <w:rFonts w:cs="Arial"/>
                <w:lang w:val="en-US"/>
              </w:rPr>
              <w:t>Phase 1</w:t>
            </w:r>
          </w:p>
        </w:tc>
        <w:tc>
          <w:tcPr>
            <w:tcW w:w="445" w:type="pct"/>
            <w:tcBorders>
              <w:bottom w:val="single" w:sz="4" w:space="0" w:color="auto"/>
              <w:right w:val="single" w:sz="4" w:space="0" w:color="auto"/>
            </w:tcBorders>
          </w:tcPr>
          <w:p w14:paraId="477973C3" w14:textId="77777777" w:rsidR="002508DB" w:rsidRPr="0043171B" w:rsidRDefault="002508DB" w:rsidP="00835B8C">
            <w:pPr>
              <w:pStyle w:val="NoSpacing"/>
              <w:spacing w:line="480" w:lineRule="auto"/>
              <w:rPr>
                <w:rFonts w:cs="Arial"/>
                <w:lang w:val="en-US"/>
              </w:rPr>
            </w:pPr>
            <w:r w:rsidRPr="0043171B">
              <w:rPr>
                <w:rFonts w:cs="Arial"/>
                <w:lang w:val="en-US"/>
              </w:rPr>
              <w:t>Phase 2</w:t>
            </w:r>
          </w:p>
        </w:tc>
        <w:tc>
          <w:tcPr>
            <w:tcW w:w="444" w:type="pct"/>
            <w:tcBorders>
              <w:left w:val="single" w:sz="4" w:space="0" w:color="auto"/>
              <w:bottom w:val="single" w:sz="4" w:space="0" w:color="auto"/>
            </w:tcBorders>
          </w:tcPr>
          <w:p w14:paraId="195AEC44" w14:textId="77777777" w:rsidR="002508DB" w:rsidRPr="0043171B" w:rsidRDefault="002508DB" w:rsidP="00835B8C">
            <w:pPr>
              <w:pStyle w:val="NoSpacing"/>
              <w:spacing w:line="480" w:lineRule="auto"/>
              <w:rPr>
                <w:rFonts w:cs="Arial"/>
                <w:lang w:val="en-US"/>
              </w:rPr>
            </w:pPr>
            <w:r w:rsidRPr="0043171B">
              <w:rPr>
                <w:rFonts w:cs="Arial"/>
                <w:lang w:val="en-US"/>
              </w:rPr>
              <w:t>Phase 1</w:t>
            </w:r>
          </w:p>
        </w:tc>
        <w:tc>
          <w:tcPr>
            <w:tcW w:w="445" w:type="pct"/>
            <w:tcBorders>
              <w:bottom w:val="single" w:sz="4" w:space="0" w:color="auto"/>
              <w:right w:val="single" w:sz="4" w:space="0" w:color="auto"/>
            </w:tcBorders>
          </w:tcPr>
          <w:p w14:paraId="502699CF" w14:textId="77777777" w:rsidR="002508DB" w:rsidRPr="0043171B" w:rsidRDefault="002508DB" w:rsidP="00835B8C">
            <w:pPr>
              <w:pStyle w:val="NoSpacing"/>
              <w:spacing w:line="480" w:lineRule="auto"/>
              <w:rPr>
                <w:rFonts w:cs="Arial"/>
                <w:lang w:val="en-US"/>
              </w:rPr>
            </w:pPr>
            <w:r w:rsidRPr="0043171B">
              <w:rPr>
                <w:rFonts w:cs="Arial"/>
                <w:lang w:val="en-US"/>
              </w:rPr>
              <w:t>Phase 2</w:t>
            </w:r>
          </w:p>
        </w:tc>
        <w:tc>
          <w:tcPr>
            <w:tcW w:w="445" w:type="pct"/>
            <w:tcBorders>
              <w:left w:val="single" w:sz="4" w:space="0" w:color="auto"/>
              <w:bottom w:val="single" w:sz="4" w:space="0" w:color="auto"/>
            </w:tcBorders>
          </w:tcPr>
          <w:p w14:paraId="73E7815F" w14:textId="77777777" w:rsidR="002508DB" w:rsidRPr="0043171B" w:rsidRDefault="002508DB" w:rsidP="00835B8C">
            <w:pPr>
              <w:pStyle w:val="NoSpacing"/>
              <w:spacing w:line="480" w:lineRule="auto"/>
              <w:rPr>
                <w:rFonts w:cs="Arial"/>
                <w:lang w:val="en-US"/>
              </w:rPr>
            </w:pPr>
            <w:r w:rsidRPr="0043171B">
              <w:rPr>
                <w:rFonts w:cs="Arial"/>
                <w:lang w:val="en-US"/>
              </w:rPr>
              <w:t>Phase 1</w:t>
            </w:r>
          </w:p>
        </w:tc>
        <w:tc>
          <w:tcPr>
            <w:tcW w:w="445" w:type="pct"/>
            <w:tcBorders>
              <w:bottom w:val="single" w:sz="4" w:space="0" w:color="auto"/>
              <w:right w:val="single" w:sz="4" w:space="0" w:color="auto"/>
            </w:tcBorders>
          </w:tcPr>
          <w:p w14:paraId="135B1E4A" w14:textId="77777777" w:rsidR="002508DB" w:rsidRPr="0043171B" w:rsidRDefault="002508DB" w:rsidP="00835B8C">
            <w:pPr>
              <w:pStyle w:val="NoSpacing"/>
              <w:spacing w:line="480" w:lineRule="auto"/>
              <w:rPr>
                <w:rFonts w:cs="Arial"/>
                <w:lang w:val="en-US"/>
              </w:rPr>
            </w:pPr>
            <w:r w:rsidRPr="0043171B">
              <w:rPr>
                <w:rFonts w:cs="Arial"/>
                <w:lang w:val="en-US"/>
              </w:rPr>
              <w:t>Phase 2</w:t>
            </w:r>
          </w:p>
        </w:tc>
        <w:tc>
          <w:tcPr>
            <w:tcW w:w="378" w:type="pct"/>
            <w:vMerge/>
            <w:tcBorders>
              <w:left w:val="single" w:sz="4" w:space="0" w:color="auto"/>
              <w:bottom w:val="single" w:sz="4" w:space="0" w:color="auto"/>
            </w:tcBorders>
          </w:tcPr>
          <w:p w14:paraId="29A5AB44" w14:textId="77777777" w:rsidR="002508DB" w:rsidRPr="0043171B" w:rsidRDefault="002508DB" w:rsidP="00835B8C">
            <w:pPr>
              <w:pStyle w:val="NoSpacing"/>
              <w:spacing w:line="480" w:lineRule="auto"/>
              <w:rPr>
                <w:rFonts w:cs="Arial"/>
                <w:lang w:val="en-US"/>
              </w:rPr>
            </w:pPr>
          </w:p>
        </w:tc>
      </w:tr>
      <w:tr w:rsidR="002508DB" w:rsidRPr="0043171B" w14:paraId="7DCA68BF" w14:textId="77777777" w:rsidTr="00DF3B02">
        <w:tc>
          <w:tcPr>
            <w:tcW w:w="1066" w:type="pct"/>
            <w:tcBorders>
              <w:top w:val="single" w:sz="4" w:space="0" w:color="auto"/>
              <w:right w:val="single" w:sz="4" w:space="0" w:color="auto"/>
            </w:tcBorders>
            <w:shd w:val="clear" w:color="auto" w:fill="F2F2F2" w:themeFill="background1" w:themeFillShade="F2"/>
          </w:tcPr>
          <w:p w14:paraId="720FD08A" w14:textId="77777777" w:rsidR="002508DB" w:rsidRPr="0043171B" w:rsidRDefault="002508DB" w:rsidP="00835B8C">
            <w:pPr>
              <w:pStyle w:val="NoSpacing"/>
              <w:spacing w:line="480" w:lineRule="auto"/>
              <w:rPr>
                <w:rFonts w:cs="Arial"/>
                <w:lang w:val="en-US"/>
              </w:rPr>
            </w:pPr>
            <w:r w:rsidRPr="0043171B">
              <w:rPr>
                <w:rFonts w:cs="Arial"/>
                <w:lang w:val="en-US"/>
              </w:rPr>
              <w:t>GP</w:t>
            </w:r>
          </w:p>
        </w:tc>
        <w:tc>
          <w:tcPr>
            <w:tcW w:w="444" w:type="pct"/>
            <w:tcBorders>
              <w:top w:val="single" w:sz="4" w:space="0" w:color="auto"/>
              <w:left w:val="single" w:sz="4" w:space="0" w:color="auto"/>
            </w:tcBorders>
            <w:shd w:val="clear" w:color="auto" w:fill="F2F2F2" w:themeFill="background1" w:themeFillShade="F2"/>
          </w:tcPr>
          <w:p w14:paraId="63C03F9B" w14:textId="77777777" w:rsidR="002508DB" w:rsidRPr="0043171B" w:rsidRDefault="002508DB" w:rsidP="00835B8C">
            <w:pPr>
              <w:pStyle w:val="NoSpacing"/>
              <w:spacing w:line="480" w:lineRule="auto"/>
              <w:rPr>
                <w:rFonts w:cs="Arial"/>
                <w:lang w:val="en-US"/>
              </w:rPr>
            </w:pPr>
            <w:r w:rsidRPr="0043171B">
              <w:rPr>
                <w:rFonts w:cs="Arial"/>
                <w:lang w:val="en-US"/>
              </w:rPr>
              <w:t>1</w:t>
            </w:r>
          </w:p>
        </w:tc>
        <w:tc>
          <w:tcPr>
            <w:tcW w:w="445" w:type="pct"/>
            <w:tcBorders>
              <w:top w:val="single" w:sz="4" w:space="0" w:color="auto"/>
              <w:right w:val="single" w:sz="4" w:space="0" w:color="auto"/>
            </w:tcBorders>
            <w:shd w:val="clear" w:color="auto" w:fill="F2F2F2" w:themeFill="background1" w:themeFillShade="F2"/>
          </w:tcPr>
          <w:p w14:paraId="615518B7" w14:textId="77777777" w:rsidR="002508DB" w:rsidRPr="0043171B" w:rsidRDefault="002508DB" w:rsidP="00835B8C">
            <w:pPr>
              <w:pStyle w:val="NoSpacing"/>
              <w:spacing w:line="480" w:lineRule="auto"/>
              <w:rPr>
                <w:rFonts w:cs="Arial"/>
                <w:lang w:val="en-US"/>
              </w:rPr>
            </w:pPr>
            <w:r w:rsidRPr="0043171B">
              <w:rPr>
                <w:rFonts w:cs="Arial"/>
                <w:lang w:val="en-US"/>
              </w:rPr>
              <w:t>1</w:t>
            </w:r>
          </w:p>
        </w:tc>
        <w:tc>
          <w:tcPr>
            <w:tcW w:w="445" w:type="pct"/>
            <w:tcBorders>
              <w:top w:val="single" w:sz="4" w:space="0" w:color="auto"/>
              <w:left w:val="single" w:sz="4" w:space="0" w:color="auto"/>
            </w:tcBorders>
            <w:shd w:val="clear" w:color="auto" w:fill="F2F2F2" w:themeFill="background1" w:themeFillShade="F2"/>
          </w:tcPr>
          <w:p w14:paraId="18A2048B" w14:textId="77777777" w:rsidR="002508DB" w:rsidRPr="0043171B" w:rsidRDefault="002508DB" w:rsidP="00835B8C">
            <w:pPr>
              <w:pStyle w:val="NoSpacing"/>
              <w:spacing w:line="480" w:lineRule="auto"/>
              <w:rPr>
                <w:rFonts w:cs="Arial"/>
                <w:lang w:val="en-US"/>
              </w:rPr>
            </w:pPr>
            <w:r w:rsidRPr="0043171B">
              <w:rPr>
                <w:rFonts w:cs="Arial"/>
                <w:lang w:val="en-US"/>
              </w:rPr>
              <w:t>1</w:t>
            </w:r>
          </w:p>
        </w:tc>
        <w:tc>
          <w:tcPr>
            <w:tcW w:w="445" w:type="pct"/>
            <w:tcBorders>
              <w:top w:val="single" w:sz="4" w:space="0" w:color="auto"/>
              <w:right w:val="single" w:sz="4" w:space="0" w:color="auto"/>
            </w:tcBorders>
            <w:shd w:val="clear" w:color="auto" w:fill="F2F2F2" w:themeFill="background1" w:themeFillShade="F2"/>
          </w:tcPr>
          <w:p w14:paraId="1A94F6BB" w14:textId="77777777" w:rsidR="002508DB" w:rsidRPr="0043171B" w:rsidRDefault="002508DB" w:rsidP="00835B8C">
            <w:pPr>
              <w:pStyle w:val="NoSpacing"/>
              <w:spacing w:line="480" w:lineRule="auto"/>
              <w:rPr>
                <w:rFonts w:cs="Arial"/>
                <w:lang w:val="en-US"/>
              </w:rPr>
            </w:pPr>
          </w:p>
        </w:tc>
        <w:tc>
          <w:tcPr>
            <w:tcW w:w="444" w:type="pct"/>
            <w:tcBorders>
              <w:top w:val="single" w:sz="4" w:space="0" w:color="auto"/>
              <w:left w:val="single" w:sz="4" w:space="0" w:color="auto"/>
            </w:tcBorders>
            <w:shd w:val="clear" w:color="auto" w:fill="F2F2F2" w:themeFill="background1" w:themeFillShade="F2"/>
          </w:tcPr>
          <w:p w14:paraId="5FCA1A2E" w14:textId="77777777" w:rsidR="002508DB" w:rsidRPr="0043171B" w:rsidRDefault="002508DB" w:rsidP="00835B8C">
            <w:pPr>
              <w:pStyle w:val="NoSpacing"/>
              <w:spacing w:line="480" w:lineRule="auto"/>
              <w:rPr>
                <w:rFonts w:cs="Arial"/>
                <w:lang w:val="en-US"/>
              </w:rPr>
            </w:pPr>
          </w:p>
        </w:tc>
        <w:tc>
          <w:tcPr>
            <w:tcW w:w="445" w:type="pct"/>
            <w:tcBorders>
              <w:top w:val="single" w:sz="4" w:space="0" w:color="auto"/>
              <w:right w:val="single" w:sz="4" w:space="0" w:color="auto"/>
            </w:tcBorders>
            <w:shd w:val="clear" w:color="auto" w:fill="F2F2F2" w:themeFill="background1" w:themeFillShade="F2"/>
          </w:tcPr>
          <w:p w14:paraId="675B4407" w14:textId="77777777" w:rsidR="002508DB" w:rsidRPr="0043171B" w:rsidRDefault="002508DB" w:rsidP="00835B8C">
            <w:pPr>
              <w:pStyle w:val="NoSpacing"/>
              <w:spacing w:line="480" w:lineRule="auto"/>
              <w:rPr>
                <w:rFonts w:cs="Arial"/>
                <w:lang w:val="en-US"/>
              </w:rPr>
            </w:pPr>
          </w:p>
        </w:tc>
        <w:tc>
          <w:tcPr>
            <w:tcW w:w="445" w:type="pct"/>
            <w:tcBorders>
              <w:top w:val="single" w:sz="4" w:space="0" w:color="auto"/>
              <w:left w:val="single" w:sz="4" w:space="0" w:color="auto"/>
            </w:tcBorders>
            <w:shd w:val="clear" w:color="auto" w:fill="F2F2F2" w:themeFill="background1" w:themeFillShade="F2"/>
          </w:tcPr>
          <w:p w14:paraId="334DC145" w14:textId="77777777" w:rsidR="002508DB" w:rsidRPr="0043171B" w:rsidRDefault="002508DB" w:rsidP="00835B8C">
            <w:pPr>
              <w:pStyle w:val="NoSpacing"/>
              <w:spacing w:line="480" w:lineRule="auto"/>
              <w:rPr>
                <w:rFonts w:cs="Arial"/>
                <w:lang w:val="en-US"/>
              </w:rPr>
            </w:pPr>
          </w:p>
        </w:tc>
        <w:tc>
          <w:tcPr>
            <w:tcW w:w="445" w:type="pct"/>
            <w:tcBorders>
              <w:top w:val="single" w:sz="4" w:space="0" w:color="auto"/>
              <w:right w:val="single" w:sz="4" w:space="0" w:color="auto"/>
            </w:tcBorders>
            <w:shd w:val="clear" w:color="auto" w:fill="F2F2F2" w:themeFill="background1" w:themeFillShade="F2"/>
          </w:tcPr>
          <w:p w14:paraId="48FC5027" w14:textId="77777777" w:rsidR="002508DB" w:rsidRPr="0043171B" w:rsidRDefault="002508DB" w:rsidP="00835B8C">
            <w:pPr>
              <w:pStyle w:val="NoSpacing"/>
              <w:spacing w:line="480" w:lineRule="auto"/>
              <w:rPr>
                <w:rFonts w:cs="Arial"/>
                <w:lang w:val="en-US"/>
              </w:rPr>
            </w:pPr>
          </w:p>
        </w:tc>
        <w:tc>
          <w:tcPr>
            <w:tcW w:w="378" w:type="pct"/>
            <w:tcBorders>
              <w:top w:val="single" w:sz="4" w:space="0" w:color="auto"/>
              <w:left w:val="single" w:sz="4" w:space="0" w:color="auto"/>
            </w:tcBorders>
            <w:shd w:val="clear" w:color="auto" w:fill="F2F2F2" w:themeFill="background1" w:themeFillShade="F2"/>
          </w:tcPr>
          <w:p w14:paraId="129BCB14" w14:textId="77777777" w:rsidR="002508DB" w:rsidRPr="0043171B" w:rsidRDefault="002508DB" w:rsidP="00835B8C">
            <w:pPr>
              <w:pStyle w:val="NoSpacing"/>
              <w:spacing w:line="480" w:lineRule="auto"/>
              <w:rPr>
                <w:rFonts w:cs="Arial"/>
                <w:lang w:val="en-US"/>
              </w:rPr>
            </w:pPr>
            <w:r w:rsidRPr="0043171B">
              <w:rPr>
                <w:rFonts w:cs="Arial"/>
                <w:lang w:val="en-US"/>
              </w:rPr>
              <w:t>3</w:t>
            </w:r>
          </w:p>
        </w:tc>
      </w:tr>
      <w:tr w:rsidR="002508DB" w:rsidRPr="0043171B" w14:paraId="3DF5D85A" w14:textId="77777777" w:rsidTr="00DF3B02">
        <w:tc>
          <w:tcPr>
            <w:tcW w:w="1066" w:type="pct"/>
            <w:tcBorders>
              <w:right w:val="single" w:sz="4" w:space="0" w:color="auto"/>
            </w:tcBorders>
          </w:tcPr>
          <w:p w14:paraId="59216737" w14:textId="77777777" w:rsidR="002508DB" w:rsidRPr="0043171B" w:rsidRDefault="002508DB" w:rsidP="00835B8C">
            <w:pPr>
              <w:pStyle w:val="NoSpacing"/>
              <w:spacing w:line="480" w:lineRule="auto"/>
              <w:rPr>
                <w:rFonts w:cs="Arial"/>
                <w:lang w:val="en-US"/>
              </w:rPr>
            </w:pPr>
            <w:r w:rsidRPr="0043171B">
              <w:rPr>
                <w:rFonts w:cs="Arial"/>
                <w:lang w:val="en-US"/>
              </w:rPr>
              <w:t>Respiratory specialist</w:t>
            </w:r>
          </w:p>
        </w:tc>
        <w:tc>
          <w:tcPr>
            <w:tcW w:w="444" w:type="pct"/>
            <w:tcBorders>
              <w:left w:val="single" w:sz="4" w:space="0" w:color="auto"/>
            </w:tcBorders>
          </w:tcPr>
          <w:p w14:paraId="71817E52" w14:textId="77777777" w:rsidR="002508DB" w:rsidRPr="0043171B" w:rsidRDefault="002508DB" w:rsidP="00835B8C">
            <w:pPr>
              <w:pStyle w:val="NoSpacing"/>
              <w:spacing w:line="480" w:lineRule="auto"/>
              <w:rPr>
                <w:rFonts w:cs="Arial"/>
                <w:lang w:val="en-US"/>
              </w:rPr>
            </w:pPr>
            <w:r w:rsidRPr="0043171B">
              <w:rPr>
                <w:rFonts w:cs="Arial"/>
                <w:lang w:val="en-US"/>
              </w:rPr>
              <w:t>1</w:t>
            </w:r>
          </w:p>
        </w:tc>
        <w:tc>
          <w:tcPr>
            <w:tcW w:w="445" w:type="pct"/>
            <w:tcBorders>
              <w:right w:val="single" w:sz="4" w:space="0" w:color="auto"/>
            </w:tcBorders>
          </w:tcPr>
          <w:p w14:paraId="0FD80BB9" w14:textId="77777777" w:rsidR="002508DB" w:rsidRPr="0043171B" w:rsidRDefault="002508DB" w:rsidP="00835B8C">
            <w:pPr>
              <w:pStyle w:val="NoSpacing"/>
              <w:spacing w:line="480" w:lineRule="auto"/>
              <w:rPr>
                <w:rFonts w:cs="Arial"/>
                <w:lang w:val="en-US"/>
              </w:rPr>
            </w:pPr>
            <w:r w:rsidRPr="0043171B">
              <w:rPr>
                <w:rFonts w:cs="Arial"/>
                <w:lang w:val="en-US"/>
              </w:rPr>
              <w:t>2</w:t>
            </w:r>
          </w:p>
        </w:tc>
        <w:tc>
          <w:tcPr>
            <w:tcW w:w="445" w:type="pct"/>
            <w:tcBorders>
              <w:left w:val="single" w:sz="4" w:space="0" w:color="auto"/>
            </w:tcBorders>
          </w:tcPr>
          <w:p w14:paraId="6E467C77" w14:textId="77777777" w:rsidR="002508DB" w:rsidRPr="0043171B" w:rsidRDefault="002508DB" w:rsidP="00835B8C">
            <w:pPr>
              <w:pStyle w:val="NoSpacing"/>
              <w:spacing w:line="480" w:lineRule="auto"/>
              <w:rPr>
                <w:rFonts w:cs="Arial"/>
                <w:lang w:val="en-US"/>
              </w:rPr>
            </w:pPr>
            <w:r w:rsidRPr="0043171B">
              <w:rPr>
                <w:rFonts w:cs="Arial"/>
                <w:lang w:val="en-US"/>
              </w:rPr>
              <w:t>3</w:t>
            </w:r>
          </w:p>
        </w:tc>
        <w:tc>
          <w:tcPr>
            <w:tcW w:w="445" w:type="pct"/>
            <w:tcBorders>
              <w:right w:val="single" w:sz="4" w:space="0" w:color="auto"/>
            </w:tcBorders>
          </w:tcPr>
          <w:p w14:paraId="2121CD47" w14:textId="77777777" w:rsidR="002508DB" w:rsidRPr="0043171B" w:rsidRDefault="002508DB" w:rsidP="00835B8C">
            <w:pPr>
              <w:pStyle w:val="NoSpacing"/>
              <w:spacing w:line="480" w:lineRule="auto"/>
              <w:rPr>
                <w:rFonts w:cs="Arial"/>
                <w:lang w:val="en-US"/>
              </w:rPr>
            </w:pPr>
            <w:r w:rsidRPr="0043171B">
              <w:rPr>
                <w:rFonts w:cs="Arial"/>
                <w:lang w:val="en-US"/>
              </w:rPr>
              <w:t>1</w:t>
            </w:r>
          </w:p>
        </w:tc>
        <w:tc>
          <w:tcPr>
            <w:tcW w:w="444" w:type="pct"/>
            <w:tcBorders>
              <w:left w:val="single" w:sz="4" w:space="0" w:color="auto"/>
            </w:tcBorders>
          </w:tcPr>
          <w:p w14:paraId="28CCF3F0" w14:textId="77777777" w:rsidR="002508DB" w:rsidRPr="0043171B" w:rsidRDefault="002508DB" w:rsidP="00835B8C">
            <w:pPr>
              <w:pStyle w:val="NoSpacing"/>
              <w:spacing w:line="480" w:lineRule="auto"/>
              <w:rPr>
                <w:rFonts w:cs="Arial"/>
                <w:lang w:val="en-US"/>
              </w:rPr>
            </w:pPr>
            <w:r w:rsidRPr="0043171B">
              <w:rPr>
                <w:rFonts w:cs="Arial"/>
                <w:lang w:val="en-US"/>
              </w:rPr>
              <w:t>1</w:t>
            </w:r>
          </w:p>
        </w:tc>
        <w:tc>
          <w:tcPr>
            <w:tcW w:w="445" w:type="pct"/>
            <w:tcBorders>
              <w:right w:val="single" w:sz="4" w:space="0" w:color="auto"/>
            </w:tcBorders>
          </w:tcPr>
          <w:p w14:paraId="59B6FB2E" w14:textId="77777777" w:rsidR="002508DB" w:rsidRPr="0043171B" w:rsidRDefault="002508DB" w:rsidP="00835B8C">
            <w:pPr>
              <w:pStyle w:val="NoSpacing"/>
              <w:spacing w:line="480" w:lineRule="auto"/>
              <w:rPr>
                <w:rFonts w:cs="Arial"/>
                <w:lang w:val="en-US"/>
              </w:rPr>
            </w:pPr>
            <w:r w:rsidRPr="0043171B">
              <w:rPr>
                <w:rFonts w:cs="Arial"/>
                <w:lang w:val="en-US"/>
              </w:rPr>
              <w:t>5</w:t>
            </w:r>
          </w:p>
        </w:tc>
        <w:tc>
          <w:tcPr>
            <w:tcW w:w="445" w:type="pct"/>
            <w:tcBorders>
              <w:left w:val="single" w:sz="4" w:space="0" w:color="auto"/>
            </w:tcBorders>
          </w:tcPr>
          <w:p w14:paraId="5BCEE801" w14:textId="77777777" w:rsidR="002508DB" w:rsidRPr="0043171B" w:rsidRDefault="002508DB" w:rsidP="00835B8C">
            <w:pPr>
              <w:pStyle w:val="NoSpacing"/>
              <w:spacing w:line="480" w:lineRule="auto"/>
              <w:rPr>
                <w:rFonts w:cs="Arial"/>
                <w:lang w:val="en-US"/>
              </w:rPr>
            </w:pPr>
            <w:r w:rsidRPr="0043171B">
              <w:rPr>
                <w:rFonts w:cs="Arial"/>
                <w:lang w:val="en-US"/>
              </w:rPr>
              <w:t>2</w:t>
            </w:r>
          </w:p>
        </w:tc>
        <w:tc>
          <w:tcPr>
            <w:tcW w:w="445" w:type="pct"/>
            <w:tcBorders>
              <w:right w:val="single" w:sz="4" w:space="0" w:color="auto"/>
            </w:tcBorders>
          </w:tcPr>
          <w:p w14:paraId="2BA75577" w14:textId="77777777" w:rsidR="002508DB" w:rsidRPr="0043171B" w:rsidRDefault="002508DB" w:rsidP="00835B8C">
            <w:pPr>
              <w:pStyle w:val="NoSpacing"/>
              <w:spacing w:line="480" w:lineRule="auto"/>
              <w:rPr>
                <w:rFonts w:cs="Arial"/>
                <w:lang w:val="en-US"/>
              </w:rPr>
            </w:pPr>
            <w:r w:rsidRPr="0043171B">
              <w:rPr>
                <w:rFonts w:cs="Arial"/>
                <w:lang w:val="en-US"/>
              </w:rPr>
              <w:t>3</w:t>
            </w:r>
          </w:p>
        </w:tc>
        <w:tc>
          <w:tcPr>
            <w:tcW w:w="378" w:type="pct"/>
            <w:tcBorders>
              <w:left w:val="single" w:sz="4" w:space="0" w:color="auto"/>
            </w:tcBorders>
          </w:tcPr>
          <w:p w14:paraId="4D868DAC" w14:textId="77777777" w:rsidR="002508DB" w:rsidRPr="0043171B" w:rsidRDefault="002508DB" w:rsidP="00835B8C">
            <w:pPr>
              <w:pStyle w:val="NoSpacing"/>
              <w:spacing w:line="480" w:lineRule="auto"/>
              <w:rPr>
                <w:rFonts w:cs="Arial"/>
                <w:lang w:val="en-US"/>
              </w:rPr>
            </w:pPr>
            <w:r w:rsidRPr="0043171B">
              <w:rPr>
                <w:rFonts w:cs="Arial"/>
                <w:lang w:val="en-US"/>
              </w:rPr>
              <w:t>18</w:t>
            </w:r>
          </w:p>
        </w:tc>
      </w:tr>
      <w:tr w:rsidR="002508DB" w:rsidRPr="0043171B" w14:paraId="422E54AE" w14:textId="77777777" w:rsidTr="00DF3B02">
        <w:tc>
          <w:tcPr>
            <w:tcW w:w="1066" w:type="pct"/>
            <w:tcBorders>
              <w:right w:val="single" w:sz="4" w:space="0" w:color="auto"/>
            </w:tcBorders>
            <w:shd w:val="clear" w:color="auto" w:fill="F2F2F2" w:themeFill="background1" w:themeFillShade="F2"/>
          </w:tcPr>
          <w:p w14:paraId="1B79B882" w14:textId="77777777" w:rsidR="002508DB" w:rsidRPr="0043171B" w:rsidRDefault="002508DB" w:rsidP="00835B8C">
            <w:pPr>
              <w:pStyle w:val="NoSpacing"/>
              <w:spacing w:line="480" w:lineRule="auto"/>
              <w:rPr>
                <w:rFonts w:cs="Arial"/>
                <w:lang w:val="en-US"/>
              </w:rPr>
            </w:pPr>
            <w:r w:rsidRPr="0043171B">
              <w:rPr>
                <w:rFonts w:cs="Arial"/>
                <w:lang w:val="en-US"/>
              </w:rPr>
              <w:t>Non-respiratory specialist</w:t>
            </w:r>
          </w:p>
        </w:tc>
        <w:tc>
          <w:tcPr>
            <w:tcW w:w="444" w:type="pct"/>
            <w:tcBorders>
              <w:left w:val="single" w:sz="4" w:space="0" w:color="auto"/>
            </w:tcBorders>
            <w:shd w:val="clear" w:color="auto" w:fill="F2F2F2" w:themeFill="background1" w:themeFillShade="F2"/>
          </w:tcPr>
          <w:p w14:paraId="27A81577" w14:textId="77777777" w:rsidR="002508DB" w:rsidRPr="0043171B" w:rsidRDefault="002508DB" w:rsidP="00835B8C">
            <w:pPr>
              <w:pStyle w:val="NoSpacing"/>
              <w:spacing w:line="480" w:lineRule="auto"/>
              <w:rPr>
                <w:rFonts w:cs="Arial"/>
                <w:lang w:val="en-US"/>
              </w:rPr>
            </w:pPr>
          </w:p>
        </w:tc>
        <w:tc>
          <w:tcPr>
            <w:tcW w:w="445" w:type="pct"/>
            <w:tcBorders>
              <w:right w:val="single" w:sz="4" w:space="0" w:color="auto"/>
            </w:tcBorders>
            <w:shd w:val="clear" w:color="auto" w:fill="F2F2F2" w:themeFill="background1" w:themeFillShade="F2"/>
          </w:tcPr>
          <w:p w14:paraId="764C3F95" w14:textId="77777777" w:rsidR="002508DB" w:rsidRPr="0043171B" w:rsidRDefault="002508DB" w:rsidP="00835B8C">
            <w:pPr>
              <w:pStyle w:val="NoSpacing"/>
              <w:spacing w:line="480" w:lineRule="auto"/>
              <w:rPr>
                <w:rFonts w:cs="Arial"/>
                <w:lang w:val="en-US"/>
              </w:rPr>
            </w:pPr>
          </w:p>
        </w:tc>
        <w:tc>
          <w:tcPr>
            <w:tcW w:w="445" w:type="pct"/>
            <w:tcBorders>
              <w:left w:val="single" w:sz="4" w:space="0" w:color="auto"/>
            </w:tcBorders>
            <w:shd w:val="clear" w:color="auto" w:fill="F2F2F2" w:themeFill="background1" w:themeFillShade="F2"/>
          </w:tcPr>
          <w:p w14:paraId="663030A9" w14:textId="77777777" w:rsidR="002508DB" w:rsidRPr="0043171B" w:rsidRDefault="002508DB" w:rsidP="00835B8C">
            <w:pPr>
              <w:pStyle w:val="NoSpacing"/>
              <w:spacing w:line="480" w:lineRule="auto"/>
              <w:rPr>
                <w:rFonts w:cs="Arial"/>
                <w:lang w:val="en-US"/>
              </w:rPr>
            </w:pPr>
          </w:p>
        </w:tc>
        <w:tc>
          <w:tcPr>
            <w:tcW w:w="445" w:type="pct"/>
            <w:tcBorders>
              <w:right w:val="single" w:sz="4" w:space="0" w:color="auto"/>
            </w:tcBorders>
            <w:shd w:val="clear" w:color="auto" w:fill="F2F2F2" w:themeFill="background1" w:themeFillShade="F2"/>
          </w:tcPr>
          <w:p w14:paraId="61C7B535" w14:textId="77777777" w:rsidR="002508DB" w:rsidRPr="0043171B" w:rsidRDefault="002508DB" w:rsidP="00835B8C">
            <w:pPr>
              <w:pStyle w:val="NoSpacing"/>
              <w:spacing w:line="480" w:lineRule="auto"/>
              <w:rPr>
                <w:rFonts w:cs="Arial"/>
                <w:lang w:val="en-US"/>
              </w:rPr>
            </w:pPr>
          </w:p>
        </w:tc>
        <w:tc>
          <w:tcPr>
            <w:tcW w:w="444" w:type="pct"/>
            <w:tcBorders>
              <w:left w:val="single" w:sz="4" w:space="0" w:color="auto"/>
            </w:tcBorders>
            <w:shd w:val="clear" w:color="auto" w:fill="F2F2F2" w:themeFill="background1" w:themeFillShade="F2"/>
          </w:tcPr>
          <w:p w14:paraId="457FAF16" w14:textId="77777777" w:rsidR="002508DB" w:rsidRPr="0043171B" w:rsidRDefault="002508DB" w:rsidP="00835B8C">
            <w:pPr>
              <w:pStyle w:val="NoSpacing"/>
              <w:spacing w:line="480" w:lineRule="auto"/>
              <w:rPr>
                <w:rFonts w:cs="Arial"/>
                <w:lang w:val="en-US"/>
              </w:rPr>
            </w:pPr>
          </w:p>
        </w:tc>
        <w:tc>
          <w:tcPr>
            <w:tcW w:w="445" w:type="pct"/>
            <w:tcBorders>
              <w:right w:val="single" w:sz="4" w:space="0" w:color="auto"/>
            </w:tcBorders>
            <w:shd w:val="clear" w:color="auto" w:fill="F2F2F2" w:themeFill="background1" w:themeFillShade="F2"/>
          </w:tcPr>
          <w:p w14:paraId="4E6CA9FF" w14:textId="77777777" w:rsidR="002508DB" w:rsidRPr="0043171B" w:rsidRDefault="002508DB" w:rsidP="00835B8C">
            <w:pPr>
              <w:pStyle w:val="NoSpacing"/>
              <w:spacing w:line="480" w:lineRule="auto"/>
              <w:rPr>
                <w:rFonts w:cs="Arial"/>
                <w:lang w:val="en-US"/>
              </w:rPr>
            </w:pPr>
          </w:p>
        </w:tc>
        <w:tc>
          <w:tcPr>
            <w:tcW w:w="445" w:type="pct"/>
            <w:tcBorders>
              <w:left w:val="single" w:sz="4" w:space="0" w:color="auto"/>
            </w:tcBorders>
            <w:shd w:val="clear" w:color="auto" w:fill="F2F2F2" w:themeFill="background1" w:themeFillShade="F2"/>
          </w:tcPr>
          <w:p w14:paraId="39C26EA8" w14:textId="77777777" w:rsidR="002508DB" w:rsidRPr="0043171B" w:rsidRDefault="002508DB" w:rsidP="00835B8C">
            <w:pPr>
              <w:pStyle w:val="NoSpacing"/>
              <w:spacing w:line="480" w:lineRule="auto"/>
              <w:rPr>
                <w:rFonts w:cs="Arial"/>
                <w:lang w:val="en-US"/>
              </w:rPr>
            </w:pPr>
          </w:p>
        </w:tc>
        <w:tc>
          <w:tcPr>
            <w:tcW w:w="445" w:type="pct"/>
            <w:tcBorders>
              <w:right w:val="single" w:sz="4" w:space="0" w:color="auto"/>
            </w:tcBorders>
            <w:shd w:val="clear" w:color="auto" w:fill="F2F2F2" w:themeFill="background1" w:themeFillShade="F2"/>
          </w:tcPr>
          <w:p w14:paraId="731C06C2" w14:textId="77777777" w:rsidR="002508DB" w:rsidRPr="0043171B" w:rsidRDefault="002508DB" w:rsidP="00835B8C">
            <w:pPr>
              <w:pStyle w:val="NoSpacing"/>
              <w:spacing w:line="480" w:lineRule="auto"/>
              <w:rPr>
                <w:rFonts w:cs="Arial"/>
                <w:lang w:val="en-US"/>
              </w:rPr>
            </w:pPr>
            <w:r w:rsidRPr="0043171B">
              <w:rPr>
                <w:rFonts w:cs="Arial"/>
                <w:lang w:val="en-US"/>
              </w:rPr>
              <w:t>1</w:t>
            </w:r>
          </w:p>
        </w:tc>
        <w:tc>
          <w:tcPr>
            <w:tcW w:w="378" w:type="pct"/>
            <w:tcBorders>
              <w:left w:val="single" w:sz="4" w:space="0" w:color="auto"/>
            </w:tcBorders>
            <w:shd w:val="clear" w:color="auto" w:fill="F2F2F2" w:themeFill="background1" w:themeFillShade="F2"/>
          </w:tcPr>
          <w:p w14:paraId="153C379E" w14:textId="77777777" w:rsidR="002508DB" w:rsidRPr="0043171B" w:rsidRDefault="002508DB" w:rsidP="00835B8C">
            <w:pPr>
              <w:pStyle w:val="NoSpacing"/>
              <w:spacing w:line="480" w:lineRule="auto"/>
              <w:rPr>
                <w:rFonts w:cs="Arial"/>
                <w:lang w:val="en-US"/>
              </w:rPr>
            </w:pPr>
            <w:r w:rsidRPr="0043171B">
              <w:rPr>
                <w:rFonts w:cs="Arial"/>
                <w:lang w:val="en-US"/>
              </w:rPr>
              <w:t>1</w:t>
            </w:r>
          </w:p>
        </w:tc>
      </w:tr>
      <w:tr w:rsidR="002508DB" w:rsidRPr="0043171B" w14:paraId="69EB3C44" w14:textId="77777777" w:rsidTr="00DF3B02">
        <w:tc>
          <w:tcPr>
            <w:tcW w:w="1066" w:type="pct"/>
            <w:tcBorders>
              <w:right w:val="single" w:sz="4" w:space="0" w:color="auto"/>
            </w:tcBorders>
          </w:tcPr>
          <w:p w14:paraId="06737E77" w14:textId="77777777" w:rsidR="002508DB" w:rsidRPr="0043171B" w:rsidRDefault="002508DB" w:rsidP="00835B8C">
            <w:pPr>
              <w:pStyle w:val="NoSpacing"/>
              <w:spacing w:line="480" w:lineRule="auto"/>
              <w:rPr>
                <w:rFonts w:cs="Arial"/>
                <w:lang w:val="en-US"/>
              </w:rPr>
            </w:pPr>
            <w:r w:rsidRPr="0043171B">
              <w:rPr>
                <w:rFonts w:cs="Arial"/>
                <w:lang w:val="en-US"/>
              </w:rPr>
              <w:t>Respiratory nurse consultant</w:t>
            </w:r>
          </w:p>
        </w:tc>
        <w:tc>
          <w:tcPr>
            <w:tcW w:w="444" w:type="pct"/>
            <w:tcBorders>
              <w:left w:val="single" w:sz="4" w:space="0" w:color="auto"/>
            </w:tcBorders>
          </w:tcPr>
          <w:p w14:paraId="17C75A3F" w14:textId="77777777" w:rsidR="002508DB" w:rsidRPr="0043171B" w:rsidRDefault="002508DB" w:rsidP="00835B8C">
            <w:pPr>
              <w:pStyle w:val="NoSpacing"/>
              <w:spacing w:line="480" w:lineRule="auto"/>
              <w:rPr>
                <w:rFonts w:cs="Arial"/>
                <w:lang w:val="en-US"/>
              </w:rPr>
            </w:pPr>
          </w:p>
        </w:tc>
        <w:tc>
          <w:tcPr>
            <w:tcW w:w="445" w:type="pct"/>
            <w:tcBorders>
              <w:right w:val="single" w:sz="4" w:space="0" w:color="auto"/>
            </w:tcBorders>
          </w:tcPr>
          <w:p w14:paraId="55DDF382" w14:textId="77777777" w:rsidR="002508DB" w:rsidRPr="0043171B" w:rsidRDefault="002508DB" w:rsidP="00835B8C">
            <w:pPr>
              <w:pStyle w:val="NoSpacing"/>
              <w:spacing w:line="480" w:lineRule="auto"/>
              <w:rPr>
                <w:rFonts w:cs="Arial"/>
                <w:lang w:val="en-US"/>
              </w:rPr>
            </w:pPr>
            <w:r w:rsidRPr="0043171B">
              <w:rPr>
                <w:rFonts w:cs="Arial"/>
                <w:lang w:val="en-US"/>
              </w:rPr>
              <w:t>1</w:t>
            </w:r>
          </w:p>
        </w:tc>
        <w:tc>
          <w:tcPr>
            <w:tcW w:w="445" w:type="pct"/>
            <w:tcBorders>
              <w:left w:val="single" w:sz="4" w:space="0" w:color="auto"/>
            </w:tcBorders>
          </w:tcPr>
          <w:p w14:paraId="3ED3AD26" w14:textId="77777777" w:rsidR="002508DB" w:rsidRPr="0043171B" w:rsidRDefault="002508DB" w:rsidP="00835B8C">
            <w:pPr>
              <w:pStyle w:val="NoSpacing"/>
              <w:spacing w:line="480" w:lineRule="auto"/>
              <w:rPr>
                <w:rFonts w:cs="Arial"/>
                <w:lang w:val="en-US"/>
              </w:rPr>
            </w:pPr>
          </w:p>
        </w:tc>
        <w:tc>
          <w:tcPr>
            <w:tcW w:w="445" w:type="pct"/>
            <w:tcBorders>
              <w:right w:val="single" w:sz="4" w:space="0" w:color="auto"/>
            </w:tcBorders>
          </w:tcPr>
          <w:p w14:paraId="59A66C5C" w14:textId="77777777" w:rsidR="002508DB" w:rsidRPr="0043171B" w:rsidRDefault="002508DB" w:rsidP="00835B8C">
            <w:pPr>
              <w:pStyle w:val="NoSpacing"/>
              <w:spacing w:line="480" w:lineRule="auto"/>
              <w:rPr>
                <w:rFonts w:cs="Arial"/>
                <w:lang w:val="en-US"/>
              </w:rPr>
            </w:pPr>
          </w:p>
        </w:tc>
        <w:tc>
          <w:tcPr>
            <w:tcW w:w="444" w:type="pct"/>
            <w:tcBorders>
              <w:left w:val="single" w:sz="4" w:space="0" w:color="auto"/>
            </w:tcBorders>
          </w:tcPr>
          <w:p w14:paraId="6097F24B" w14:textId="77777777" w:rsidR="002508DB" w:rsidRPr="0043171B" w:rsidRDefault="002508DB" w:rsidP="00835B8C">
            <w:pPr>
              <w:pStyle w:val="NoSpacing"/>
              <w:spacing w:line="480" w:lineRule="auto"/>
              <w:rPr>
                <w:rFonts w:cs="Arial"/>
                <w:lang w:val="en-US"/>
              </w:rPr>
            </w:pPr>
          </w:p>
        </w:tc>
        <w:tc>
          <w:tcPr>
            <w:tcW w:w="445" w:type="pct"/>
            <w:tcBorders>
              <w:right w:val="single" w:sz="4" w:space="0" w:color="auto"/>
            </w:tcBorders>
          </w:tcPr>
          <w:p w14:paraId="4036FE2A" w14:textId="77777777" w:rsidR="002508DB" w:rsidRPr="0043171B" w:rsidRDefault="002508DB" w:rsidP="00835B8C">
            <w:pPr>
              <w:pStyle w:val="NoSpacing"/>
              <w:spacing w:line="480" w:lineRule="auto"/>
              <w:rPr>
                <w:rFonts w:cs="Arial"/>
                <w:lang w:val="en-US"/>
              </w:rPr>
            </w:pPr>
          </w:p>
        </w:tc>
        <w:tc>
          <w:tcPr>
            <w:tcW w:w="445" w:type="pct"/>
            <w:tcBorders>
              <w:left w:val="single" w:sz="4" w:space="0" w:color="auto"/>
            </w:tcBorders>
          </w:tcPr>
          <w:p w14:paraId="18C15FB6" w14:textId="77777777" w:rsidR="002508DB" w:rsidRPr="0043171B" w:rsidRDefault="002508DB" w:rsidP="00835B8C">
            <w:pPr>
              <w:pStyle w:val="NoSpacing"/>
              <w:spacing w:line="480" w:lineRule="auto"/>
              <w:rPr>
                <w:rFonts w:cs="Arial"/>
                <w:lang w:val="en-US"/>
              </w:rPr>
            </w:pPr>
          </w:p>
        </w:tc>
        <w:tc>
          <w:tcPr>
            <w:tcW w:w="445" w:type="pct"/>
            <w:tcBorders>
              <w:right w:val="single" w:sz="4" w:space="0" w:color="auto"/>
            </w:tcBorders>
          </w:tcPr>
          <w:p w14:paraId="4D818369" w14:textId="77777777" w:rsidR="002508DB" w:rsidRPr="0043171B" w:rsidRDefault="002508DB" w:rsidP="00835B8C">
            <w:pPr>
              <w:pStyle w:val="NoSpacing"/>
              <w:spacing w:line="480" w:lineRule="auto"/>
              <w:rPr>
                <w:rFonts w:cs="Arial"/>
                <w:lang w:val="en-US"/>
              </w:rPr>
            </w:pPr>
          </w:p>
        </w:tc>
        <w:tc>
          <w:tcPr>
            <w:tcW w:w="378" w:type="pct"/>
            <w:tcBorders>
              <w:left w:val="single" w:sz="4" w:space="0" w:color="auto"/>
            </w:tcBorders>
          </w:tcPr>
          <w:p w14:paraId="7C9B391E" w14:textId="77777777" w:rsidR="002508DB" w:rsidRPr="0043171B" w:rsidRDefault="002508DB" w:rsidP="00835B8C">
            <w:pPr>
              <w:pStyle w:val="NoSpacing"/>
              <w:spacing w:line="480" w:lineRule="auto"/>
              <w:rPr>
                <w:rFonts w:cs="Arial"/>
                <w:lang w:val="en-US"/>
              </w:rPr>
            </w:pPr>
            <w:r w:rsidRPr="0043171B">
              <w:rPr>
                <w:rFonts w:cs="Arial"/>
                <w:lang w:val="en-US"/>
              </w:rPr>
              <w:t>1</w:t>
            </w:r>
          </w:p>
        </w:tc>
      </w:tr>
      <w:tr w:rsidR="002508DB" w:rsidRPr="0043171B" w14:paraId="299F1324" w14:textId="77777777" w:rsidTr="00DF3B02">
        <w:tc>
          <w:tcPr>
            <w:tcW w:w="1066" w:type="pct"/>
            <w:tcBorders>
              <w:right w:val="single" w:sz="4" w:space="0" w:color="auto"/>
            </w:tcBorders>
            <w:shd w:val="clear" w:color="auto" w:fill="F2F2F2" w:themeFill="background1" w:themeFillShade="F2"/>
          </w:tcPr>
          <w:p w14:paraId="0073ED06" w14:textId="77777777" w:rsidR="002508DB" w:rsidRPr="0043171B" w:rsidRDefault="002508DB" w:rsidP="00835B8C">
            <w:pPr>
              <w:pStyle w:val="NoSpacing"/>
              <w:spacing w:line="480" w:lineRule="auto"/>
              <w:rPr>
                <w:rFonts w:cs="Arial"/>
                <w:lang w:val="en-US"/>
              </w:rPr>
            </w:pPr>
            <w:r w:rsidRPr="0043171B">
              <w:rPr>
                <w:rFonts w:cs="Arial"/>
                <w:lang w:val="en-US"/>
              </w:rPr>
              <w:t>Respiratory therapist</w:t>
            </w:r>
          </w:p>
        </w:tc>
        <w:tc>
          <w:tcPr>
            <w:tcW w:w="444" w:type="pct"/>
            <w:tcBorders>
              <w:left w:val="single" w:sz="4" w:space="0" w:color="auto"/>
            </w:tcBorders>
            <w:shd w:val="clear" w:color="auto" w:fill="F2F2F2" w:themeFill="background1" w:themeFillShade="F2"/>
          </w:tcPr>
          <w:p w14:paraId="7A58BD5E" w14:textId="77777777" w:rsidR="002508DB" w:rsidRPr="0043171B" w:rsidRDefault="002508DB" w:rsidP="00835B8C">
            <w:pPr>
              <w:pStyle w:val="NoSpacing"/>
              <w:spacing w:line="480" w:lineRule="auto"/>
              <w:rPr>
                <w:rFonts w:cs="Arial"/>
                <w:lang w:val="en-US"/>
              </w:rPr>
            </w:pPr>
          </w:p>
        </w:tc>
        <w:tc>
          <w:tcPr>
            <w:tcW w:w="445" w:type="pct"/>
            <w:tcBorders>
              <w:right w:val="single" w:sz="4" w:space="0" w:color="auto"/>
            </w:tcBorders>
            <w:shd w:val="clear" w:color="auto" w:fill="F2F2F2" w:themeFill="background1" w:themeFillShade="F2"/>
          </w:tcPr>
          <w:p w14:paraId="3965B636" w14:textId="77777777" w:rsidR="002508DB" w:rsidRPr="0043171B" w:rsidRDefault="002508DB" w:rsidP="00835B8C">
            <w:pPr>
              <w:pStyle w:val="NoSpacing"/>
              <w:spacing w:line="480" w:lineRule="auto"/>
              <w:rPr>
                <w:rFonts w:cs="Arial"/>
                <w:lang w:val="en-US"/>
              </w:rPr>
            </w:pPr>
          </w:p>
        </w:tc>
        <w:tc>
          <w:tcPr>
            <w:tcW w:w="445" w:type="pct"/>
            <w:tcBorders>
              <w:left w:val="single" w:sz="4" w:space="0" w:color="auto"/>
            </w:tcBorders>
            <w:shd w:val="clear" w:color="auto" w:fill="F2F2F2" w:themeFill="background1" w:themeFillShade="F2"/>
          </w:tcPr>
          <w:p w14:paraId="0E0C0CC3" w14:textId="77777777" w:rsidR="002508DB" w:rsidRPr="0043171B" w:rsidRDefault="002508DB" w:rsidP="00835B8C">
            <w:pPr>
              <w:pStyle w:val="NoSpacing"/>
              <w:spacing w:line="480" w:lineRule="auto"/>
              <w:rPr>
                <w:rFonts w:cs="Arial"/>
                <w:lang w:val="en-US"/>
              </w:rPr>
            </w:pPr>
          </w:p>
        </w:tc>
        <w:tc>
          <w:tcPr>
            <w:tcW w:w="445" w:type="pct"/>
            <w:tcBorders>
              <w:right w:val="single" w:sz="4" w:space="0" w:color="auto"/>
            </w:tcBorders>
            <w:shd w:val="clear" w:color="auto" w:fill="F2F2F2" w:themeFill="background1" w:themeFillShade="F2"/>
          </w:tcPr>
          <w:p w14:paraId="7F5251D4" w14:textId="77777777" w:rsidR="002508DB" w:rsidRPr="0043171B" w:rsidRDefault="002508DB" w:rsidP="00835B8C">
            <w:pPr>
              <w:pStyle w:val="NoSpacing"/>
              <w:spacing w:line="480" w:lineRule="auto"/>
              <w:rPr>
                <w:rFonts w:cs="Arial"/>
                <w:lang w:val="en-US"/>
              </w:rPr>
            </w:pPr>
            <w:r w:rsidRPr="0043171B">
              <w:rPr>
                <w:rFonts w:cs="Arial"/>
                <w:lang w:val="en-US"/>
              </w:rPr>
              <w:t>1</w:t>
            </w:r>
          </w:p>
        </w:tc>
        <w:tc>
          <w:tcPr>
            <w:tcW w:w="444" w:type="pct"/>
            <w:tcBorders>
              <w:left w:val="single" w:sz="4" w:space="0" w:color="auto"/>
            </w:tcBorders>
            <w:shd w:val="clear" w:color="auto" w:fill="F2F2F2" w:themeFill="background1" w:themeFillShade="F2"/>
          </w:tcPr>
          <w:p w14:paraId="141A2CAD" w14:textId="77777777" w:rsidR="002508DB" w:rsidRPr="0043171B" w:rsidRDefault="002508DB" w:rsidP="00835B8C">
            <w:pPr>
              <w:pStyle w:val="NoSpacing"/>
              <w:spacing w:line="480" w:lineRule="auto"/>
              <w:rPr>
                <w:rFonts w:cs="Arial"/>
                <w:lang w:val="en-US"/>
              </w:rPr>
            </w:pPr>
          </w:p>
        </w:tc>
        <w:tc>
          <w:tcPr>
            <w:tcW w:w="445" w:type="pct"/>
            <w:tcBorders>
              <w:right w:val="single" w:sz="4" w:space="0" w:color="auto"/>
            </w:tcBorders>
            <w:shd w:val="clear" w:color="auto" w:fill="F2F2F2" w:themeFill="background1" w:themeFillShade="F2"/>
          </w:tcPr>
          <w:p w14:paraId="4B30A9A9" w14:textId="77777777" w:rsidR="002508DB" w:rsidRPr="0043171B" w:rsidRDefault="002508DB" w:rsidP="00835B8C">
            <w:pPr>
              <w:pStyle w:val="NoSpacing"/>
              <w:spacing w:line="480" w:lineRule="auto"/>
              <w:rPr>
                <w:rFonts w:cs="Arial"/>
                <w:lang w:val="en-US"/>
              </w:rPr>
            </w:pPr>
          </w:p>
        </w:tc>
        <w:tc>
          <w:tcPr>
            <w:tcW w:w="445" w:type="pct"/>
            <w:tcBorders>
              <w:left w:val="single" w:sz="4" w:space="0" w:color="auto"/>
            </w:tcBorders>
            <w:shd w:val="clear" w:color="auto" w:fill="F2F2F2" w:themeFill="background1" w:themeFillShade="F2"/>
          </w:tcPr>
          <w:p w14:paraId="24E996CE" w14:textId="77777777" w:rsidR="002508DB" w:rsidRPr="0043171B" w:rsidRDefault="002508DB" w:rsidP="00835B8C">
            <w:pPr>
              <w:pStyle w:val="NoSpacing"/>
              <w:spacing w:line="480" w:lineRule="auto"/>
              <w:rPr>
                <w:rFonts w:cs="Arial"/>
                <w:lang w:val="en-US"/>
              </w:rPr>
            </w:pPr>
          </w:p>
        </w:tc>
        <w:tc>
          <w:tcPr>
            <w:tcW w:w="445" w:type="pct"/>
            <w:tcBorders>
              <w:right w:val="single" w:sz="4" w:space="0" w:color="auto"/>
            </w:tcBorders>
            <w:shd w:val="clear" w:color="auto" w:fill="F2F2F2" w:themeFill="background1" w:themeFillShade="F2"/>
          </w:tcPr>
          <w:p w14:paraId="304B3195" w14:textId="77777777" w:rsidR="002508DB" w:rsidRPr="0043171B" w:rsidRDefault="002508DB" w:rsidP="00835B8C">
            <w:pPr>
              <w:pStyle w:val="NoSpacing"/>
              <w:spacing w:line="480" w:lineRule="auto"/>
              <w:rPr>
                <w:rFonts w:cs="Arial"/>
                <w:lang w:val="en-US"/>
              </w:rPr>
            </w:pPr>
          </w:p>
        </w:tc>
        <w:tc>
          <w:tcPr>
            <w:tcW w:w="378" w:type="pct"/>
            <w:tcBorders>
              <w:left w:val="single" w:sz="4" w:space="0" w:color="auto"/>
            </w:tcBorders>
            <w:shd w:val="clear" w:color="auto" w:fill="F2F2F2" w:themeFill="background1" w:themeFillShade="F2"/>
          </w:tcPr>
          <w:p w14:paraId="4FB9E550" w14:textId="77777777" w:rsidR="002508DB" w:rsidRPr="0043171B" w:rsidRDefault="002508DB" w:rsidP="00835B8C">
            <w:pPr>
              <w:pStyle w:val="NoSpacing"/>
              <w:spacing w:line="480" w:lineRule="auto"/>
              <w:rPr>
                <w:rFonts w:cs="Arial"/>
                <w:lang w:val="en-US"/>
              </w:rPr>
            </w:pPr>
            <w:r w:rsidRPr="0043171B">
              <w:rPr>
                <w:rFonts w:cs="Arial"/>
                <w:lang w:val="en-US"/>
              </w:rPr>
              <w:t>1</w:t>
            </w:r>
          </w:p>
        </w:tc>
      </w:tr>
      <w:tr w:rsidR="002508DB" w:rsidRPr="0043171B" w14:paraId="691F2C2C" w14:textId="77777777" w:rsidTr="00DF3B02">
        <w:tc>
          <w:tcPr>
            <w:tcW w:w="1066" w:type="pct"/>
            <w:tcBorders>
              <w:bottom w:val="single" w:sz="4" w:space="0" w:color="auto"/>
              <w:right w:val="single" w:sz="4" w:space="0" w:color="auto"/>
            </w:tcBorders>
          </w:tcPr>
          <w:p w14:paraId="56AE2731" w14:textId="77777777" w:rsidR="002508DB" w:rsidRPr="0043171B" w:rsidRDefault="002508DB" w:rsidP="00835B8C">
            <w:pPr>
              <w:pStyle w:val="NoSpacing"/>
              <w:spacing w:line="480" w:lineRule="auto"/>
              <w:rPr>
                <w:rFonts w:cs="Arial"/>
                <w:lang w:val="en-US"/>
              </w:rPr>
            </w:pPr>
            <w:r w:rsidRPr="0043171B">
              <w:rPr>
                <w:rFonts w:cs="Arial"/>
                <w:lang w:val="en-US"/>
              </w:rPr>
              <w:t>Total</w:t>
            </w:r>
          </w:p>
        </w:tc>
        <w:tc>
          <w:tcPr>
            <w:tcW w:w="444" w:type="pct"/>
            <w:tcBorders>
              <w:left w:val="single" w:sz="4" w:space="0" w:color="auto"/>
              <w:bottom w:val="single" w:sz="4" w:space="0" w:color="auto"/>
            </w:tcBorders>
          </w:tcPr>
          <w:p w14:paraId="722257D7" w14:textId="77777777" w:rsidR="002508DB" w:rsidRPr="0043171B" w:rsidRDefault="002508DB" w:rsidP="00835B8C">
            <w:pPr>
              <w:pStyle w:val="NoSpacing"/>
              <w:spacing w:line="480" w:lineRule="auto"/>
              <w:rPr>
                <w:rFonts w:cs="Arial"/>
                <w:lang w:val="en-US"/>
              </w:rPr>
            </w:pPr>
            <w:r w:rsidRPr="0043171B">
              <w:rPr>
                <w:rFonts w:cs="Arial"/>
                <w:lang w:val="en-US"/>
              </w:rPr>
              <w:t>2</w:t>
            </w:r>
          </w:p>
        </w:tc>
        <w:tc>
          <w:tcPr>
            <w:tcW w:w="445" w:type="pct"/>
            <w:tcBorders>
              <w:bottom w:val="single" w:sz="4" w:space="0" w:color="auto"/>
              <w:right w:val="single" w:sz="4" w:space="0" w:color="auto"/>
            </w:tcBorders>
          </w:tcPr>
          <w:p w14:paraId="2A90D987" w14:textId="77777777" w:rsidR="002508DB" w:rsidRPr="0043171B" w:rsidRDefault="002508DB" w:rsidP="00835B8C">
            <w:pPr>
              <w:pStyle w:val="NoSpacing"/>
              <w:spacing w:line="480" w:lineRule="auto"/>
              <w:rPr>
                <w:rFonts w:cs="Arial"/>
                <w:lang w:val="en-US"/>
              </w:rPr>
            </w:pPr>
            <w:r w:rsidRPr="0043171B">
              <w:rPr>
                <w:rFonts w:cs="Arial"/>
                <w:lang w:val="en-US"/>
              </w:rPr>
              <w:t>4</w:t>
            </w:r>
          </w:p>
        </w:tc>
        <w:tc>
          <w:tcPr>
            <w:tcW w:w="445" w:type="pct"/>
            <w:tcBorders>
              <w:left w:val="single" w:sz="4" w:space="0" w:color="auto"/>
              <w:bottom w:val="single" w:sz="4" w:space="0" w:color="auto"/>
            </w:tcBorders>
          </w:tcPr>
          <w:p w14:paraId="11F5E4CA" w14:textId="77777777" w:rsidR="002508DB" w:rsidRPr="0043171B" w:rsidRDefault="002508DB" w:rsidP="00835B8C">
            <w:pPr>
              <w:pStyle w:val="NoSpacing"/>
              <w:spacing w:line="480" w:lineRule="auto"/>
              <w:rPr>
                <w:rFonts w:cs="Arial"/>
                <w:lang w:val="en-US"/>
              </w:rPr>
            </w:pPr>
            <w:r w:rsidRPr="0043171B">
              <w:rPr>
                <w:rFonts w:cs="Arial"/>
                <w:lang w:val="en-US"/>
              </w:rPr>
              <w:t>4</w:t>
            </w:r>
          </w:p>
        </w:tc>
        <w:tc>
          <w:tcPr>
            <w:tcW w:w="445" w:type="pct"/>
            <w:tcBorders>
              <w:bottom w:val="single" w:sz="4" w:space="0" w:color="auto"/>
              <w:right w:val="single" w:sz="4" w:space="0" w:color="auto"/>
            </w:tcBorders>
          </w:tcPr>
          <w:p w14:paraId="2156DD92" w14:textId="77777777" w:rsidR="002508DB" w:rsidRPr="0043171B" w:rsidRDefault="002508DB" w:rsidP="00835B8C">
            <w:pPr>
              <w:pStyle w:val="NoSpacing"/>
              <w:spacing w:line="480" w:lineRule="auto"/>
              <w:rPr>
                <w:rFonts w:cs="Arial"/>
                <w:lang w:val="en-US"/>
              </w:rPr>
            </w:pPr>
            <w:r w:rsidRPr="0043171B">
              <w:rPr>
                <w:rFonts w:cs="Arial"/>
                <w:lang w:val="en-US"/>
              </w:rPr>
              <w:t>2</w:t>
            </w:r>
          </w:p>
        </w:tc>
        <w:tc>
          <w:tcPr>
            <w:tcW w:w="444" w:type="pct"/>
            <w:tcBorders>
              <w:left w:val="single" w:sz="4" w:space="0" w:color="auto"/>
              <w:bottom w:val="single" w:sz="4" w:space="0" w:color="auto"/>
            </w:tcBorders>
          </w:tcPr>
          <w:p w14:paraId="1C7EE8C2" w14:textId="77777777" w:rsidR="002508DB" w:rsidRPr="0043171B" w:rsidRDefault="002508DB" w:rsidP="00835B8C">
            <w:pPr>
              <w:pStyle w:val="NoSpacing"/>
              <w:spacing w:line="480" w:lineRule="auto"/>
              <w:rPr>
                <w:rFonts w:cs="Arial"/>
                <w:lang w:val="en-US"/>
              </w:rPr>
            </w:pPr>
            <w:r w:rsidRPr="0043171B">
              <w:rPr>
                <w:rFonts w:cs="Arial"/>
                <w:lang w:val="en-US"/>
              </w:rPr>
              <w:t>1</w:t>
            </w:r>
          </w:p>
        </w:tc>
        <w:tc>
          <w:tcPr>
            <w:tcW w:w="445" w:type="pct"/>
            <w:tcBorders>
              <w:bottom w:val="single" w:sz="4" w:space="0" w:color="auto"/>
              <w:right w:val="single" w:sz="4" w:space="0" w:color="auto"/>
            </w:tcBorders>
          </w:tcPr>
          <w:p w14:paraId="4BB40F3A" w14:textId="77777777" w:rsidR="002508DB" w:rsidRPr="0043171B" w:rsidRDefault="002508DB" w:rsidP="00835B8C">
            <w:pPr>
              <w:pStyle w:val="NoSpacing"/>
              <w:spacing w:line="480" w:lineRule="auto"/>
              <w:rPr>
                <w:rFonts w:cs="Arial"/>
                <w:lang w:val="en-US"/>
              </w:rPr>
            </w:pPr>
            <w:r w:rsidRPr="0043171B">
              <w:rPr>
                <w:rFonts w:cs="Arial"/>
                <w:lang w:val="en-US"/>
              </w:rPr>
              <w:t>5</w:t>
            </w:r>
          </w:p>
        </w:tc>
        <w:tc>
          <w:tcPr>
            <w:tcW w:w="445" w:type="pct"/>
            <w:tcBorders>
              <w:left w:val="single" w:sz="4" w:space="0" w:color="auto"/>
              <w:bottom w:val="single" w:sz="4" w:space="0" w:color="auto"/>
            </w:tcBorders>
          </w:tcPr>
          <w:p w14:paraId="55B8F91D" w14:textId="77777777" w:rsidR="002508DB" w:rsidRPr="0043171B" w:rsidRDefault="002508DB" w:rsidP="00835B8C">
            <w:pPr>
              <w:pStyle w:val="NoSpacing"/>
              <w:spacing w:line="480" w:lineRule="auto"/>
              <w:rPr>
                <w:rFonts w:cs="Arial"/>
                <w:lang w:val="en-US"/>
              </w:rPr>
            </w:pPr>
            <w:r w:rsidRPr="0043171B">
              <w:rPr>
                <w:rFonts w:cs="Arial"/>
                <w:lang w:val="en-US"/>
              </w:rPr>
              <w:t>2</w:t>
            </w:r>
          </w:p>
        </w:tc>
        <w:tc>
          <w:tcPr>
            <w:tcW w:w="445" w:type="pct"/>
            <w:tcBorders>
              <w:bottom w:val="single" w:sz="4" w:space="0" w:color="auto"/>
              <w:right w:val="single" w:sz="4" w:space="0" w:color="auto"/>
            </w:tcBorders>
          </w:tcPr>
          <w:p w14:paraId="3439AD98" w14:textId="77777777" w:rsidR="002508DB" w:rsidRPr="0043171B" w:rsidRDefault="002508DB" w:rsidP="00835B8C">
            <w:pPr>
              <w:pStyle w:val="NoSpacing"/>
              <w:spacing w:line="480" w:lineRule="auto"/>
              <w:rPr>
                <w:rFonts w:cs="Arial"/>
                <w:lang w:val="en-US"/>
              </w:rPr>
            </w:pPr>
            <w:r w:rsidRPr="0043171B">
              <w:rPr>
                <w:rFonts w:cs="Arial"/>
                <w:lang w:val="en-US"/>
              </w:rPr>
              <w:t>4</w:t>
            </w:r>
          </w:p>
        </w:tc>
        <w:tc>
          <w:tcPr>
            <w:tcW w:w="378" w:type="pct"/>
            <w:tcBorders>
              <w:left w:val="single" w:sz="4" w:space="0" w:color="auto"/>
              <w:bottom w:val="single" w:sz="4" w:space="0" w:color="auto"/>
            </w:tcBorders>
          </w:tcPr>
          <w:p w14:paraId="23C574D1" w14:textId="77777777" w:rsidR="002508DB" w:rsidRPr="0043171B" w:rsidRDefault="002508DB" w:rsidP="00835B8C">
            <w:pPr>
              <w:pStyle w:val="NoSpacing"/>
              <w:spacing w:line="480" w:lineRule="auto"/>
              <w:rPr>
                <w:rFonts w:cs="Arial"/>
                <w:lang w:val="en-US"/>
              </w:rPr>
            </w:pPr>
            <w:r w:rsidRPr="0043171B">
              <w:rPr>
                <w:rFonts w:cs="Arial"/>
                <w:lang w:val="en-US"/>
              </w:rPr>
              <w:t>24</w:t>
            </w:r>
          </w:p>
        </w:tc>
      </w:tr>
    </w:tbl>
    <w:p w14:paraId="6BEE814D" w14:textId="7500466A" w:rsidR="002508DB" w:rsidRPr="0043171B" w:rsidRDefault="00763C12" w:rsidP="00835B8C">
      <w:pPr>
        <w:rPr>
          <w:rFonts w:cs="Arial"/>
          <w:lang w:val="en-US"/>
        </w:rPr>
      </w:pPr>
      <w:r w:rsidRPr="00763C12">
        <w:rPr>
          <w:rFonts w:cs="Arial"/>
          <w:b/>
          <w:bCs/>
          <w:lang w:val="en-US"/>
        </w:rPr>
        <w:t>Abbreviation:</w:t>
      </w:r>
      <w:r>
        <w:rPr>
          <w:rFonts w:cs="Arial"/>
          <w:lang w:val="en-US"/>
        </w:rPr>
        <w:t xml:space="preserve"> </w:t>
      </w:r>
      <w:r w:rsidR="002508DB" w:rsidRPr="0043171B">
        <w:rPr>
          <w:rFonts w:cs="Arial"/>
          <w:lang w:val="en-US"/>
        </w:rPr>
        <w:t>GP</w:t>
      </w:r>
      <w:r>
        <w:rPr>
          <w:rFonts w:cs="Arial"/>
          <w:lang w:val="en-US"/>
        </w:rPr>
        <w:t>,</w:t>
      </w:r>
      <w:r w:rsidR="002508DB" w:rsidRPr="0043171B">
        <w:rPr>
          <w:rFonts w:cs="Arial"/>
          <w:lang w:val="en-US"/>
        </w:rPr>
        <w:t xml:space="preserve"> general practitioners</w:t>
      </w:r>
      <w:r>
        <w:rPr>
          <w:rFonts w:cs="Arial"/>
          <w:lang w:val="en-US"/>
        </w:rPr>
        <w:t>.</w:t>
      </w:r>
      <w:r w:rsidR="002508DB" w:rsidRPr="0043171B">
        <w:rPr>
          <w:rFonts w:cs="Arial"/>
          <w:lang w:val="en-US"/>
        </w:rPr>
        <w:t xml:space="preserve"> </w:t>
      </w:r>
      <w:r w:rsidR="002508DB" w:rsidRPr="0043171B">
        <w:rPr>
          <w:rFonts w:cs="Arial"/>
          <w:lang w:val="en-US"/>
        </w:rPr>
        <w:br/>
      </w:r>
      <w:r w:rsidR="00AA61B9" w:rsidRPr="00F74F0E">
        <w:rPr>
          <w:rFonts w:cs="Arial"/>
          <w:b/>
          <w:bCs/>
          <w:lang w:val="en-US"/>
        </w:rPr>
        <w:t>N</w:t>
      </w:r>
      <w:r w:rsidR="002508DB" w:rsidRPr="00F74F0E">
        <w:rPr>
          <w:rFonts w:cs="Arial"/>
          <w:b/>
          <w:bCs/>
          <w:lang w:val="en-US"/>
        </w:rPr>
        <w:t>ote:</w:t>
      </w:r>
      <w:r w:rsidR="002508DB" w:rsidRPr="0043171B">
        <w:rPr>
          <w:rFonts w:cs="Arial"/>
          <w:lang w:val="en-US"/>
        </w:rPr>
        <w:t xml:space="preserve"> Due to low numbers of participants in phase one from Germany, two additional phase one interviews were conducted in phase two.</w:t>
      </w:r>
    </w:p>
    <w:p w14:paraId="04F5357A" w14:textId="77777777" w:rsidR="002508DB" w:rsidRPr="0043171B" w:rsidRDefault="002508DB" w:rsidP="00835B8C">
      <w:pPr>
        <w:rPr>
          <w:rFonts w:cs="Arial"/>
          <w:lang w:val="en-US"/>
        </w:rPr>
        <w:sectPr w:rsidR="002508DB" w:rsidRPr="0043171B" w:rsidSect="00606C80">
          <w:pgSz w:w="16838" w:h="11906" w:orient="landscape"/>
          <w:pgMar w:top="1440" w:right="1440" w:bottom="1440" w:left="1440" w:header="708" w:footer="708" w:gutter="0"/>
          <w:cols w:space="708"/>
          <w:docGrid w:linePitch="360"/>
        </w:sectPr>
      </w:pPr>
    </w:p>
    <w:p w14:paraId="7AB30E14" w14:textId="1994A7E1" w:rsidR="00C61373" w:rsidRPr="0043171B" w:rsidRDefault="00E60758" w:rsidP="00835B8C">
      <w:pPr>
        <w:pStyle w:val="Heading1"/>
      </w:pPr>
      <w:bookmarkStart w:id="8" w:name="_Toc88663560"/>
      <w:r w:rsidRPr="0043171B">
        <w:lastRenderedPageBreak/>
        <w:t xml:space="preserve">Appendix </w:t>
      </w:r>
      <w:r w:rsidR="002508DB" w:rsidRPr="0043171B">
        <w:t>F</w:t>
      </w:r>
      <w:r w:rsidR="00CA3CEB" w:rsidRPr="0043171B">
        <w:t xml:space="preserve">: </w:t>
      </w:r>
      <w:r w:rsidR="00C61373" w:rsidRPr="0043171B">
        <w:t>Example</w:t>
      </w:r>
      <w:r w:rsidR="00EB451A" w:rsidRPr="0043171B">
        <w:t>s</w:t>
      </w:r>
      <w:r w:rsidR="00C61373" w:rsidRPr="0043171B">
        <w:t xml:space="preserve"> of the collected quantitative data from published sources found in the evidenced care pathways</w:t>
      </w:r>
      <w:bookmarkEnd w:id="8"/>
    </w:p>
    <w:tbl>
      <w:tblPr>
        <w:tblStyle w:val="TableGrid"/>
        <w:tblW w:w="5000" w:type="pct"/>
        <w:tblLook w:val="04A0" w:firstRow="1" w:lastRow="0" w:firstColumn="1" w:lastColumn="0" w:noHBand="0" w:noVBand="1"/>
      </w:tblPr>
      <w:tblGrid>
        <w:gridCol w:w="2128"/>
        <w:gridCol w:w="2956"/>
        <w:gridCol w:w="2959"/>
        <w:gridCol w:w="2956"/>
        <w:gridCol w:w="2959"/>
      </w:tblGrid>
      <w:tr w:rsidR="00C61373" w:rsidRPr="0043171B" w14:paraId="2330EEF5" w14:textId="77777777" w:rsidTr="005C712C">
        <w:trPr>
          <w:cantSplit/>
          <w:tblHeader/>
        </w:trPr>
        <w:tc>
          <w:tcPr>
            <w:tcW w:w="762" w:type="pct"/>
            <w:tcBorders>
              <w:top w:val="single" w:sz="4" w:space="0" w:color="auto"/>
              <w:left w:val="nil"/>
              <w:bottom w:val="single" w:sz="4" w:space="0" w:color="auto"/>
              <w:right w:val="nil"/>
            </w:tcBorders>
          </w:tcPr>
          <w:p w14:paraId="4230207C" w14:textId="77777777" w:rsidR="00C61373" w:rsidRPr="0043171B" w:rsidRDefault="00C61373" w:rsidP="00835B8C">
            <w:pPr>
              <w:pStyle w:val="NoSpacing"/>
              <w:spacing w:line="480" w:lineRule="auto"/>
              <w:rPr>
                <w:rFonts w:cs="Arial"/>
                <w:lang w:val="en-US"/>
              </w:rPr>
            </w:pPr>
          </w:p>
        </w:tc>
        <w:tc>
          <w:tcPr>
            <w:tcW w:w="1059" w:type="pct"/>
            <w:tcBorders>
              <w:top w:val="single" w:sz="4" w:space="0" w:color="auto"/>
              <w:left w:val="nil"/>
              <w:bottom w:val="single" w:sz="4" w:space="0" w:color="auto"/>
              <w:right w:val="nil"/>
            </w:tcBorders>
          </w:tcPr>
          <w:p w14:paraId="4B5AFB67" w14:textId="77777777" w:rsidR="00C61373" w:rsidRPr="0043171B" w:rsidRDefault="00C61373" w:rsidP="00835B8C">
            <w:pPr>
              <w:pStyle w:val="NoSpacing"/>
              <w:spacing w:line="480" w:lineRule="auto"/>
              <w:rPr>
                <w:rFonts w:cs="Arial"/>
                <w:b/>
                <w:bCs/>
                <w:lang w:val="en-US"/>
              </w:rPr>
            </w:pPr>
            <w:r w:rsidRPr="0043171B">
              <w:rPr>
                <w:rFonts w:cs="Arial"/>
                <w:b/>
                <w:bCs/>
                <w:lang w:val="en-US"/>
              </w:rPr>
              <w:t>Japan</w:t>
            </w:r>
          </w:p>
        </w:tc>
        <w:tc>
          <w:tcPr>
            <w:tcW w:w="1060" w:type="pct"/>
            <w:tcBorders>
              <w:top w:val="single" w:sz="4" w:space="0" w:color="auto"/>
              <w:left w:val="nil"/>
              <w:bottom w:val="single" w:sz="4" w:space="0" w:color="auto"/>
              <w:right w:val="nil"/>
            </w:tcBorders>
          </w:tcPr>
          <w:p w14:paraId="7C6B8DC2" w14:textId="77777777" w:rsidR="00C61373" w:rsidRPr="0043171B" w:rsidRDefault="00C61373" w:rsidP="00835B8C">
            <w:pPr>
              <w:pStyle w:val="NoSpacing"/>
              <w:spacing w:line="480" w:lineRule="auto"/>
              <w:rPr>
                <w:rFonts w:cs="Arial"/>
                <w:b/>
                <w:bCs/>
                <w:lang w:val="en-US"/>
              </w:rPr>
            </w:pPr>
            <w:r w:rsidRPr="0043171B">
              <w:rPr>
                <w:rFonts w:cs="Arial"/>
                <w:b/>
                <w:bCs/>
                <w:lang w:val="en-US"/>
              </w:rPr>
              <w:t>Canada</w:t>
            </w:r>
          </w:p>
        </w:tc>
        <w:tc>
          <w:tcPr>
            <w:tcW w:w="1059" w:type="pct"/>
            <w:tcBorders>
              <w:top w:val="single" w:sz="4" w:space="0" w:color="auto"/>
              <w:left w:val="nil"/>
              <w:bottom w:val="single" w:sz="4" w:space="0" w:color="auto"/>
              <w:right w:val="nil"/>
            </w:tcBorders>
          </w:tcPr>
          <w:p w14:paraId="452A4888" w14:textId="77777777" w:rsidR="00C61373" w:rsidRPr="0043171B" w:rsidRDefault="00C61373" w:rsidP="00835B8C">
            <w:pPr>
              <w:pStyle w:val="NoSpacing"/>
              <w:spacing w:line="480" w:lineRule="auto"/>
              <w:rPr>
                <w:rFonts w:cs="Arial"/>
                <w:b/>
                <w:bCs/>
                <w:lang w:val="en-US"/>
              </w:rPr>
            </w:pPr>
            <w:r w:rsidRPr="0043171B">
              <w:rPr>
                <w:rFonts w:cs="Arial"/>
                <w:b/>
                <w:bCs/>
                <w:lang w:val="en-US"/>
              </w:rPr>
              <w:t>England</w:t>
            </w:r>
          </w:p>
        </w:tc>
        <w:tc>
          <w:tcPr>
            <w:tcW w:w="1060" w:type="pct"/>
            <w:tcBorders>
              <w:top w:val="single" w:sz="4" w:space="0" w:color="auto"/>
              <w:left w:val="nil"/>
              <w:bottom w:val="single" w:sz="4" w:space="0" w:color="auto"/>
              <w:right w:val="nil"/>
            </w:tcBorders>
          </w:tcPr>
          <w:p w14:paraId="022D6965" w14:textId="77777777" w:rsidR="00C61373" w:rsidRPr="0043171B" w:rsidRDefault="00C61373" w:rsidP="00835B8C">
            <w:pPr>
              <w:pStyle w:val="NoSpacing"/>
              <w:spacing w:line="480" w:lineRule="auto"/>
              <w:rPr>
                <w:rFonts w:cs="Arial"/>
                <w:b/>
                <w:bCs/>
                <w:lang w:val="en-US"/>
              </w:rPr>
            </w:pPr>
            <w:r w:rsidRPr="0043171B">
              <w:rPr>
                <w:rFonts w:cs="Arial"/>
                <w:b/>
                <w:bCs/>
                <w:lang w:val="en-US"/>
              </w:rPr>
              <w:t>Germany</w:t>
            </w:r>
          </w:p>
        </w:tc>
      </w:tr>
      <w:tr w:rsidR="00C61373" w:rsidRPr="0043171B" w14:paraId="3DB16C8D" w14:textId="77777777" w:rsidTr="005C712C">
        <w:trPr>
          <w:cantSplit/>
        </w:trPr>
        <w:tc>
          <w:tcPr>
            <w:tcW w:w="762" w:type="pct"/>
            <w:tcBorders>
              <w:top w:val="single" w:sz="4" w:space="0" w:color="auto"/>
              <w:left w:val="nil"/>
              <w:bottom w:val="nil"/>
              <w:right w:val="nil"/>
            </w:tcBorders>
            <w:shd w:val="clear" w:color="auto" w:fill="F2F2F2" w:themeFill="background1" w:themeFillShade="F2"/>
          </w:tcPr>
          <w:p w14:paraId="274BE761" w14:textId="77777777" w:rsidR="00C61373" w:rsidRPr="0043171B" w:rsidRDefault="00C61373" w:rsidP="00835B8C">
            <w:pPr>
              <w:pStyle w:val="NoSpacing"/>
              <w:spacing w:line="480" w:lineRule="auto"/>
              <w:rPr>
                <w:rFonts w:cs="Arial"/>
                <w:lang w:val="en-US"/>
              </w:rPr>
            </w:pPr>
            <w:r w:rsidRPr="0043171B">
              <w:rPr>
                <w:rFonts w:cs="Arial"/>
                <w:lang w:val="en-US"/>
              </w:rPr>
              <w:t xml:space="preserve">Undiagnosed patients </w:t>
            </w:r>
          </w:p>
        </w:tc>
        <w:tc>
          <w:tcPr>
            <w:tcW w:w="1059" w:type="pct"/>
            <w:tcBorders>
              <w:top w:val="single" w:sz="4" w:space="0" w:color="auto"/>
              <w:left w:val="nil"/>
              <w:bottom w:val="nil"/>
              <w:right w:val="nil"/>
            </w:tcBorders>
            <w:shd w:val="clear" w:color="auto" w:fill="F2F2F2" w:themeFill="background1" w:themeFillShade="F2"/>
          </w:tcPr>
          <w:p w14:paraId="25F82B76" w14:textId="77777777" w:rsidR="00C61373" w:rsidRPr="0043171B" w:rsidRDefault="00C61373" w:rsidP="00835B8C">
            <w:pPr>
              <w:pStyle w:val="NoSpacing"/>
              <w:spacing w:line="480" w:lineRule="auto"/>
              <w:rPr>
                <w:rFonts w:cs="Arial"/>
                <w:lang w:val="en-US"/>
              </w:rPr>
            </w:pPr>
            <w:r w:rsidRPr="0043171B">
              <w:rPr>
                <w:rFonts w:cs="Arial"/>
                <w:lang w:val="en-US"/>
              </w:rPr>
              <w:t>-</w:t>
            </w:r>
          </w:p>
        </w:tc>
        <w:tc>
          <w:tcPr>
            <w:tcW w:w="1060" w:type="pct"/>
            <w:tcBorders>
              <w:top w:val="single" w:sz="4" w:space="0" w:color="auto"/>
              <w:left w:val="nil"/>
              <w:bottom w:val="nil"/>
              <w:right w:val="nil"/>
            </w:tcBorders>
            <w:shd w:val="clear" w:color="auto" w:fill="F2F2F2" w:themeFill="background1" w:themeFillShade="F2"/>
          </w:tcPr>
          <w:p w14:paraId="3CA822B0" w14:textId="12F331E0" w:rsidR="00C61373" w:rsidRPr="0043171B" w:rsidRDefault="00C61373" w:rsidP="00835B8C">
            <w:pPr>
              <w:pStyle w:val="NoSpacing"/>
              <w:spacing w:line="480" w:lineRule="auto"/>
              <w:rPr>
                <w:rFonts w:cs="Arial"/>
                <w:lang w:val="en-US"/>
              </w:rPr>
            </w:pPr>
            <w:r w:rsidRPr="0043171B">
              <w:rPr>
                <w:rFonts w:cs="Arial"/>
                <w:lang w:val="en-US"/>
              </w:rPr>
              <w:t xml:space="preserve">Almost 80% of patients are undiagnosed </w:t>
            </w:r>
            <w:r w:rsidRPr="0043171B">
              <w:rPr>
                <w:rFonts w:cs="Arial"/>
                <w:lang w:val="en-US"/>
              </w:rPr>
              <w:fldChar w:fldCharType="begin"/>
            </w:r>
            <w:r w:rsidR="0024642D" w:rsidRPr="0043171B">
              <w:rPr>
                <w:rFonts w:cs="Arial"/>
                <w:lang w:val="en-US"/>
              </w:rPr>
              <w:instrText xml:space="preserve"> ADDIN ZOTERO_ITEM CSL_CITATION {"citationID":"XkYZFB8h","properties":{"formattedCitation":"\\super 6\\nosupersub{}","plainCitation":"6","noteIndex":0},"citationItems":[{"id":13684,"uris":["http://zotero.org/groups/735877/items/XFN6B397"],"uri":["http://zotero.org/groups/735877/items/XFN6B397"],"itemData":{"id":13684,"type":"article-journal","abstract":"&lt;h3&gt;Background&lt;/h3&gt;&lt;p&gt;Misdiagnosis of COPD is common. The goal of this study was to quantify the health services burden of undiagnosed and overdiagnosed COPD in a real-world, North American population.&lt;/p&gt;&lt;h3&gt;Methods&lt;/h3&gt;&lt;p&gt;A population-based cohort study was conducted. Presence of COPD using spirometry was ascertained in randomly selected adults aged ≥ 40 years from Ontario, Canada, who participated in the Canadian Obstructive Lung Disease study. The presence of physician-diagnosed COPD was ascertained for the same subjects by using linked health administrative data. Participants were then categorized into four groups: correctly diagnosed, undiagnosed, overdiagnosed, and no COPD according to either criteria. Age- and sex-standardized rates of hospitalizations, ED visits, and ambulatory care visits in each group were determined and compared.&lt;/p&gt;&lt;h3&gt;Results&lt;/h3&gt;&lt;p&gt;Of 1,403 participants, 13.7% had undiagnosed COPD, 5.1% were overdiagnosed, and 3.7% had correctly diagnosed COPD. Subjects with overdiagnosed COPD had significantly higher rates of hospitalizations, ED visits, and ambulatory care visits, and subjects with moderate to severe undiagnosed COPD had higher rates of hospitalizations, than subjects in the non-COPD population.&lt;/p&gt;&lt;h3&gt;Conclusions&lt;/h3&gt;&lt;p&gt;Undiagnosed and overdiagnosed COPD contribute to significant health care burden. Given that misdiagnosed COPD was fivefold more common than correctly diagnosed COPD, these findings point to a substantial misdiagnosis-associated burden of disease that might be prevented, at least in part, with a correct diagnosis.&lt;/p&gt;","container-title":"CHEST","DOI":"10.1016/j.chest.2018.01.038","ISSN":"0012-3692","issue":"6","journalAbbreviation":"CHEST","language":"English","note":"PMID: 29425675","page":"1336-1346","source":"journal.chestnet.org","title":"Health Services Burden of Undiagnosed and Overdiagnosed COPD","volume":"153","author":[{"family":"Gershon","given":"Andrea S."},{"family":"Thiruchelvam","given":"Deva"},{"family":"Chapman","given":"Kenneth R."},{"family":"Aaron","given":"Shawn D."},{"family":"Stanbrook","given":"Matthew B."},{"family":"Bourbeau","given":"Jean"},{"family":"Tan","given":"Wan"},{"family":"To","given":"Teresa"}],"issued":{"date-parts":[["2018",6,1]]}}}],"schema":"https://github.com/citation-style-language/schema/raw/master/csl-citation.json"} </w:instrText>
            </w:r>
            <w:r w:rsidRPr="0043171B">
              <w:rPr>
                <w:rFonts w:cs="Arial"/>
                <w:lang w:val="en-US"/>
              </w:rPr>
              <w:fldChar w:fldCharType="separate"/>
            </w:r>
            <w:r w:rsidR="0045305E" w:rsidRPr="0043171B">
              <w:rPr>
                <w:rFonts w:cs="Arial"/>
                <w:szCs w:val="24"/>
                <w:vertAlign w:val="superscript"/>
                <w:lang w:val="en-US"/>
              </w:rPr>
              <w:t>6</w:t>
            </w:r>
            <w:r w:rsidRPr="0043171B">
              <w:rPr>
                <w:rFonts w:cs="Arial"/>
                <w:lang w:val="en-US"/>
              </w:rPr>
              <w:fldChar w:fldCharType="end"/>
            </w:r>
          </w:p>
        </w:tc>
        <w:tc>
          <w:tcPr>
            <w:tcW w:w="1059" w:type="pct"/>
            <w:tcBorders>
              <w:top w:val="single" w:sz="4" w:space="0" w:color="auto"/>
              <w:left w:val="nil"/>
              <w:bottom w:val="nil"/>
              <w:right w:val="nil"/>
            </w:tcBorders>
            <w:shd w:val="clear" w:color="auto" w:fill="F2F2F2" w:themeFill="background1" w:themeFillShade="F2"/>
          </w:tcPr>
          <w:p w14:paraId="19478518" w14:textId="532D4E1F" w:rsidR="00C61373" w:rsidRPr="0043171B" w:rsidRDefault="00C61373" w:rsidP="00835B8C">
            <w:pPr>
              <w:pStyle w:val="NoSpacing"/>
              <w:spacing w:line="480" w:lineRule="auto"/>
              <w:rPr>
                <w:rFonts w:cs="Arial"/>
                <w:lang w:val="en-US"/>
              </w:rPr>
            </w:pPr>
            <w:r w:rsidRPr="0043171B">
              <w:rPr>
                <w:rFonts w:cs="Arial"/>
                <w:lang w:val="en-US"/>
              </w:rPr>
              <w:t>10-34% (13,000-16,250) COPD admissions a year are in people who have not been previously diagnosed</w:t>
            </w:r>
            <w:r w:rsidR="0024642D" w:rsidRPr="0043171B">
              <w:rPr>
                <w:rFonts w:cs="Arial"/>
                <w:lang w:val="en-US"/>
              </w:rPr>
              <w:t>.</w:t>
            </w:r>
            <w:r w:rsidR="0024642D" w:rsidRPr="0043171B">
              <w:rPr>
                <w:rFonts w:cs="Arial"/>
                <w:lang w:val="en-US"/>
              </w:rPr>
              <w:fldChar w:fldCharType="begin"/>
            </w:r>
            <w:r w:rsidR="0024642D" w:rsidRPr="0043171B">
              <w:rPr>
                <w:rFonts w:cs="Arial"/>
                <w:lang w:val="en-US"/>
              </w:rPr>
              <w:instrText xml:space="preserve"> ADDIN ZOTERO_ITEM CSL_CITATION {"citationID":"kWsQ9ELZ","properties":{"formattedCitation":"\\super 7,8\\nosupersub{}","plainCitation":"7,8","noteIndex":0},"citationItems":[{"id":13784,"uris":["http://zotero.org/groups/735877/items/Y2JGY7AB"],"uri":["http://zotero.org/groups/735877/items/Y2JGY7AB"],"itemData":{"id":13784,"type":"article-journal","abstract":"BACKGROUND: The Continuing to Confront COPD International Patient Survey estimated the prevalence and burden of COPD across 12 countries. Using data from this survey we evaluated the economic impact of COPD.\nMETHODS: This cross-sectional, population-based survey questioned 4,343 subjects aged 40 years and older, fulfilling a case definition of COPD based on self-reported physician diagnosis or symptomatology. Direct cost measures were based on exacerbations of COPD (treated and those requiring emergency department visits and/or hospitalisation), contacts with healthcare professionals, and COPD medications. Indirect costs were calculated from work loss values using the Work Productivity and Activity Impairment scale. Combined direct and indirect costs estimated the total societal costs per patient.\nRESULTS: The annual direct costs of COPD ranged from $504 (South Korea) to $9,981 (USA), with inpatient hospitalisations (5 countries) and home oxygen therapy (3 countries) being the key drivers of direct costs. The proportion of patients completely prevented from working due to their COPD ranged from 6% (Italy) to 52% (USA and UK) with 8 countries reporting this to be ≥20%. Total societal costs per patient varied widely from $1,721 (Russia) to $30,826 (USA) but a consistent pattern across countries showed greater costs among those with increased burden of COPD (symptoms, health status and more severe disease) and a greater number of comorbidities.\nCONCLUSIONS: The economic burden of COPD is considerable across countries, and requires targeted resources to optimise COPD management encompassing the control of symptoms, prevention of exacerbations and effective treatment of comorbidities. Strategies to allow COPD patients to remain in work are important for addressing the substantial wider societal costs.","container-title":"PloS One","DOI":"10.1371/journal.pone.0152618","ISSN":"1932-6203","issue":"4","journalAbbreviation":"PLoS ONE","language":"eng","note":"PMID: 27092775\nPMCID: PMC4836731","page":"e0152618","source":"PubMed","title":"Continuing to Confront COPD International Patient Survey: Economic Impact of COPD in 12 Countries","title-short":"Continuing to Confront COPD International Patient Survey","volume":"11","author":[{"family":"Foo","given":"Jason"},{"family":"Landis","given":"Sarah H."},{"family":"Maskell","given":"Joe"},{"family":"Oh","given":"Yeon-Mok"},{"family":"Molen","given":"Thys","non-dropping-particle":"van der"},{"family":"Han","given":"MeiLan K."},{"family":"Mannino","given":"David M."},{"family":"Ichinose","given":"Masakazu"},{"family":"Punekar","given":"Yogesh"}],"issued":{"date-parts":[["2016"]]}}},{"id":13685,"uris":["http://zotero.org/groups/735877/items/GW676H6S"],"uri":["http://zotero.org/groups/735877/items/GW676H6S"],"itemData":{"id":13685,"type":"article-journal","abstract":"&lt;h3&gt;Background&lt;/h3&gt;&lt;p&gt;There is limited knowledge on what proportions of patients with COPD receive ambulatory care from primary care physicians, pulmonologists, or other specialists. We evaluated the types and combinations of physicians who provide ambulatory care to patients with COPD.&lt;/p&gt;&lt;h3&gt;Methods&lt;/h3&gt;&lt;p&gt;We conducted a population-based cross-sectional study using health administrative datasets from Ontario, Canada between April 1, 2014 and March 31, 2015. Individuals age 35 years and older with physician-diagnosed COPD were identified, using a previously validated COPD case definition. The primary outcomes were ambulatory visits to primary care physicians, pulmonologists, and all other specialists within a 1-year period.&lt;/p&gt;&lt;h3&gt;Results&lt;/h3&gt;&lt;p&gt;There were 895,155 individuals identified as having physician-diagnosed COPD. Of those, 56,533 individuals (6.3%) had no ambulatory care visits, 802,327 (89.6%) saw primary care physicians, and 95,782 (10.7%) consulted pulmonologists. By comparison, 736,496 (82.3%) saw other specialists, and 218,997 (24.5%) saw cardiologists. There were 32,473 individuals (3.6%) who underwent COPD-related hospitalizations. Of those in the subcohort with one hospitalization, about 30.0% saw pulmonologists; 43.7% of those who underwent two or more hospitalizations saw pulmonologists, and 9.9% with no hospitalization consulted pulmonologists.&lt;/p&gt;&lt;h3&gt;Conclusions&lt;/h3&gt;&lt;p&gt;Primary care physicians play a substantial role in caring for patients with COPD. But only one-half as many patients with COPD saw pulmonologists than cardiologists, suggesting that COPD may receive less specialty care compared with other chronic medical conditions. This information can help inform COPD care strategies to improve COPD care and minimize exacerbations and associated health-care costs. It also suggests a need for more research to provide guidance on when patients with COPD should be referred to pulmonologists.&lt;/p&gt;","container-title":"CHEST","DOI":"10.1016/j.chest.2018.12.018","ISSN":"0012-3692","issue":"4","journalAbbreviation":"CHEST","language":"English","note":"PMID: 30664858","page":"771-777","source":"journal.chestnet.org","title":"Which Physicians Are Taking Care of People With COPD?","volume":"155","author":[{"family":"Cho","given":"Eunice E."},{"family":"Mecredy","given":"Graham C."},{"family":"Wong","given":"Harvey H."},{"family":"Stanbrook","given":"Matthew B."},{"family":"Gershon","given":"Andrea S."}],"issued":{"date-parts":[["2019",4,1]]}}}],"schema":"https://github.com/citation-style-language/schema/raw/master/csl-citation.json"} </w:instrText>
            </w:r>
            <w:r w:rsidR="0024642D" w:rsidRPr="0043171B">
              <w:rPr>
                <w:rFonts w:cs="Arial"/>
                <w:lang w:val="en-US"/>
              </w:rPr>
              <w:fldChar w:fldCharType="separate"/>
            </w:r>
            <w:r w:rsidR="0024642D" w:rsidRPr="0043171B">
              <w:rPr>
                <w:rFonts w:cs="Arial"/>
                <w:szCs w:val="24"/>
                <w:vertAlign w:val="superscript"/>
                <w:lang w:val="en-US"/>
              </w:rPr>
              <w:t>7,8</w:t>
            </w:r>
            <w:r w:rsidR="0024642D" w:rsidRPr="0043171B">
              <w:rPr>
                <w:rFonts w:cs="Arial"/>
                <w:lang w:val="en-US"/>
              </w:rPr>
              <w:fldChar w:fldCharType="end"/>
            </w:r>
            <w:r w:rsidRPr="0043171B">
              <w:rPr>
                <w:rFonts w:cs="Arial"/>
                <w:lang w:val="en-US"/>
              </w:rPr>
              <w:t xml:space="preserve"> </w:t>
            </w:r>
          </w:p>
        </w:tc>
        <w:tc>
          <w:tcPr>
            <w:tcW w:w="1060" w:type="pct"/>
            <w:tcBorders>
              <w:top w:val="single" w:sz="4" w:space="0" w:color="auto"/>
              <w:left w:val="nil"/>
              <w:bottom w:val="nil"/>
              <w:right w:val="nil"/>
            </w:tcBorders>
            <w:shd w:val="clear" w:color="auto" w:fill="F2F2F2" w:themeFill="background1" w:themeFillShade="F2"/>
          </w:tcPr>
          <w:p w14:paraId="67C9A450" w14:textId="14A57DA8" w:rsidR="00C61373" w:rsidRPr="0043171B" w:rsidRDefault="00C61373" w:rsidP="00835B8C">
            <w:pPr>
              <w:pStyle w:val="NoSpacing"/>
              <w:spacing w:line="480" w:lineRule="auto"/>
              <w:rPr>
                <w:rFonts w:cs="Arial"/>
                <w:lang w:val="en-US"/>
              </w:rPr>
            </w:pPr>
            <w:r w:rsidRPr="0043171B">
              <w:rPr>
                <w:rFonts w:cs="Arial"/>
                <w:lang w:val="en-US"/>
              </w:rPr>
              <w:t>50 - 81% of COPD patients are undiagnosed</w:t>
            </w:r>
            <w:r w:rsidR="00DC193D" w:rsidRPr="0043171B">
              <w:rPr>
                <w:rFonts w:cs="Arial"/>
                <w:lang w:val="en-US"/>
              </w:rPr>
              <w:t>.</w:t>
            </w:r>
            <w:r w:rsidRPr="0043171B">
              <w:rPr>
                <w:rFonts w:cs="Arial"/>
                <w:lang w:val="en-US"/>
              </w:rPr>
              <w:fldChar w:fldCharType="begin"/>
            </w:r>
            <w:r w:rsidR="0024642D" w:rsidRPr="0043171B">
              <w:rPr>
                <w:rFonts w:cs="Arial"/>
                <w:lang w:val="en-US"/>
              </w:rPr>
              <w:instrText xml:space="preserve"> ADDIN ZOTERO_ITEM CSL_CITATION {"citationID":"itshxNZl","properties":{"formattedCitation":"\\super 9\\uc0\\u8211{}11\\nosupersub{}","plainCitation":"9–11","noteIndex":0},"citationItems":[{"id":14174,"uris":["http://zotero.org/groups/735877/items/6CPAD7P8"],"uri":["http://zotero.org/groups/735877/items/6CPAD7P8"],"itemData":{"id":14174,"type":"article-journal","container-title":"Chest","DOI":"10.1378/chest.14-2535","ISSN":"00123692","issue":"4","journalAbbreviation":"Chest","language":"en","page":"971-985","source":"DOI.org (Crossref)","title":"Determinants of Underdiagnosis of COPD in National and International Surveys","volume":"148","author":[{"family":"Lamprecht","given":"Bernd"},{"family":"Soriano","given":"Joan B."},{"family":"Studnicka","given":"Michael"},{"family":"Kaiser","given":"Bernhard"},{"family":"Vanfleteren","given":"Lowie E."},{"family":"Gnatiuc","given":"Louisa"},{"family":"Burney","given":"Peter"},{"family":"Miravitlles","given":"Marc"},{"family":"García-Rio","given":"Francisco"},{"family":"Akbari","given":"Kaveh"},{"family":"Ancochea","given":"Julio"},{"family":"Menezes","given":"Ana M."},{"family":"Perez-Padilla","given":"Rogelio"},{"family":"Montes de Oca","given":"Maria"},{"family":"Torres-Duque","given":"Carlos A."},{"family":"Caballero","given":"Andres"},{"family":"González-García","given":"Mauricio"},{"family":"Buist","given":"Sonia"}],"issued":{"date-parts":[["2015",10]]}}},{"id":3570,"uris":["http://zotero.org/groups/735877/items/GZSC26KN"],"uri":["http://zotero.org/groups/735877/items/GZSC26KN"],"itemData":{"id":3570,"type":"article-journal","container-title":"Family Practice","DOI":"10.1093/fampra/cmn084","ISSN":"0263-2136, 1460-2229","issue":"1","journalAbbreviation":"Family Practice","language":"en","page":"3-9","source":"DOI.org (Crossref)","title":"Is COPD a rare disease? Prevalence and identification rates in smokers aged 40 years and over within general practice in Germany","title-short":"Is COPD a rare disease?","volume":"26","author":[{"family":"Gingter","given":"C."},{"family":"Wilm","given":"S."},{"family":"Abholz","given":"H.-H."}],"issued":{"date-parts":[["2008",11,24]]}}},{"id":14160,"uris":["http://zotero.org/groups/735877/items/H53TZ4W4"],"uri":["http://zotero.org/groups/735877/items/H53TZ4W4"],"itemData":{"id":14160,"type":"article-journal","container-title":"Respiratory Medicine","DOI":"10.1016/j.rmed.2020.106120","ISSN":"09546111","journalAbbreviation":"Respiratory Medicine","language":"en","page":"106120","source":"DOI.org (Crossref)","title":"Disproportionate decline in admissions for exacerbated COPD during the COVID-19 pandemic","author":[{"family":"Berghaus","given":"Thomas M."},{"family":"Karschnia","given":"Philipp"},{"family":"Haberl","given":"Sabine"},{"family":"Schwaiblmair","given":"Martin"}],"issued":{"date-parts":[["2020",8]]}}}],"schema":"https://github.com/citation-style-language/schema/raw/master/csl-citation.json"} </w:instrText>
            </w:r>
            <w:r w:rsidRPr="0043171B">
              <w:rPr>
                <w:rFonts w:cs="Arial"/>
                <w:lang w:val="en-US"/>
              </w:rPr>
              <w:fldChar w:fldCharType="separate"/>
            </w:r>
            <w:r w:rsidR="0024642D" w:rsidRPr="0043171B">
              <w:rPr>
                <w:rFonts w:cs="Arial"/>
                <w:szCs w:val="24"/>
                <w:vertAlign w:val="superscript"/>
                <w:lang w:val="en-US"/>
              </w:rPr>
              <w:t>9–11</w:t>
            </w:r>
            <w:r w:rsidRPr="0043171B">
              <w:rPr>
                <w:rFonts w:cs="Arial"/>
                <w:lang w:val="en-US"/>
              </w:rPr>
              <w:fldChar w:fldCharType="end"/>
            </w:r>
          </w:p>
        </w:tc>
      </w:tr>
      <w:tr w:rsidR="00C61373" w:rsidRPr="0043171B" w14:paraId="0C85786B" w14:textId="77777777" w:rsidTr="005C712C">
        <w:trPr>
          <w:cantSplit/>
        </w:trPr>
        <w:tc>
          <w:tcPr>
            <w:tcW w:w="762" w:type="pct"/>
            <w:tcBorders>
              <w:top w:val="nil"/>
              <w:left w:val="nil"/>
              <w:bottom w:val="nil"/>
              <w:right w:val="nil"/>
            </w:tcBorders>
          </w:tcPr>
          <w:p w14:paraId="5A9E2EBE" w14:textId="77777777" w:rsidR="00C61373" w:rsidRPr="0043171B" w:rsidRDefault="00C61373" w:rsidP="00835B8C">
            <w:pPr>
              <w:pStyle w:val="NoSpacing"/>
              <w:spacing w:line="480" w:lineRule="auto"/>
              <w:rPr>
                <w:rFonts w:cs="Arial"/>
                <w:lang w:val="en-US"/>
              </w:rPr>
            </w:pPr>
            <w:r w:rsidRPr="0043171B">
              <w:rPr>
                <w:rFonts w:cs="Arial"/>
                <w:lang w:val="en-US"/>
              </w:rPr>
              <w:t>Spirometry</w:t>
            </w:r>
          </w:p>
        </w:tc>
        <w:tc>
          <w:tcPr>
            <w:tcW w:w="1059" w:type="pct"/>
            <w:tcBorders>
              <w:top w:val="nil"/>
              <w:left w:val="nil"/>
              <w:bottom w:val="nil"/>
              <w:right w:val="nil"/>
            </w:tcBorders>
          </w:tcPr>
          <w:p w14:paraId="017420D8" w14:textId="064A37F9" w:rsidR="00C61373" w:rsidRPr="0043171B" w:rsidRDefault="00C61373" w:rsidP="00835B8C">
            <w:pPr>
              <w:pStyle w:val="NoSpacing"/>
              <w:spacing w:line="480" w:lineRule="auto"/>
              <w:rPr>
                <w:rFonts w:cs="Arial"/>
                <w:lang w:val="en-US"/>
              </w:rPr>
            </w:pPr>
            <w:r w:rsidRPr="0043171B">
              <w:rPr>
                <w:rFonts w:cs="Arial"/>
                <w:lang w:val="en-US"/>
              </w:rPr>
              <w:t>42% of GPs possessed a spirometer but only 32% considered pulmonary function tests to be important</w:t>
            </w:r>
            <w:r w:rsidR="00DC193D" w:rsidRPr="0043171B">
              <w:rPr>
                <w:rFonts w:cs="Arial"/>
                <w:lang w:val="en-US"/>
              </w:rPr>
              <w:t>.</w:t>
            </w:r>
            <w:r w:rsidRPr="0043171B">
              <w:rPr>
                <w:rFonts w:cs="Arial"/>
                <w:lang w:val="en-US"/>
              </w:rPr>
              <w:fldChar w:fldCharType="begin"/>
            </w:r>
            <w:r w:rsidR="0024642D" w:rsidRPr="0043171B">
              <w:rPr>
                <w:rFonts w:cs="Arial"/>
                <w:lang w:val="en-US"/>
              </w:rPr>
              <w:instrText xml:space="preserve"> ADDIN ZOTERO_ITEM CSL_CITATION {"citationID":"O8h2HAZI","properties":{"formattedCitation":"\\super 12\\nosupersub{}","plainCitation":"12","noteIndex":0},"citationItems":[{"id":13856,"uris":["http://zotero.org/groups/735877/items/4KF45TYY"],"uri":["http://zotero.org/groups/735877/items/4KF45TYY"],"itemData":{"id":13856,"type":"article-journal","abstract":"Objectives: Despite high smoking rates, few prevalence studies of COPD have been performed in Asia. The Nippon COPD Epidemiology (NICE) Study used spirometry to measure prevalence of airﬂow limitation in Japanese adults.\nMethodology: Clinical, spirometric, and risk factor exposure data were collected on 2343 subjects aged ≥ 40 years who were demographically similar to the Japanese population. Airﬂow limitation was deﬁned according to Global Initiative for Chronic Obstructive Lung Disease (GOLD) criteria (FEV1/ FVC &lt; 70%).\nResults: Prevalence of airﬂow limitation was 10.9%. Based upon GOLD severity criteria, 56% of these cases were found to be mild, 38% moderate, 5% severe, and 1% very severe. Airﬂow limitation was signiﬁcantly more prevalent in males than females (16.4% vs. 5.0%; P &lt; 0.001), in male eversmokers than female ever-smokers (17.1% vs. 7.5%; P &lt; 0.001), and in older subjects (3.5% in 40–49 years olds vs. 24.4% in those &gt; 70 years; P &lt; 0.001). Of note, airﬂow limitation was also found in 5.8% of non-smokers and 4.6% of those younger than age 60 years. Only 9.4% of cases with airﬂow limitation reported a previous diagnosis of COPD.\nConclusions: Prevalence of airﬂow limitation in Japan is higher than previously reported, suggesting a high degree of under-recognition of COPD. The high prevalence of smoking coupled with an aging population threatens to further increase the burden of COPD, highlighting the need for enhanced screening efforts and interventions of prevention and treatment.","container-title":"Respirology","DOI":"10.1111/j.1440-1843.2004.00637.x","ISSN":"1323-7799, 1440-1843","issue":"4","journalAbbreviation":"Respirology","language":"en","page":"458-465","source":"DOI.org (Crossref)","title":"COPD in Japan: the Nippon COPD Epidemiology study","title-short":"COPD in Japan","volume":"9","author":[{"family":"Fukuchi","given":"Yoshinosuke"},{"family":"Nishimura","given":"Masaharu"},{"family":"Ichinose","given":"Masakazu"},{"family":"Adachi","given":"Mitsuru"},{"family":"Nagai","given":"Atsushi"},{"family":"Kuriyama","given":"Takayuki"},{"family":"Takahashi","given":"Keiji"},{"family":"Nishimura","given":"Koichi"},{"family":"Ishioka","given":"Shinichi"},{"family":"Aizawa","given":"Hisamichi"},{"family":"Zaher","given":"Carol"}],"issued":{"date-parts":[["2004",11]]}}}],"schema":"https://github.com/citation-style-language/schema/raw/master/csl-citation.json"} </w:instrText>
            </w:r>
            <w:r w:rsidRPr="0043171B">
              <w:rPr>
                <w:rFonts w:cs="Arial"/>
                <w:lang w:val="en-US"/>
              </w:rPr>
              <w:fldChar w:fldCharType="separate"/>
            </w:r>
            <w:r w:rsidR="0024642D" w:rsidRPr="0043171B">
              <w:rPr>
                <w:rFonts w:cs="Arial"/>
                <w:szCs w:val="24"/>
                <w:vertAlign w:val="superscript"/>
                <w:lang w:val="en-US"/>
              </w:rPr>
              <w:t>12</w:t>
            </w:r>
            <w:r w:rsidRPr="0043171B">
              <w:rPr>
                <w:rFonts w:cs="Arial"/>
                <w:lang w:val="en-US"/>
              </w:rPr>
              <w:fldChar w:fldCharType="end"/>
            </w:r>
          </w:p>
        </w:tc>
        <w:tc>
          <w:tcPr>
            <w:tcW w:w="1060" w:type="pct"/>
            <w:tcBorders>
              <w:top w:val="nil"/>
              <w:left w:val="nil"/>
              <w:bottom w:val="nil"/>
              <w:right w:val="nil"/>
            </w:tcBorders>
          </w:tcPr>
          <w:p w14:paraId="5F1CAE92" w14:textId="53F10447" w:rsidR="00C61373" w:rsidRPr="0043171B" w:rsidRDefault="00C61373" w:rsidP="00835B8C">
            <w:pPr>
              <w:pStyle w:val="NoSpacing"/>
              <w:spacing w:line="480" w:lineRule="auto"/>
              <w:rPr>
                <w:rFonts w:cs="Arial"/>
                <w:lang w:val="en-US"/>
              </w:rPr>
            </w:pPr>
            <w:r w:rsidRPr="0043171B">
              <w:rPr>
                <w:rFonts w:cs="Arial"/>
                <w:lang w:val="en-US"/>
              </w:rPr>
              <w:t>56% of physician diagnosed COPD is confirmed with spirometry in primary care</w:t>
            </w:r>
            <w:r w:rsidR="00DC193D" w:rsidRPr="0043171B">
              <w:rPr>
                <w:rFonts w:cs="Arial"/>
                <w:lang w:val="en-US"/>
              </w:rPr>
              <w:t>.</w:t>
            </w:r>
            <w:r w:rsidRPr="0043171B">
              <w:rPr>
                <w:rFonts w:cs="Arial"/>
                <w:lang w:val="en-US"/>
              </w:rPr>
              <w:fldChar w:fldCharType="begin"/>
            </w:r>
            <w:r w:rsidR="0024642D" w:rsidRPr="0043171B">
              <w:rPr>
                <w:rFonts w:cs="Arial"/>
                <w:lang w:val="en-US"/>
              </w:rPr>
              <w:instrText xml:space="preserve"> ADDIN ZOTERO_ITEM CSL_CITATION {"citationID":"kersgxCy","properties":{"formattedCitation":"\\super 13\\nosupersub{}","plainCitation":"13","noteIndex":0},"citationItems":[{"id":13701,"uris":["http://zotero.org/groups/735877/items/YH7MTJB6"],"uri":["http://zotero.org/groups/735877/items/YH7MTJB6"],"itemData":{"id":13701,"type":"article-journal","abstract":"BACKGROUND:\nThe information on usual care for patients with chronic obstructive pulmonary disease (COPD) in primary care is limited in Canada.\n\nOBJECTIVE:\nTo evaluate primary care practice in patients with COPD in Quebec and Ontario compared with recommended care.\n\nMETHODS:\nThe COPD Care Gap Evaluation (CAGE) was a prospective, cross-sectional study. Physicians’ self-reported data of enrolled COPD patients were compared with the recommended care for the level of disease severity (using the Canadian Thoracic Society classification by symptoms) and stability, derived from Canadian Thoracic Society COPD guidelines. Pharmacological treatment, spirometric confirmation of diagnosis and nonpharmacological management, including smoking cessation counselling, influenza immunization and referral for pulmonary rehabilitation, were assessed.\n\nRESULTS:\nParticipating physicians (n=161; 44 in Quebec, 117 in Ontario) recruited 1090 patients (320 in Quebec, 770 in Ontario). The mean (± SD) age of the patients was 69.9±10.4 years; 60% were male and 40% were currently smoking. Pharmacological treatment that matched guideline recommendations was identified in 34% of patients. Discrepancies between reported and recommended treatment stemmed from nonprescription of long-acting bronchodilators (LABDs) for patients with moderate (27%) and severe (21%) COPD, nonprescription of two long-acting beta agonists (a beta2-agonist and an anticholinergic) for patients with severe COPD (51%), and prescription of inhaled corticosteroids (63%) and LABDs (47%) for patients with mild COPD for which the treatment is not recommended. Spirometric confirmation of diagnosis, as recommended by the guidelines, was reported in 56% of patients. For non-pharmacological management, smoking cessation counselling (95%) and influenza immunization (80%) were near optimal. Referral for pulmonary rehabilitation (9%) was not common. Differences between provinces were seen mainly in the prescription of short-acting bronchodilators (89% in Quebec, 76% in Ontario) and LABDs (60% in Quebec, 80% in Ontario).\n\nCONCLUSIONS:\nSubstantial gaps between recommended and current care exist in the management of COPD patients in primary care practice. Undertreatment of patients with severe COPD has potential clinical implications, including loss of autonomy and hospitalization.","container-title":"Canadian Respiratory Journal : Journal of the Canadian Thoracic Society","ISSN":"1198-2241","issue":"1","journalAbbreviation":"Can Respir J","note":"PMID: 18292848\nPMCID: PMC2677850","page":"13-19","source":"PubMed Central","title":"Practice patterns in the management of chronic obstructive pulmonary disease in primary practice: The CAGE study","title-short":"Practice patterns in the management of chronic obstructive pulmonary disease in primary practice","volume":"15","author":[{"family":"Bourbeau","given":"Jean"},{"family":"Sebaldt","given":"Rolf J"},{"family":"Day","given":"Anna"},{"family":"Bouchard","given":"Jacques"},{"family":"Kaplan","given":"Alan"},{"family":"Hernandez","given":"Paul"},{"family":"Rouleau","given":"Michel"},{"family":"Petrie","given":"Annie"},{"family":"Foster","given":"Gary"},{"family":"Thabane","given":"Lehana"},{"family":"Haddon","given":"Jennifer"},{"family":"Scalera","given":"Alissa"}],"issued":{"date-parts":[["2008"]]}}}],"schema":"https://github.com/citation-style-language/schema/raw/master/csl-citation.json"} </w:instrText>
            </w:r>
            <w:r w:rsidRPr="0043171B">
              <w:rPr>
                <w:rFonts w:cs="Arial"/>
                <w:lang w:val="en-US"/>
              </w:rPr>
              <w:fldChar w:fldCharType="separate"/>
            </w:r>
            <w:r w:rsidR="0024642D" w:rsidRPr="0043171B">
              <w:rPr>
                <w:rFonts w:cs="Arial"/>
                <w:szCs w:val="24"/>
                <w:vertAlign w:val="superscript"/>
                <w:lang w:val="en-US"/>
              </w:rPr>
              <w:t>13</w:t>
            </w:r>
            <w:r w:rsidRPr="0043171B">
              <w:rPr>
                <w:rFonts w:cs="Arial"/>
                <w:lang w:val="en-US"/>
              </w:rPr>
              <w:fldChar w:fldCharType="end"/>
            </w:r>
          </w:p>
        </w:tc>
        <w:tc>
          <w:tcPr>
            <w:tcW w:w="1059" w:type="pct"/>
            <w:tcBorders>
              <w:top w:val="nil"/>
              <w:left w:val="nil"/>
              <w:bottom w:val="nil"/>
              <w:right w:val="nil"/>
            </w:tcBorders>
          </w:tcPr>
          <w:p w14:paraId="6A620868" w14:textId="311B07C7" w:rsidR="00C61373" w:rsidRPr="0043171B" w:rsidRDefault="00C61373" w:rsidP="00835B8C">
            <w:pPr>
              <w:pStyle w:val="NoSpacing"/>
              <w:spacing w:line="480" w:lineRule="auto"/>
              <w:rPr>
                <w:rFonts w:cs="Arial"/>
                <w:lang w:val="en-US"/>
              </w:rPr>
            </w:pPr>
            <w:r w:rsidRPr="0043171B">
              <w:rPr>
                <w:rFonts w:cs="Arial"/>
                <w:lang w:val="en-US"/>
              </w:rPr>
              <w:t>81% of diagnoses are confirmed with spirometry</w:t>
            </w:r>
            <w:r w:rsidR="00DC193D" w:rsidRPr="0043171B">
              <w:rPr>
                <w:rFonts w:cs="Arial"/>
                <w:lang w:val="en-US"/>
              </w:rPr>
              <w:t>.</w:t>
            </w:r>
            <w:r w:rsidRPr="0043171B">
              <w:rPr>
                <w:rFonts w:cs="Arial"/>
                <w:lang w:val="en-US"/>
              </w:rPr>
              <w:fldChar w:fldCharType="begin"/>
            </w:r>
            <w:r w:rsidR="0024642D" w:rsidRPr="0043171B">
              <w:rPr>
                <w:rFonts w:cs="Arial"/>
                <w:lang w:val="en-US"/>
              </w:rPr>
              <w:instrText xml:space="preserve"> ADDIN ZOTERO_ITEM CSL_CITATION {"citationID":"3NfqUYE4","properties":{"formattedCitation":"\\super 14\\nosupersub{}","plainCitation":"14","noteIndex":0},"citationItems":[{"id":88,"uris":["http://zotero.org/groups/735877/items/NXE8Z5YJ"],"uri":["http://zotero.org/groups/735877/items/NXE8Z5YJ"],"itemData":{"id":88,"type":"webpage","title":"Inhale - INteractive Health Atlas of Lung conditions in England","URL":"https://fingertips.phe.org.uk/profile/inhale/data#page/0/gid/8000003/pat/46/par/E39000026/ati/165/are/E38000056/cid/4/page-options/ovw-do-0","author":[{"family":"Public Health England","given":""}],"accessed":{"date-parts":[["2021",9,30]]},"issued":{"date-parts":[["2019"]]}}}],"schema":"https://github.com/citation-style-language/schema/raw/master/csl-citation.json"} </w:instrText>
            </w:r>
            <w:r w:rsidRPr="0043171B">
              <w:rPr>
                <w:rFonts w:cs="Arial"/>
                <w:lang w:val="en-US"/>
              </w:rPr>
              <w:fldChar w:fldCharType="separate"/>
            </w:r>
            <w:r w:rsidR="0024642D" w:rsidRPr="0043171B">
              <w:rPr>
                <w:rFonts w:cs="Arial"/>
                <w:szCs w:val="24"/>
                <w:vertAlign w:val="superscript"/>
                <w:lang w:val="en-US"/>
              </w:rPr>
              <w:t>14</w:t>
            </w:r>
            <w:r w:rsidRPr="0043171B">
              <w:rPr>
                <w:rFonts w:cs="Arial"/>
                <w:lang w:val="en-US"/>
              </w:rPr>
              <w:fldChar w:fldCharType="end"/>
            </w:r>
          </w:p>
        </w:tc>
        <w:tc>
          <w:tcPr>
            <w:tcW w:w="1060" w:type="pct"/>
            <w:tcBorders>
              <w:top w:val="nil"/>
              <w:left w:val="nil"/>
              <w:bottom w:val="nil"/>
              <w:right w:val="nil"/>
            </w:tcBorders>
          </w:tcPr>
          <w:p w14:paraId="4DE95C44" w14:textId="5C37D707" w:rsidR="00C61373" w:rsidRPr="0043171B" w:rsidRDefault="00C61373" w:rsidP="00835B8C">
            <w:pPr>
              <w:pStyle w:val="NoSpacing"/>
              <w:spacing w:line="480" w:lineRule="auto"/>
              <w:rPr>
                <w:rFonts w:cs="Arial"/>
                <w:lang w:val="en-US"/>
              </w:rPr>
            </w:pPr>
            <w:r w:rsidRPr="0043171B">
              <w:rPr>
                <w:rFonts w:cs="Arial"/>
                <w:lang w:val="en-US"/>
              </w:rPr>
              <w:t>40% of primary care physicians conduct adequate spirometry for COPD</w:t>
            </w:r>
            <w:r w:rsidR="00DC193D" w:rsidRPr="0043171B">
              <w:rPr>
                <w:rFonts w:cs="Arial"/>
                <w:lang w:val="en-US"/>
              </w:rPr>
              <w:t>.</w:t>
            </w:r>
            <w:r w:rsidRPr="0043171B">
              <w:rPr>
                <w:rFonts w:cs="Arial"/>
                <w:lang w:val="en-US"/>
              </w:rPr>
              <w:fldChar w:fldCharType="begin"/>
            </w:r>
            <w:r w:rsidR="0024642D" w:rsidRPr="0043171B">
              <w:rPr>
                <w:rFonts w:cs="Arial"/>
                <w:lang w:val="en-US"/>
              </w:rPr>
              <w:instrText xml:space="preserve"> ADDIN ZOTERO_ITEM CSL_CITATION {"citationID":"Kt1Mi5Ho","properties":{"formattedCitation":"\\super 15\\nosupersub{}","plainCitation":"15","noteIndex":0},"citationItems":[{"id":3585,"uris":["http://zotero.org/groups/735877/items/6E5PHCGY"],"uri":["http://zotero.org/groups/735877/items/6E5PHCGY"],"itemData":{"id":3585,"type":"article-journal","container-title":"DMW - Deutsche Medizinische Wochenschrift","DOI":"10.1055/s-2006-941752","ISSN":"0012-0472, 1439-4413","issue":"21","journalAbbreviation":"Dtsch med Wochenschr","language":"de","page":"1203-1208","source":"DOI.org (Crossref)","title":"Leitlinienkonforme ambulante COPD-Behandlung in Deutschland","volume":"131","author":[{"family":"Glaab","given":"T"},{"family":"Banik","given":"N"},{"family":"Singer","given":"C"},{"family":"Wencker","given":"M"}],"issued":{"date-parts":[["2006",5]]}}}],"schema":"https://github.com/citation-style-language/schema/raw/master/csl-citation.json"} </w:instrText>
            </w:r>
            <w:r w:rsidRPr="0043171B">
              <w:rPr>
                <w:rFonts w:cs="Arial"/>
                <w:lang w:val="en-US"/>
              </w:rPr>
              <w:fldChar w:fldCharType="separate"/>
            </w:r>
            <w:r w:rsidR="0024642D" w:rsidRPr="0043171B">
              <w:rPr>
                <w:rFonts w:cs="Arial"/>
                <w:szCs w:val="24"/>
                <w:vertAlign w:val="superscript"/>
                <w:lang w:val="en-US"/>
              </w:rPr>
              <w:t>15</w:t>
            </w:r>
            <w:r w:rsidRPr="0043171B">
              <w:rPr>
                <w:rFonts w:cs="Arial"/>
                <w:lang w:val="en-US"/>
              </w:rPr>
              <w:fldChar w:fldCharType="end"/>
            </w:r>
          </w:p>
        </w:tc>
      </w:tr>
      <w:tr w:rsidR="00C61373" w:rsidRPr="0043171B" w14:paraId="3B02F016" w14:textId="77777777" w:rsidTr="005C712C">
        <w:trPr>
          <w:cantSplit/>
        </w:trPr>
        <w:tc>
          <w:tcPr>
            <w:tcW w:w="762" w:type="pct"/>
            <w:tcBorders>
              <w:top w:val="nil"/>
              <w:left w:val="nil"/>
              <w:bottom w:val="nil"/>
              <w:right w:val="nil"/>
            </w:tcBorders>
            <w:shd w:val="clear" w:color="auto" w:fill="F2F2F2" w:themeFill="background1" w:themeFillShade="F2"/>
          </w:tcPr>
          <w:p w14:paraId="776960EF" w14:textId="5D34DB82" w:rsidR="00C61373" w:rsidRPr="0043171B" w:rsidRDefault="00C61373" w:rsidP="00835B8C">
            <w:pPr>
              <w:pStyle w:val="NoSpacing"/>
              <w:spacing w:line="480" w:lineRule="auto"/>
              <w:rPr>
                <w:rFonts w:cs="Arial"/>
                <w:lang w:val="en-US"/>
              </w:rPr>
            </w:pPr>
            <w:r w:rsidRPr="0043171B">
              <w:rPr>
                <w:rFonts w:cs="Arial"/>
                <w:lang w:val="en-US"/>
              </w:rPr>
              <w:t xml:space="preserve">Pulmonary rehabilitation </w:t>
            </w:r>
            <w:r w:rsidR="00B23C34" w:rsidRPr="0043171B">
              <w:rPr>
                <w:rFonts w:cs="Arial"/>
                <w:lang w:val="en-US"/>
              </w:rPr>
              <w:t>programs</w:t>
            </w:r>
          </w:p>
        </w:tc>
        <w:tc>
          <w:tcPr>
            <w:tcW w:w="1059" w:type="pct"/>
            <w:tcBorders>
              <w:top w:val="nil"/>
              <w:left w:val="nil"/>
              <w:bottom w:val="nil"/>
              <w:right w:val="nil"/>
            </w:tcBorders>
            <w:shd w:val="clear" w:color="auto" w:fill="F2F2F2" w:themeFill="background1" w:themeFillShade="F2"/>
          </w:tcPr>
          <w:p w14:paraId="20B89648" w14:textId="09466531" w:rsidR="00C61373" w:rsidRPr="0043171B" w:rsidRDefault="00C61373" w:rsidP="00835B8C">
            <w:pPr>
              <w:pStyle w:val="NoSpacing"/>
              <w:spacing w:line="480" w:lineRule="auto"/>
              <w:rPr>
                <w:rFonts w:cs="Arial"/>
                <w:lang w:val="en-US"/>
              </w:rPr>
            </w:pPr>
            <w:r w:rsidRPr="0043171B">
              <w:rPr>
                <w:rFonts w:cs="Arial"/>
                <w:lang w:val="en-US"/>
              </w:rPr>
              <w:t>4-11% of patients attended PR programmes</w:t>
            </w:r>
            <w:r w:rsidR="00DC193D" w:rsidRPr="0043171B">
              <w:rPr>
                <w:rFonts w:cs="Arial"/>
                <w:lang w:val="en-US"/>
              </w:rPr>
              <w:t>.</w:t>
            </w:r>
            <w:r w:rsidRPr="0043171B">
              <w:rPr>
                <w:rFonts w:cs="Arial"/>
                <w:lang w:val="en-US"/>
              </w:rPr>
              <w:fldChar w:fldCharType="begin"/>
            </w:r>
            <w:r w:rsidR="0024642D" w:rsidRPr="0043171B">
              <w:rPr>
                <w:rFonts w:cs="Arial"/>
                <w:lang w:val="en-US"/>
              </w:rPr>
              <w:instrText xml:space="preserve"> ADDIN ZOTERO_ITEM CSL_CITATION {"citationID":"xgg6Y79V","properties":{"formattedCitation":"\\super 16\\nosupersub{}","plainCitation":"16","noteIndex":0},"citationItems":[{"id":13669,"uris":["http://zotero.org/groups/735877/items/PHI3K9UX"],"uri":["http://zotero.org/groups/735877/items/PHI3K9UX"],"itemData":{"id":13669,"type":"article-journal","abstract":"Background\nCOPD remains a major health problem in Japan. Patients with COPD experience a reduced quality of life (QoL) and have a higher chance of work impairment and productivity loss. However, there is a lack of data on the impact of COPD in terms of QoL and work activity impairment in Japan. This study assessed the socioeconomic burden of COPD in Japan and the impact it may have on the working age population.\n\nPatients and methods\nThis was a 2-year retrospective chart review in COPD patients aged ≥40 years, with at least one health care visit to clinic or hospital in the previous 12 months. Patients were required to have available medical charts for at least the previous 24 months. Symptoms were assessed using COPD assessment test score; EuroQoL Group 5 Dimension (EQ-5D-5L) and work productivity and activity impairment general health questionnaires were used to evaluate health-related QoL and work productivity, and health care resource utilization data were obtained from clinical charts.\n\nResults\nIn total, 71 patients aged &lt;65 years, and 151 patients aged ≥65 years were included; the majority of patients had moderate or severe airflow limitation. Exacerbations (moderate or severe) were reported by ~35% of patients in both age groups; 52.1% and 62.9% of patients in the &lt;65-year and ≥65-year age groups had COPD assessment test scores ≥10. EQ-5D-5L index scores in the &lt;65-year and ≥65-year age groups were 0.79 and 0.77, respectively. Work productivity and activity impairment scores were higher in &lt;65-year age group. Annual costs of health care resource use per patient in the &lt;65-year and ≥65-year age groups were ¥438,975 (US$4,389) and ¥467,871 (US$4,678), respectively. Costs due to productivity loss were estimated to be ¥5,287,024 (US$52,870) in the &lt;65-year age group and ¥3,018,974 (US$30,187) in the ≥65-year age group.\n\nConclusion\nCOPD represents a significant socioeconomic burden in Japan. Patients with COPD report significant use of health care resources. Higher impact on work impairment and productivity loss was observed frequently in the working age population.","container-title":"International Journal of Chronic Obstructive Pulmonary Disease","DOI":"10.2147/COPD.S167476","ISSN":"1176-9106","journalAbbreviation":"Int J Chron Obstruct Pulmon Dis","note":"PMID: 30214181\nPMCID: PMC6118262","page":"2629-2641","source":"PubMed Central","title":"COPD uncovered: a cross-sectional study to assess the socioeconomic burden of COPD in Japan","title-short":"COPD uncovered","volume":"13","author":[{"family":"Igarashi","given":"Ataru"},{"family":"Fukuchi","given":"Yoshinosuke"},{"family":"Hirata","given":"Kazuto"},{"family":"Ichinose","given":"Masakazu"},{"family":"Nagai","given":"Atsushi"},{"family":"Nishimura","given":"Masaharu"},{"family":"Yoshisue","given":"Hajime"},{"family":"Ohara","given":"Kenichi"},{"family":"Gruenberger","given":"Jean-Bernard"}],"issued":{"date-parts":[["2018",8,28]]}}}],"schema":"https://github.com/citation-style-language/schema/raw/master/csl-citation.json"} </w:instrText>
            </w:r>
            <w:r w:rsidRPr="0043171B">
              <w:rPr>
                <w:rFonts w:cs="Arial"/>
                <w:lang w:val="en-US"/>
              </w:rPr>
              <w:fldChar w:fldCharType="separate"/>
            </w:r>
            <w:r w:rsidR="0024642D" w:rsidRPr="0043171B">
              <w:rPr>
                <w:rFonts w:cs="Arial"/>
                <w:szCs w:val="24"/>
                <w:vertAlign w:val="superscript"/>
                <w:lang w:val="en-US"/>
              </w:rPr>
              <w:t>16</w:t>
            </w:r>
            <w:r w:rsidRPr="0043171B">
              <w:rPr>
                <w:rFonts w:cs="Arial"/>
                <w:lang w:val="en-US"/>
              </w:rPr>
              <w:fldChar w:fldCharType="end"/>
            </w:r>
          </w:p>
        </w:tc>
        <w:tc>
          <w:tcPr>
            <w:tcW w:w="1060" w:type="pct"/>
            <w:tcBorders>
              <w:top w:val="nil"/>
              <w:left w:val="nil"/>
              <w:bottom w:val="nil"/>
              <w:right w:val="nil"/>
            </w:tcBorders>
            <w:shd w:val="clear" w:color="auto" w:fill="F2F2F2" w:themeFill="background1" w:themeFillShade="F2"/>
          </w:tcPr>
          <w:p w14:paraId="6469F988" w14:textId="417D1A3D" w:rsidR="00C61373" w:rsidRPr="0043171B" w:rsidRDefault="00C61373" w:rsidP="00835B8C">
            <w:pPr>
              <w:pStyle w:val="NoSpacing"/>
              <w:spacing w:line="480" w:lineRule="auto"/>
              <w:rPr>
                <w:rFonts w:cs="Arial"/>
                <w:lang w:val="en-US"/>
              </w:rPr>
            </w:pPr>
            <w:r w:rsidRPr="0043171B">
              <w:rPr>
                <w:rFonts w:cs="Arial"/>
                <w:lang w:val="en-US"/>
              </w:rPr>
              <w:t>0.4% of COPD patients in Canada have access to pulmonary rehab</w:t>
            </w:r>
            <w:r w:rsidR="00DC193D" w:rsidRPr="0043171B">
              <w:rPr>
                <w:rFonts w:cs="Arial"/>
                <w:lang w:val="en-US"/>
              </w:rPr>
              <w:t>.</w:t>
            </w:r>
            <w:r w:rsidRPr="0043171B">
              <w:rPr>
                <w:rFonts w:cs="Arial"/>
                <w:lang w:val="en-US"/>
              </w:rPr>
              <w:fldChar w:fldCharType="begin"/>
            </w:r>
            <w:r w:rsidR="0024642D" w:rsidRPr="0043171B">
              <w:rPr>
                <w:rFonts w:cs="Arial"/>
                <w:lang w:val="en-US"/>
              </w:rPr>
              <w:instrText xml:space="preserve"> ADDIN ZOTERO_ITEM CSL_CITATION {"citationID":"gGShBJGe","properties":{"formattedCitation":"\\super 17\\nosupersub{}","plainCitation":"17","noteIndex":0},"citationItems":[{"id":13678,"uris":["http://zotero.org/groups/735877/items/8XQEL9U9"],"uri":["http://zotero.org/groups/735877/items/8XQEL9U9"],"itemData":{"id":13678,"type":"article-journal","container-title":"Canadian Respiratory Journal","DOI":"10.1155/2015/369851","ISSN":"1198-2241","page":"369851","title":"Pulmonary Rehabilitation in Canada: A Report from the Canadian Thoracic Society COPD Clinical Assembly","volume":"22","author":[{"family":"Camp","given":"Pat G"},{"family":"Hernandez","given":"Paul"},{"family":"Bourbeau","given":"Jean"},{"family":"Kirkham","given":"Ashley"},{"family":"Debigare","given":"Richard"},{"family":"Stickland","given":"Michael K"},{"family":"Goodridge","given":"Donna"},{"family":"Marciniuk","given":"Darcy D"},{"family":"Road","given":"Jeremy D"},{"family":"Bhutani","given":"Mohit"},{"family":"Dechman","given":"Gail"}],"issued":{"date-parts":[["1900",1,1]]}}}],"schema":"https://github.com/citation-style-language/schema/raw/master/csl-citation.json"} </w:instrText>
            </w:r>
            <w:r w:rsidRPr="0043171B">
              <w:rPr>
                <w:rFonts w:cs="Arial"/>
                <w:lang w:val="en-US"/>
              </w:rPr>
              <w:fldChar w:fldCharType="separate"/>
            </w:r>
            <w:r w:rsidR="0024642D" w:rsidRPr="0043171B">
              <w:rPr>
                <w:rFonts w:cs="Arial"/>
                <w:szCs w:val="24"/>
                <w:vertAlign w:val="superscript"/>
                <w:lang w:val="en-US"/>
              </w:rPr>
              <w:t>17</w:t>
            </w:r>
            <w:r w:rsidRPr="0043171B">
              <w:rPr>
                <w:rFonts w:cs="Arial"/>
                <w:lang w:val="en-US"/>
              </w:rPr>
              <w:fldChar w:fldCharType="end"/>
            </w:r>
          </w:p>
        </w:tc>
        <w:tc>
          <w:tcPr>
            <w:tcW w:w="1059" w:type="pct"/>
            <w:tcBorders>
              <w:top w:val="nil"/>
              <w:left w:val="nil"/>
              <w:bottom w:val="nil"/>
              <w:right w:val="nil"/>
            </w:tcBorders>
            <w:shd w:val="clear" w:color="auto" w:fill="F2F2F2" w:themeFill="background1" w:themeFillShade="F2"/>
          </w:tcPr>
          <w:p w14:paraId="5096CB25" w14:textId="6534AA22" w:rsidR="00C61373" w:rsidRPr="0043171B" w:rsidRDefault="00C61373" w:rsidP="00835B8C">
            <w:pPr>
              <w:pStyle w:val="NoSpacing"/>
              <w:spacing w:line="480" w:lineRule="auto"/>
              <w:rPr>
                <w:rFonts w:cs="Arial"/>
                <w:lang w:val="en-US"/>
              </w:rPr>
            </w:pPr>
            <w:r w:rsidRPr="0043171B">
              <w:rPr>
                <w:rFonts w:cs="Arial"/>
                <w:lang w:val="en-US"/>
              </w:rPr>
              <w:t>Exercise plans are used by around 50% of patients</w:t>
            </w:r>
            <w:r w:rsidR="00DC193D" w:rsidRPr="0043171B">
              <w:rPr>
                <w:rFonts w:cs="Arial"/>
                <w:lang w:val="en-US"/>
              </w:rPr>
              <w:t>.</w:t>
            </w:r>
            <w:r w:rsidRPr="0043171B">
              <w:rPr>
                <w:rFonts w:cs="Arial"/>
                <w:lang w:val="en-US"/>
              </w:rPr>
              <w:fldChar w:fldCharType="begin"/>
            </w:r>
            <w:r w:rsidR="0024642D" w:rsidRPr="0043171B">
              <w:rPr>
                <w:rFonts w:cs="Arial"/>
                <w:lang w:val="en-US"/>
              </w:rPr>
              <w:instrText xml:space="preserve"> ADDIN ZOTERO_ITEM CSL_CITATION {"citationID":"bwafVOyb","properties":{"formattedCitation":"\\super 18\\nosupersub{}","plainCitation":"18","noteIndex":0},"citationItems":[{"id":14085,"uris":["http://zotero.org/groups/735877/items/A7D6JGG7"],"uri":["http://zotero.org/groups/735877/items/A7D6JGG7"],"itemData":{"id":14085,"type":"article-journal","container-title":"npj Primary Care Respiratory Medicine","DOI":"10.1038/s41533-017-0046-6","ISSN":"2055-1010","issue":"1","journalAbbreviation":"npj Prim Care Resp Med","language":"en","page":"46","source":"DOI.org (Crossref)","title":"Self-management behaviour and support among primary care COPD patients: cross-sectional analysis of data from the Birmingham Chronic Obstructive Pulmonary Disease Cohort","title-short":"Self-management behaviour and support among primary care COPD patients","volume":"27","author":[{"family":"Khan","given":"Ainee"},{"family":"Dickens","given":"Andrew P."},{"family":"Adab","given":"Peymane"},{"family":"Jordan","given":"Rachel E."}],"issued":{"date-parts":[["2017",12]]}}}],"schema":"https://github.com/citation-style-language/schema/raw/master/csl-citation.json"} </w:instrText>
            </w:r>
            <w:r w:rsidRPr="0043171B">
              <w:rPr>
                <w:rFonts w:cs="Arial"/>
                <w:lang w:val="en-US"/>
              </w:rPr>
              <w:fldChar w:fldCharType="separate"/>
            </w:r>
            <w:r w:rsidR="0024642D" w:rsidRPr="0043171B">
              <w:rPr>
                <w:rFonts w:cs="Arial"/>
                <w:szCs w:val="24"/>
                <w:vertAlign w:val="superscript"/>
                <w:lang w:val="en-US"/>
              </w:rPr>
              <w:t>18</w:t>
            </w:r>
            <w:r w:rsidRPr="0043171B">
              <w:rPr>
                <w:rFonts w:cs="Arial"/>
                <w:lang w:val="en-US"/>
              </w:rPr>
              <w:fldChar w:fldCharType="end"/>
            </w:r>
          </w:p>
        </w:tc>
        <w:tc>
          <w:tcPr>
            <w:tcW w:w="1060" w:type="pct"/>
            <w:tcBorders>
              <w:top w:val="nil"/>
              <w:left w:val="nil"/>
              <w:bottom w:val="nil"/>
              <w:right w:val="nil"/>
            </w:tcBorders>
            <w:shd w:val="clear" w:color="auto" w:fill="F2F2F2" w:themeFill="background1" w:themeFillShade="F2"/>
          </w:tcPr>
          <w:p w14:paraId="43FC2421" w14:textId="38BCDBDB" w:rsidR="00C61373" w:rsidRPr="0043171B" w:rsidRDefault="00C61373" w:rsidP="00835B8C">
            <w:pPr>
              <w:pStyle w:val="NoSpacing"/>
              <w:spacing w:line="480" w:lineRule="auto"/>
              <w:rPr>
                <w:rFonts w:cs="Arial"/>
                <w:lang w:val="en-US"/>
              </w:rPr>
            </w:pPr>
            <w:r w:rsidRPr="0043171B">
              <w:rPr>
                <w:rFonts w:cs="Arial"/>
                <w:lang w:val="en-US"/>
              </w:rPr>
              <w:t>17-34% of patients participate in pulmonary rehab</w:t>
            </w:r>
            <w:r w:rsidR="00DC193D" w:rsidRPr="0043171B">
              <w:rPr>
                <w:rFonts w:cs="Arial"/>
                <w:lang w:val="en-US"/>
              </w:rPr>
              <w:t>.</w:t>
            </w:r>
            <w:r w:rsidRPr="0043171B">
              <w:rPr>
                <w:rFonts w:cs="Arial"/>
                <w:lang w:val="en-US"/>
              </w:rPr>
              <w:fldChar w:fldCharType="begin"/>
            </w:r>
            <w:r w:rsidR="0024642D" w:rsidRPr="0043171B">
              <w:rPr>
                <w:rFonts w:cs="Arial"/>
                <w:lang w:val="en-US"/>
              </w:rPr>
              <w:instrText xml:space="preserve"> ADDIN ZOTERO_ITEM CSL_CITATION {"citationID":"zBD738C8","properties":{"formattedCitation":"\\super 19\\nosupersub{}","plainCitation":"19","noteIndex":0},"citationItems":[{"id":14183,"uris":["http://zotero.org/groups/735877/items/J83TYSJ9"],"uri":["http://zotero.org/groups/735877/items/J83TYSJ9"],"itemData":{"id":14183,"type":"article-journal","container-title":"Respiratory Medicine","DOI":"10.1016/j.rmed.2020.106087","ISSN":"09546111","journalAbbreviation":"Respiratory Medicine","language":"en","page":"106087","source":"DOI.org (Crossref)","title":"Utilization and determinants of use of non-pharmacological interventions in COPD: Results of the COSYCONET cohort","title-short":"Utilization and determinants of use of non-pharmacological interventions in COPD","volume":"171","author":[{"family":"Lutter","given":"Johanna I."},{"family":"Lukas","given":"Marco"},{"family":"Schwarzkopf","given":"Larissa"},{"family":"Jörres","given":"Rudolf A."},{"family":"Studnicka","given":"Michael"},{"family":"Kahnert","given":"Kathrin"},{"family":"Karrasch","given":"Stefan"},{"family":"Bewig","given":"Burkhard"},{"family":"Vogelmeier","given":"Claus F."},{"family":"Holle","given":"Rolf"}],"issued":{"date-parts":[["2020",9]]}}}],"schema":"https://github.com/citation-style-language/schema/raw/master/csl-citation.json"} </w:instrText>
            </w:r>
            <w:r w:rsidRPr="0043171B">
              <w:rPr>
                <w:rFonts w:cs="Arial"/>
                <w:lang w:val="en-US"/>
              </w:rPr>
              <w:fldChar w:fldCharType="separate"/>
            </w:r>
            <w:r w:rsidR="0024642D" w:rsidRPr="0043171B">
              <w:rPr>
                <w:rFonts w:cs="Arial"/>
                <w:szCs w:val="24"/>
                <w:vertAlign w:val="superscript"/>
                <w:lang w:val="en-US"/>
              </w:rPr>
              <w:t>19</w:t>
            </w:r>
            <w:r w:rsidRPr="0043171B">
              <w:rPr>
                <w:rFonts w:cs="Arial"/>
                <w:lang w:val="en-US"/>
              </w:rPr>
              <w:fldChar w:fldCharType="end"/>
            </w:r>
          </w:p>
        </w:tc>
      </w:tr>
      <w:tr w:rsidR="00C61373" w:rsidRPr="0043171B" w14:paraId="5950659D" w14:textId="77777777" w:rsidTr="005C712C">
        <w:trPr>
          <w:cantSplit/>
        </w:trPr>
        <w:tc>
          <w:tcPr>
            <w:tcW w:w="762" w:type="pct"/>
            <w:tcBorders>
              <w:top w:val="nil"/>
              <w:left w:val="nil"/>
              <w:bottom w:val="nil"/>
              <w:right w:val="nil"/>
            </w:tcBorders>
            <w:shd w:val="clear" w:color="auto" w:fill="FFFFFF" w:themeFill="background1"/>
          </w:tcPr>
          <w:p w14:paraId="7AC15D9F" w14:textId="77777777" w:rsidR="00C61373" w:rsidRPr="0043171B" w:rsidRDefault="00C61373" w:rsidP="00835B8C">
            <w:pPr>
              <w:pStyle w:val="NoSpacing"/>
              <w:spacing w:line="480" w:lineRule="auto"/>
              <w:rPr>
                <w:rFonts w:cs="Arial"/>
                <w:lang w:val="en-US"/>
              </w:rPr>
            </w:pPr>
            <w:r w:rsidRPr="0043171B">
              <w:rPr>
                <w:rFonts w:cs="Arial"/>
                <w:lang w:val="en-US"/>
              </w:rPr>
              <w:lastRenderedPageBreak/>
              <w:t>Percentage of patients mainly treated by general practitioner</w:t>
            </w:r>
          </w:p>
        </w:tc>
        <w:tc>
          <w:tcPr>
            <w:tcW w:w="1059" w:type="pct"/>
            <w:tcBorders>
              <w:top w:val="nil"/>
              <w:left w:val="nil"/>
              <w:bottom w:val="nil"/>
              <w:right w:val="nil"/>
            </w:tcBorders>
            <w:shd w:val="clear" w:color="auto" w:fill="FFFFFF" w:themeFill="background1"/>
          </w:tcPr>
          <w:p w14:paraId="67319099" w14:textId="311105D1" w:rsidR="00C61373" w:rsidRPr="0043171B" w:rsidRDefault="00C61373" w:rsidP="00835B8C">
            <w:pPr>
              <w:pStyle w:val="NoSpacing"/>
              <w:spacing w:line="480" w:lineRule="auto"/>
              <w:rPr>
                <w:rFonts w:cs="Arial"/>
                <w:lang w:val="en-US"/>
              </w:rPr>
            </w:pPr>
            <w:r w:rsidRPr="0043171B">
              <w:rPr>
                <w:rFonts w:cs="Arial"/>
                <w:lang w:val="en-US"/>
              </w:rPr>
              <w:t xml:space="preserve">50% </w:t>
            </w:r>
            <w:r w:rsidRPr="0043171B">
              <w:rPr>
                <w:rFonts w:cs="Arial"/>
                <w:lang w:val="en-US"/>
              </w:rPr>
              <w:fldChar w:fldCharType="begin"/>
            </w:r>
            <w:r w:rsidR="0024642D" w:rsidRPr="0043171B">
              <w:rPr>
                <w:rFonts w:cs="Arial"/>
                <w:lang w:val="en-US"/>
              </w:rPr>
              <w:instrText xml:space="preserve"> ADDIN ZOTERO_ITEM CSL_CITATION {"citationID":"ySaLBpFr","properties":{"formattedCitation":"\\super 7\\nosupersub{}","plainCitation":"7","noteIndex":0},"citationItems":[{"id":13784,"uris":["http://zotero.org/groups/735877/items/Y2JGY7AB"],"uri":["http://zotero.org/groups/735877/items/Y2JGY7AB"],"itemData":{"id":13784,"type":"article-journal","abstract":"BACKGROUND: The Continuing to Confront COPD International Patient Survey estimated the prevalence and burden of COPD across 12 countries. Using data from this survey we evaluated the economic impact of COPD.\nMETHODS: This cross-sectional, population-based survey questioned 4,343 subjects aged 40 years and older, fulfilling a case definition of COPD based on self-reported physician diagnosis or symptomatology. Direct cost measures were based on exacerbations of COPD (treated and those requiring emergency department visits and/or hospitalisation), contacts with healthcare professionals, and COPD medications. Indirect costs were calculated from work loss values using the Work Productivity and Activity Impairment scale. Combined direct and indirect costs estimated the total societal costs per patient.\nRESULTS: The annual direct costs of COPD ranged from $504 (South Korea) to $9,981 (USA), with inpatient hospitalisations (5 countries) and home oxygen therapy (3 countries) being the key drivers of direct costs. The proportion of patients completely prevented from working due to their COPD ranged from 6% (Italy) to 52% (USA and UK) with 8 countries reporting this to be ≥20%. Total societal costs per patient varied widely from $1,721 (Russia) to $30,826 (USA) but a consistent pattern across countries showed greater costs among those with increased burden of COPD (symptoms, health status and more severe disease) and a greater number of comorbidities.\nCONCLUSIONS: The economic burden of COPD is considerable across countries, and requires targeted resources to optimise COPD management encompassing the control of symptoms, prevention of exacerbations and effective treatment of comorbidities. Strategies to allow COPD patients to remain in work are important for addressing the substantial wider societal costs.","container-title":"PloS One","DOI":"10.1371/journal.pone.0152618","ISSN":"1932-6203","issue":"4","journalAbbreviation":"PLoS ONE","language":"eng","note":"PMID: 27092775\nPMCID: PMC4836731","page":"e0152618","source":"PubMed","title":"Continuing to Confront COPD International Patient Survey: Economic Impact of COPD in 12 Countries","title-short":"Continuing to Confront COPD International Patient Survey","volume":"11","author":[{"family":"Foo","given":"Jason"},{"family":"Landis","given":"Sarah H."},{"family":"Maskell","given":"Joe"},{"family":"Oh","given":"Yeon-Mok"},{"family":"Molen","given":"Thys","non-dropping-particle":"van der"},{"family":"Han","given":"MeiLan K."},{"family":"Mannino","given":"David M."},{"family":"Ichinose","given":"Masakazu"},{"family":"Punekar","given":"Yogesh"}],"issued":{"date-parts":[["2016"]]}}}],"schema":"https://github.com/citation-style-language/schema/raw/master/csl-citation.json"} </w:instrText>
            </w:r>
            <w:r w:rsidRPr="0043171B">
              <w:rPr>
                <w:rFonts w:cs="Arial"/>
                <w:lang w:val="en-US"/>
              </w:rPr>
              <w:fldChar w:fldCharType="separate"/>
            </w:r>
            <w:r w:rsidR="0024642D" w:rsidRPr="0043171B">
              <w:rPr>
                <w:rFonts w:cs="Arial"/>
                <w:szCs w:val="24"/>
                <w:vertAlign w:val="superscript"/>
                <w:lang w:val="en-US"/>
              </w:rPr>
              <w:t>7</w:t>
            </w:r>
            <w:r w:rsidRPr="0043171B">
              <w:rPr>
                <w:rFonts w:cs="Arial"/>
                <w:lang w:val="en-US"/>
              </w:rPr>
              <w:fldChar w:fldCharType="end"/>
            </w:r>
          </w:p>
        </w:tc>
        <w:tc>
          <w:tcPr>
            <w:tcW w:w="1060" w:type="pct"/>
            <w:tcBorders>
              <w:top w:val="nil"/>
              <w:left w:val="nil"/>
              <w:bottom w:val="nil"/>
              <w:right w:val="nil"/>
            </w:tcBorders>
            <w:shd w:val="clear" w:color="auto" w:fill="FFFFFF" w:themeFill="background1"/>
          </w:tcPr>
          <w:p w14:paraId="738536E3" w14:textId="4DA82D8A" w:rsidR="00C61373" w:rsidRPr="0043171B" w:rsidRDefault="00C61373" w:rsidP="00835B8C">
            <w:pPr>
              <w:pStyle w:val="NoSpacing"/>
              <w:spacing w:line="480" w:lineRule="auto"/>
              <w:rPr>
                <w:rFonts w:cs="Arial"/>
                <w:lang w:val="en-US"/>
              </w:rPr>
            </w:pPr>
            <w:r w:rsidRPr="0043171B">
              <w:rPr>
                <w:rFonts w:cs="Arial"/>
                <w:lang w:val="en-US"/>
              </w:rPr>
              <w:t xml:space="preserve">90% </w:t>
            </w:r>
            <w:r w:rsidRPr="0043171B">
              <w:rPr>
                <w:rFonts w:cs="Arial"/>
                <w:lang w:val="en-US"/>
              </w:rPr>
              <w:fldChar w:fldCharType="begin"/>
            </w:r>
            <w:r w:rsidR="0024642D" w:rsidRPr="0043171B">
              <w:rPr>
                <w:rFonts w:cs="Arial"/>
                <w:lang w:val="en-US"/>
              </w:rPr>
              <w:instrText xml:space="preserve"> ADDIN ZOTERO_ITEM CSL_CITATION {"citationID":"Qeb3xv0E","properties":{"formattedCitation":"\\super 8\\nosupersub{}","plainCitation":"8","noteIndex":0},"citationItems":[{"id":13685,"uris":["http://zotero.org/groups/735877/items/GW676H6S"],"uri":["http://zotero.org/groups/735877/items/GW676H6S"],"itemData":{"id":13685,"type":"article-journal","abstract":"&lt;h3&gt;Background&lt;/h3&gt;&lt;p&gt;There is limited knowledge on what proportions of patients with COPD receive ambulatory care from primary care physicians, pulmonologists, or other specialists. We evaluated the types and combinations of physicians who provide ambulatory care to patients with COPD.&lt;/p&gt;&lt;h3&gt;Methods&lt;/h3&gt;&lt;p&gt;We conducted a population-based cross-sectional study using health administrative datasets from Ontario, Canada between April 1, 2014 and March 31, 2015. Individuals age 35 years and older with physician-diagnosed COPD were identified, using a previously validated COPD case definition. The primary outcomes were ambulatory visits to primary care physicians, pulmonologists, and all other specialists within a 1-year period.&lt;/p&gt;&lt;h3&gt;Results&lt;/h3&gt;&lt;p&gt;There were 895,155 individuals identified as having physician-diagnosed COPD. Of those, 56,533 individuals (6.3%) had no ambulatory care visits, 802,327 (89.6%) saw primary care physicians, and 95,782 (10.7%) consulted pulmonologists. By comparison, 736,496 (82.3%) saw other specialists, and 218,997 (24.5%) saw cardiologists. There were 32,473 individuals (3.6%) who underwent COPD-related hospitalizations. Of those in the subcohort with one hospitalization, about 30.0% saw pulmonologists; 43.7% of those who underwent two or more hospitalizations saw pulmonologists, and 9.9% with no hospitalization consulted pulmonologists.&lt;/p&gt;&lt;h3&gt;Conclusions&lt;/h3&gt;&lt;p&gt;Primary care physicians play a substantial role in caring for patients with COPD. But only one-half as many patients with COPD saw pulmonologists than cardiologists, suggesting that COPD may receive less specialty care compared with other chronic medical conditions. This information can help inform COPD care strategies to improve COPD care and minimize exacerbations and associated health-care costs. It also suggests a need for more research to provide guidance on when patients with COPD should be referred to pulmonologists.&lt;/p&gt;","container-title":"CHEST","DOI":"10.1016/j.chest.2018.12.018","ISSN":"0012-3692","issue":"4","journalAbbreviation":"CHEST","language":"English","note":"PMID: 30664858","page":"771-777","source":"journal.chestnet.org","title":"Which Physicians Are Taking Care of People With COPD?","volume":"155","author":[{"family":"Cho","given":"Eunice E."},{"family":"Mecredy","given":"Graham C."},{"family":"Wong","given":"Harvey H."},{"family":"Stanbrook","given":"Matthew B."},{"family":"Gershon","given":"Andrea S."}],"issued":{"date-parts":[["2019",4,1]]}}}],"schema":"https://github.com/citation-style-language/schema/raw/master/csl-citation.json"} </w:instrText>
            </w:r>
            <w:r w:rsidRPr="0043171B">
              <w:rPr>
                <w:rFonts w:cs="Arial"/>
                <w:lang w:val="en-US"/>
              </w:rPr>
              <w:fldChar w:fldCharType="separate"/>
            </w:r>
            <w:r w:rsidR="0024642D" w:rsidRPr="0043171B">
              <w:rPr>
                <w:rFonts w:cs="Arial"/>
                <w:szCs w:val="24"/>
                <w:vertAlign w:val="superscript"/>
                <w:lang w:val="en-US"/>
              </w:rPr>
              <w:t>8</w:t>
            </w:r>
            <w:r w:rsidRPr="0043171B">
              <w:rPr>
                <w:rFonts w:cs="Arial"/>
                <w:lang w:val="en-US"/>
              </w:rPr>
              <w:fldChar w:fldCharType="end"/>
            </w:r>
          </w:p>
        </w:tc>
        <w:tc>
          <w:tcPr>
            <w:tcW w:w="1059" w:type="pct"/>
            <w:tcBorders>
              <w:top w:val="nil"/>
              <w:left w:val="nil"/>
              <w:bottom w:val="nil"/>
              <w:right w:val="nil"/>
            </w:tcBorders>
            <w:shd w:val="clear" w:color="auto" w:fill="FFFFFF" w:themeFill="background1"/>
          </w:tcPr>
          <w:p w14:paraId="5897A597" w14:textId="77777777" w:rsidR="00C61373" w:rsidRPr="0043171B" w:rsidRDefault="00C61373" w:rsidP="00835B8C">
            <w:pPr>
              <w:pStyle w:val="NoSpacing"/>
              <w:spacing w:line="480" w:lineRule="auto"/>
              <w:rPr>
                <w:rFonts w:cs="Arial"/>
                <w:lang w:val="en-US"/>
              </w:rPr>
            </w:pPr>
            <w:r w:rsidRPr="0043171B">
              <w:rPr>
                <w:rFonts w:cs="Arial"/>
                <w:lang w:val="en-US"/>
              </w:rPr>
              <w:t>-</w:t>
            </w:r>
          </w:p>
        </w:tc>
        <w:tc>
          <w:tcPr>
            <w:tcW w:w="1060" w:type="pct"/>
            <w:tcBorders>
              <w:top w:val="nil"/>
              <w:left w:val="nil"/>
              <w:bottom w:val="nil"/>
              <w:right w:val="nil"/>
            </w:tcBorders>
            <w:shd w:val="clear" w:color="auto" w:fill="FFFFFF" w:themeFill="background1"/>
          </w:tcPr>
          <w:p w14:paraId="4CB866E6" w14:textId="77777777" w:rsidR="00C61373" w:rsidRPr="0043171B" w:rsidRDefault="00C61373" w:rsidP="00835B8C">
            <w:pPr>
              <w:pStyle w:val="NoSpacing"/>
              <w:spacing w:line="480" w:lineRule="auto"/>
              <w:rPr>
                <w:rFonts w:cs="Arial"/>
                <w:lang w:val="en-US"/>
              </w:rPr>
            </w:pPr>
            <w:r w:rsidRPr="0043171B">
              <w:rPr>
                <w:rFonts w:cs="Arial"/>
                <w:lang w:val="en-US"/>
              </w:rPr>
              <w:t>-</w:t>
            </w:r>
          </w:p>
        </w:tc>
      </w:tr>
      <w:tr w:rsidR="00C61373" w:rsidRPr="0043171B" w14:paraId="2561B5EE" w14:textId="77777777" w:rsidTr="005C712C">
        <w:trPr>
          <w:cantSplit/>
        </w:trPr>
        <w:tc>
          <w:tcPr>
            <w:tcW w:w="762" w:type="pct"/>
            <w:tcBorders>
              <w:top w:val="nil"/>
              <w:left w:val="nil"/>
              <w:bottom w:val="nil"/>
              <w:right w:val="nil"/>
            </w:tcBorders>
            <w:shd w:val="clear" w:color="auto" w:fill="F2F2F2" w:themeFill="background1" w:themeFillShade="F2"/>
          </w:tcPr>
          <w:p w14:paraId="7C570CA0" w14:textId="77777777" w:rsidR="00C61373" w:rsidRPr="0043171B" w:rsidRDefault="00C61373" w:rsidP="00835B8C">
            <w:pPr>
              <w:pStyle w:val="NoSpacing"/>
              <w:spacing w:line="480" w:lineRule="auto"/>
              <w:rPr>
                <w:rFonts w:cs="Arial"/>
                <w:lang w:val="en-US"/>
              </w:rPr>
            </w:pPr>
            <w:r w:rsidRPr="0043171B">
              <w:rPr>
                <w:rFonts w:cs="Arial"/>
                <w:lang w:val="en-US"/>
              </w:rPr>
              <w:t>Length of hospital stays (day)</w:t>
            </w:r>
          </w:p>
        </w:tc>
        <w:tc>
          <w:tcPr>
            <w:tcW w:w="1059" w:type="pct"/>
            <w:tcBorders>
              <w:top w:val="nil"/>
              <w:left w:val="nil"/>
              <w:bottom w:val="nil"/>
              <w:right w:val="nil"/>
            </w:tcBorders>
            <w:shd w:val="clear" w:color="auto" w:fill="F2F2F2" w:themeFill="background1" w:themeFillShade="F2"/>
          </w:tcPr>
          <w:p w14:paraId="328C591A" w14:textId="31D0A693" w:rsidR="00C61373" w:rsidRPr="0043171B" w:rsidRDefault="00C61373" w:rsidP="00835B8C">
            <w:pPr>
              <w:pStyle w:val="NoSpacing"/>
              <w:spacing w:line="480" w:lineRule="auto"/>
              <w:rPr>
                <w:rFonts w:cs="Arial"/>
                <w:lang w:val="en-US"/>
              </w:rPr>
            </w:pPr>
            <w:r w:rsidRPr="0043171B">
              <w:rPr>
                <w:rFonts w:cs="Arial"/>
                <w:lang w:val="en-US"/>
              </w:rPr>
              <w:t xml:space="preserve">12-18 days </w:t>
            </w:r>
            <w:r w:rsidRPr="0043171B">
              <w:rPr>
                <w:rFonts w:cs="Arial"/>
                <w:lang w:val="en-US"/>
              </w:rPr>
              <w:fldChar w:fldCharType="begin"/>
            </w:r>
            <w:r w:rsidR="0024642D" w:rsidRPr="0043171B">
              <w:rPr>
                <w:rFonts w:cs="Arial"/>
                <w:lang w:val="en-US"/>
              </w:rPr>
              <w:instrText xml:space="preserve"> ADDIN ZOTERO_ITEM CSL_CITATION {"citationID":"weV9LfJ4","properties":{"formattedCitation":"\\super 16\\nosupersub{}","plainCitation":"16","noteIndex":0},"citationItems":[{"id":13669,"uris":["http://zotero.org/groups/735877/items/PHI3K9UX"],"uri":["http://zotero.org/groups/735877/items/PHI3K9UX"],"itemData":{"id":13669,"type":"article-journal","abstract":"Background\nCOPD remains a major health problem in Japan. Patients with COPD experience a reduced quality of life (QoL) and have a higher chance of work impairment and productivity loss. However, there is a lack of data on the impact of COPD in terms of QoL and work activity impairment in Japan. This study assessed the socioeconomic burden of COPD in Japan and the impact it may have on the working age population.\n\nPatients and methods\nThis was a 2-year retrospective chart review in COPD patients aged ≥40 years, with at least one health care visit to clinic or hospital in the previous 12 months. Patients were required to have available medical charts for at least the previous 24 months. Symptoms were assessed using COPD assessment test score; EuroQoL Group 5 Dimension (EQ-5D-5L) and work productivity and activity impairment general health questionnaires were used to evaluate health-related QoL and work productivity, and health care resource utilization data were obtained from clinical charts.\n\nResults\nIn total, 71 patients aged &lt;65 years, and 151 patients aged ≥65 years were included; the majority of patients had moderate or severe airflow limitation. Exacerbations (moderate or severe) were reported by ~35% of patients in both age groups; 52.1% and 62.9% of patients in the &lt;65-year and ≥65-year age groups had COPD assessment test scores ≥10. EQ-5D-5L index scores in the &lt;65-year and ≥65-year age groups were 0.79 and 0.77, respectively. Work productivity and activity impairment scores were higher in &lt;65-year age group. Annual costs of health care resource use per patient in the &lt;65-year and ≥65-year age groups were ¥438,975 (US$4,389) and ¥467,871 (US$4,678), respectively. Costs due to productivity loss were estimated to be ¥5,287,024 (US$52,870) in the &lt;65-year age group and ¥3,018,974 (US$30,187) in the ≥65-year age group.\n\nConclusion\nCOPD represents a significant socioeconomic burden in Japan. Patients with COPD report significant use of health care resources. Higher impact on work impairment and productivity loss was observed frequently in the working age population.","container-title":"International Journal of Chronic Obstructive Pulmonary Disease","DOI":"10.2147/COPD.S167476","ISSN":"1176-9106","journalAbbreviation":"Int J Chron Obstruct Pulmon Dis","note":"PMID: 30214181\nPMCID: PMC6118262","page":"2629-2641","source":"PubMed Central","title":"COPD uncovered: a cross-sectional study to assess the socioeconomic burden of COPD in Japan","title-short":"COPD uncovered","volume":"13","author":[{"family":"Igarashi","given":"Ataru"},{"family":"Fukuchi","given":"Yoshinosuke"},{"family":"Hirata","given":"Kazuto"},{"family":"Ichinose","given":"Masakazu"},{"family":"Nagai","given":"Atsushi"},{"family":"Nishimura","given":"Masaharu"},{"family":"Yoshisue","given":"Hajime"},{"family":"Ohara","given":"Kenichi"},{"family":"Gruenberger","given":"Jean-Bernard"}],"issued":{"date-parts":[["2018",8,28]]}}}],"schema":"https://github.com/citation-style-language/schema/raw/master/csl-citation.json"} </w:instrText>
            </w:r>
            <w:r w:rsidRPr="0043171B">
              <w:rPr>
                <w:rFonts w:cs="Arial"/>
                <w:lang w:val="en-US"/>
              </w:rPr>
              <w:fldChar w:fldCharType="separate"/>
            </w:r>
            <w:r w:rsidR="0024642D" w:rsidRPr="0043171B">
              <w:rPr>
                <w:rFonts w:cs="Arial"/>
                <w:szCs w:val="24"/>
                <w:vertAlign w:val="superscript"/>
                <w:lang w:val="en-US"/>
              </w:rPr>
              <w:t>16</w:t>
            </w:r>
            <w:r w:rsidRPr="0043171B">
              <w:rPr>
                <w:rFonts w:cs="Arial"/>
                <w:lang w:val="en-US"/>
              </w:rPr>
              <w:fldChar w:fldCharType="end"/>
            </w:r>
          </w:p>
        </w:tc>
        <w:tc>
          <w:tcPr>
            <w:tcW w:w="1060" w:type="pct"/>
            <w:tcBorders>
              <w:top w:val="nil"/>
              <w:left w:val="nil"/>
              <w:bottom w:val="nil"/>
              <w:right w:val="nil"/>
            </w:tcBorders>
            <w:shd w:val="clear" w:color="auto" w:fill="F2F2F2" w:themeFill="background1" w:themeFillShade="F2"/>
          </w:tcPr>
          <w:p w14:paraId="4D430167" w14:textId="03DA08E6" w:rsidR="00C61373" w:rsidRPr="0043171B" w:rsidRDefault="00C61373" w:rsidP="00835B8C">
            <w:pPr>
              <w:pStyle w:val="NoSpacing"/>
              <w:spacing w:line="480" w:lineRule="auto"/>
              <w:rPr>
                <w:rFonts w:cs="Arial"/>
                <w:lang w:val="en-US"/>
              </w:rPr>
            </w:pPr>
            <w:r w:rsidRPr="0043171B">
              <w:rPr>
                <w:rFonts w:cs="Arial"/>
                <w:lang w:val="en-US"/>
              </w:rPr>
              <w:t xml:space="preserve">5-13.2 days </w:t>
            </w:r>
            <w:r w:rsidRPr="0043171B">
              <w:rPr>
                <w:rFonts w:cs="Arial"/>
                <w:lang w:val="en-US"/>
              </w:rPr>
              <w:fldChar w:fldCharType="begin"/>
            </w:r>
            <w:r w:rsidR="0024642D" w:rsidRPr="0043171B">
              <w:rPr>
                <w:rFonts w:cs="Arial"/>
                <w:lang w:val="en-US"/>
              </w:rPr>
              <w:instrText xml:space="preserve"> ADDIN ZOTERO_ITEM CSL_CITATION {"citationID":"Z4adlX80","properties":{"formattedCitation":"\\super 20\\uc0\\u8211{}23\\nosupersub{}","plainCitation":"20–23","noteIndex":0},"citationItems":[{"id":13693,"uris":["http://zotero.org/groups/735877/items/PFQHI9HW"],"uri":["http://zotero.org/groups/735877/items/PFQHI9HW"],"itemData":{"id":13693,"type":"article-journal","abstract":"INTRODUCTION: No recent Canadian studies with physician- and spirometry-confirmed diagnosis of chronic obstructive pulmonary disease (COPD) that assessed the burden of COPD have been published.\nOBJECTIVE: To assess the costs associated with maintenance therapy and treatment for acute exacerbations of COPD (AECOPD) over a one-year period.\nMETHODS: Respirologists, internists and family practitioners from across Canada enrolled patients with an established diagnosis of moderate to severe COPD (Global initiative for chonic Obstructive Lung Disease stages 2 and 3) confirmed by postbronchodilator spirometry. Patient information and health care resources related to COPD maintenance and physician-documented AECOPD over the previous year were obtained by chart review and patient survey.\nRESULTS: A total of 285 patients (59.3% male; mean age 70.4 years; mean pack years smoked 45.6; mean duration of COPD 8.2 years; mean postbronchodilator forced expiratory volume in 1 s 58.0% predicted) were enrolled at 23 sites across Canada. The average annual COPD-related cost per patient was $4,147. Across all 285 patients, maintenance costs were $2,475 per patient, of which medications accounted for 71%. AECOPD treatment costs were $1,673 per patient, of which hospitalizations accounted for 82%. Ninety-eight patients (34%) experienced a total of 157 AECOPD. Treatment of these AECOPD included medications and outpatient care, 19 emergency room visits and 40 hospitalizations (mean length of stay 8.9 days). The mean cost per AECOPD was $3,036.\nDISCUSSION: The current costs associated with moderate and severe COPD are considerable and will increase in the future. Appropriate use of medications and strategies to prevent hospitalizations for AECOPD may reduce COPD-related costs because these were the major cost drivers.","container-title":"Canadian Respiratory Journal","DOI":"10.1155/2012/328460","ISSN":"1916-7245","issue":"5","journalAbbreviation":"Can. Respir. J.","language":"eng","note":"PMID: 23061077\nPMCID: PMC3473007","page":"319-324","source":"PubMed","title":"The burden of illness in patients with moderate to severe chronic obstructive pulmonary disease in Canada","volume":"19","author":[{"family":"Maleki-Yazdi","given":"M. Reza"},{"family":"Kelly","given":"Suzanne M."},{"family":"Lam","given":"S. Ys"},{"family":"Marin","given":"Mihaela"},{"family":"Barbeau","given":"Martin"},{"family":"Walker","given":"Valery"}],"issued":{"date-parts":[["2012",10]]}}},{"id":13683,"uris":["http://zotero.org/groups/735877/items/8SVQANPG"],"uri":["http://zotero.org/groups/735877/items/8SVQANPG"],"itemData":{"id":13683,"type":"article-journal","abstract":"BACKGROUND:\nThere is increasing interest in health care resource use (HRU) in Canada, particularly in resources associated with acute exacerbations of chronic obstructive pulmonary disease (COPD).\n\nOBJECTIVE:\nTo identify HRU due to exacerbations of COPD.\n\nMETHODS:\nA 52-week, multicentre, prospective, observational study of HRU due to exacerbations in patients with moderate to severe COPD was performed. Patients were recruited from primary care physicians and respirologists in urban and rural centres in Canada.\n\nRESULTS:\nIn total, 524 subjects (59% men) completed the study. Their mean age was 68.2±9.4 years, with a forced expiratory volume in 1 s of 1.01±0.4 L. Patients had significant comorbidities. There were 691 acute exacerbations of COPD, which occurred in 53% of patients: 119 patients (23%) experienced one acute exacerbation, 70 patients (13%) had two acute exacerbations and 89 patients (17%) had three or more acute exacerbations. Seventy-five patients were admitted to hospital, with an average length of stay of 13.2 days. Fourteen of the patients spent time in an intensive care unit (average length of stay 5.6 days). Factors associated with acute exacerbations of COPD included lower forced expiratory volume in 1 s (P&lt;0.001), high number of respiratory medications prescribed (P=0.037), regular use of oral corticosteroids (OCSs) (P=0.008) and presence of depression (P&lt;0.001). Of the 75 patients hospitalized, only 53 received OCSs, four received referral for rehabilitation and 15 were referred for home care.\n\nCONCLUSIONS:\nThe present study showed a high prevalence of COPD exacerbations, which likely impacted on HRU. There was evidence of a lack of appropriate management of exacerbations, especially with respect to use of OCSs, and referral for pulmonary rehabilitation and home care.","container-title":"Canadian Respiratory Journal : Journal of the Canadian Thoracic Society","ISSN":"1198-2241","issue":"3","journalAbbreviation":"Can Respir J","note":"PMID: 17464378\nPMCID: PMC2676835","page":"145-152","source":"PubMed Central","title":"Resource Use Study In COPD (RUSIC): A prospective study to quantify the effects of COPD exacerbations on health care resource use among COPD patients","title-short":"Resource Use Study In COPD (RUSIC)","volume":"14","author":[{"family":"FitzGerald","given":"J Mark"},{"family":"Haddon","given":"Jennifer M"},{"family":"Bradley-Kennedy","given":"Carole"},{"family":"Kuramoto","given":"Lisa"},{"family":"Ford","given":"Gordon T"}],"issued":{"date-parts":[["2007",4]]}}},{"id":18,"uris":["http://zotero.org/groups/735877/items/LXZIYQNR"],"uri":["http://zotero.org/groups/735877/items/LXZIYQNR"],"itemData":{"id":18,"type":"article-journal","abstract":"Objectives: The objective was to examine predictors of hospital admission among adults presenting to Canadian emergency departments (EDs) for acute exacerbations of chronic obstructive pulmonary disease (COPD). Current acute treatment approaches and outcomes 2 weeks after the ED visit are also described. Methods: Subjects, aged ≥35 years presenting with COPD exacerbations to 16 EDs across Canada, underwent a structured in-ED interview and a telephone interview 2 weeks later. Results: Of 501 study patients, 247 (49.3%; 95% confidence interval [CI] = 44.9% to 53.6%) were admitted. Admitted patients were older, were more often former smokers, and had more admissions for COPD during the past 2 years. They also reported more days of activity limitation and use of inhaled beta2-agonists in the previous 24 hours. Canadian Triage and Acuity Scale (CTAS), respiratory rate (RR), and airflow obstruction were more severe in the hospitalized group. Most of the patients received inhaled beta2-agonists, anticholinergics, oral corticosteroids (CS), and antibiotics; hospitalized patients received more aggressive treatments. The median ED length of stay (LOS) of admitted patients was 13.1 hours (interquartile range [IQR] = 7.4-23.0) compared to 5.6 hours (IQR = 4.2-8.4) in discharged patients. Admission was associated with at least two COPD admissions in the past 2 years (odds ratio [OR] = 2.10; 95% CI = 1.24 to 3.56), receiving oral CS for COPD (OR = 1.72; 95% CI = 1.08 to 2.74), having a CTAS score of 1–2 (OR = 2.04; 95% CI = 1.33 to 3.12), and receiving adjunct ED treatments (OR = 3.95; 95% CI = 2.45 to 6.35). Use of EDs for usual COPD care was associated with a reduced risk of admission (OR = 0.43; 95% CI = 0.28 to 0.66). Conclusions: Exacerbations of COPD in Canadian EDs result in prolonged ED stays and approximately 50% hospitalization despite aggressive acute treatment approaches. Historical, severity, and treatment-related factors were strongly associated with hospital admission. Validation of these results should be completed prior to widespread use.","container-title":"Academic Emergency Medicine","DOI":"10.1111/j.1553-2712.2009.00366.x","ISSN":"1553-2712","issue":"4","language":"en","page":"316-324","source":"Wiley Online Library","title":"Predictors of Hospital Admission for Chronic Obstructive Pulmonary Disease Exacerbations in Canadian Emergency Departments","volume":"16","author":[{"family":"Rowe","given":"Brian H."},{"family":"Villa</w:instrText>
            </w:r>
            <w:r w:rsidR="0024642D" w:rsidRPr="0043171B">
              <w:rPr>
                <w:rFonts w:ascii="Cambria Math" w:hAnsi="Cambria Math" w:cs="Cambria Math"/>
                <w:lang w:val="en-US"/>
              </w:rPr>
              <w:instrText>‐</w:instrText>
            </w:r>
            <w:r w:rsidR="0024642D" w:rsidRPr="0043171B">
              <w:rPr>
                <w:rFonts w:cs="Arial"/>
                <w:lang w:val="en-US"/>
              </w:rPr>
              <w:instrText xml:space="preserve">Roel","given":"Cristina"},{"family":"Guttman","given":"Alex"},{"family":"Ross","given":"Scott"},{"family":"Mackey","given":"Duncan"},{"family":"Sivilotti","given":"Marco L. A."},{"family":"Worster","given":"Andrew"},{"family":"Stiell","given":"Ian G."},{"family":"Willis","given":"Virginia"},{"family":"Borgundvaag","given":"Bjug"}],"issued":{"date-parts":[["2009"]]}}},{"id":15,"uris":["http://zotero.org/groups/735877/items/APEU3H3L"],"uri":["http://zotero.org/groups/735877/items/APEU3H3L"],"itemData":{"id":15,"type":"webpage","title":"Hospital stays in Canada","URL":"https://www.cihi.ca/en/hospital-stays-in-canada","author":[{"family":"Canadian Institute for Health Information","given":""}],"accessed":{"date-parts":[["2020",7,29]]}}}],"schema":"https://github.com/citation-style-language/schema/raw/master/csl-citation.json"} </w:instrText>
            </w:r>
            <w:r w:rsidRPr="0043171B">
              <w:rPr>
                <w:rFonts w:cs="Arial"/>
                <w:lang w:val="en-US"/>
              </w:rPr>
              <w:fldChar w:fldCharType="separate"/>
            </w:r>
            <w:r w:rsidR="000911B1" w:rsidRPr="0043171B">
              <w:rPr>
                <w:rFonts w:cs="Arial"/>
                <w:szCs w:val="24"/>
                <w:vertAlign w:val="superscript"/>
                <w:lang w:val="en-US"/>
              </w:rPr>
              <w:t>20–23</w:t>
            </w:r>
            <w:r w:rsidRPr="0043171B">
              <w:rPr>
                <w:rFonts w:cs="Arial"/>
                <w:lang w:val="en-US"/>
              </w:rPr>
              <w:fldChar w:fldCharType="end"/>
            </w:r>
            <w:r w:rsidRPr="0043171B">
              <w:rPr>
                <w:rFonts w:cs="Arial"/>
                <w:lang w:val="en-US"/>
              </w:rPr>
              <w:t xml:space="preserve"> </w:t>
            </w:r>
          </w:p>
        </w:tc>
        <w:tc>
          <w:tcPr>
            <w:tcW w:w="1059" w:type="pct"/>
            <w:tcBorders>
              <w:top w:val="nil"/>
              <w:left w:val="nil"/>
              <w:bottom w:val="nil"/>
              <w:right w:val="nil"/>
            </w:tcBorders>
            <w:shd w:val="clear" w:color="auto" w:fill="F2F2F2" w:themeFill="background1" w:themeFillShade="F2"/>
          </w:tcPr>
          <w:p w14:paraId="1E99A6C9" w14:textId="53ED87F3" w:rsidR="00C61373" w:rsidRPr="0043171B" w:rsidRDefault="00C61373" w:rsidP="00835B8C">
            <w:pPr>
              <w:pStyle w:val="NoSpacing"/>
              <w:spacing w:line="480" w:lineRule="auto"/>
              <w:rPr>
                <w:rFonts w:cs="Arial"/>
                <w:lang w:val="en-US"/>
              </w:rPr>
            </w:pPr>
            <w:r w:rsidRPr="0043171B">
              <w:rPr>
                <w:rFonts w:cs="Arial"/>
                <w:lang w:val="en-US"/>
              </w:rPr>
              <w:t xml:space="preserve">3-7 days </w:t>
            </w:r>
            <w:r w:rsidRPr="0043171B">
              <w:rPr>
                <w:rFonts w:cs="Arial"/>
                <w:lang w:val="en-US"/>
              </w:rPr>
              <w:fldChar w:fldCharType="begin"/>
            </w:r>
            <w:r w:rsidR="0024642D" w:rsidRPr="0043171B">
              <w:rPr>
                <w:rFonts w:cs="Arial"/>
                <w:lang w:val="en-US"/>
              </w:rPr>
              <w:instrText xml:space="preserve"> ADDIN ZOTERO_ITEM CSL_CITATION {"citationID":"oG2yFtqQ","properties":{"formattedCitation":"\\super 14,24,25\\nosupersub{}","plainCitation":"14,24,25","noteIndex":0},"citationItems":[{"id":88,"uris":["http://zotero.org/groups/735877/items/NXE8Z5YJ"],"uri":["http://zotero.org/groups/735877/items/NXE8Z5YJ"],"itemData":{"id":88,"type":"webpage","title":"Inhale - INteractive Health Atlas of Lung conditions in England","URL":"https://fingertips.phe.org.uk/profile/inhale/data#page/0/gid/8000003/pat/46/par/E39000026/ati/165/are/E38000056/cid/4/page-options/ovw-do-0","author":[{"family":"Public Health England","given":""}],"accessed":{"date-parts":[["2021",9,30]]},"issued":{"date-parts":[["2019"]]}}},{"id":13987,"uris":["http://zotero.org/groups/735877/items/5JGQB3NW"],"uri":["http://zotero.org/groups/735877/items/5JGQB3NW"],"itemData":{"id":13987,"type":"article-journal","abstract":"BACKGROUND: Hospitalizations for COPD are associated with poor patient prognosis. Length of stay (LOS) of COPD admissions in a large urban area and patient and hospital factors associated with it are described.\nMETHODS: Retrospective longitudinal study. All COPD patients registered with London general practitioners and admitted as an emergency with COPD (2006-2010), not having been admitted with COPD in the preceding 12 months were included. Association of patient and hospital characteristics with mean LOS of COPD admissions was assessed. Association between hospital and LOS was determined by negative binomial regression.\nRESULTS: The total number of admissions was 38,504, from 22,462 patients. The mean LOS for first admissions fell by 0.8 days (95% confidence interval [CI]: 0.7-1.5) from 8.2 to 7.0 days between 2006 and 2010. Seventy-nine percent of first admissions were ≤10 days, with a mean LOS of 3.7 days (2009-2010). The mean LOS of successive COPD admissions of the same patients was the same or less throughout the study period. The interval between successive admissions fell from a mean of 357 days between the first and second admission to a mean of 19 days after eight admissions. Age accounted for 2.3% of the variance in LOS. Socioeconomic deprivation did not predict LOS. Fewer discharges happened at the weekend (1,893/day) than on weekdays (5,218/day). The mean LOS varied between hospitals, from 4.9 days (95% CI: 3.8-5.9) to 9.5 days (95% CI: 8.6-10.3) when adjusting for clustering, age, sex, and socioeconomic deprivation.\nCONCLUSION: The fall in LOS of the first COPD admission between 2006 and 2010 reflects international trends. The stability of LOS in successive admissions suggests that increasing severity of disease does not affect recovery time from an exacerbation. Variations between hospitals of nearly 5 days in LOS for COPD admissions suggests that significant improvements in patient outcomes and in savings in health care utilization could be made in hospitals with longer LOS.","container-title":"International Journal of Chronic Obstructive Pulmonary Disease","DOI":"10.2147/COPD.S77092","ISSN":"1178-2005","journalAbbreviation":"Int J Chron Obstruct Pulmon Dis","language":"eng","note":"PMID: 25834419\nPMCID: PMC4370686","page":"603-611","source":"PubMed","title":"Length of stay of COPD hospital admissions between 2006 and 2010: a retrospective longitudinal study","title-short":"Length of stay of COPD hospital admissions between 2006 and 2010","volume":"10","author":[{"family":"Harries","given":"Timothy H."},{"family":"Thornton","given":"Hannah V."},{"family":"Crichton","given":"Siobhan"},{"family":"Schofield","given":"Peter"},{"family":"Gilkes","given":"Alexander"},{"family":"White","given":"Patrick T."}],"issued":{"date-parts":[["2015"]]}}},{"id":23293,"uris":["http://zotero.org/groups/735877/items/A8J7HY7T"],"uri":["http://zotero.org/groups/735877/items/A8J7HY7T"],"itemData":{"id":23293,"type":"report","publisher":"RCP","title":"National Asthma and Chronic Obstructive Pulmonary Disease Audit Programme (NACAP). COPD clinical audit 2017/18 (people with COPD exacerbations discharged from acute hospitals in England and Wales between September 2017 and 2018. Data analysis and methodology report.","URL":"https://www.nacap.org.uk/nacap/welcome.nsf/vwFiles/NACAP-COPD-SC-202007/$File/NACAP_COPD_SC_Clinical_National_Report_2018_19_060720.pdf?openelement","author":[{"family":"Hurst","given":"J"},{"family":"McMillan","given":"V"},{"family":"Mortier","given":"K"},{"family":"Shanahan","given":"L"},{"family":"Moussaif","given":"M"},{"family":"Adamson","given":"A"},{"family":"Stone","given":"P"},{"family":"Quint","given":"J"},{"family":"Roberts","given":"CM"}],"issued":{"date-parts":[["2019",5]]}}}],"schema":"https://github.com/citation-style-language/schema/raw/master/csl-citation.json"} </w:instrText>
            </w:r>
            <w:r w:rsidRPr="0043171B">
              <w:rPr>
                <w:rFonts w:cs="Arial"/>
                <w:lang w:val="en-US"/>
              </w:rPr>
              <w:fldChar w:fldCharType="separate"/>
            </w:r>
            <w:r w:rsidR="0024642D" w:rsidRPr="0043171B">
              <w:rPr>
                <w:rFonts w:cs="Arial"/>
                <w:szCs w:val="24"/>
                <w:vertAlign w:val="superscript"/>
                <w:lang w:val="en-US"/>
              </w:rPr>
              <w:t>14,24,25</w:t>
            </w:r>
            <w:r w:rsidRPr="0043171B">
              <w:rPr>
                <w:rFonts w:cs="Arial"/>
                <w:lang w:val="en-US"/>
              </w:rPr>
              <w:fldChar w:fldCharType="end"/>
            </w:r>
          </w:p>
        </w:tc>
        <w:tc>
          <w:tcPr>
            <w:tcW w:w="1060" w:type="pct"/>
            <w:tcBorders>
              <w:top w:val="nil"/>
              <w:left w:val="nil"/>
              <w:bottom w:val="nil"/>
              <w:right w:val="nil"/>
            </w:tcBorders>
            <w:shd w:val="clear" w:color="auto" w:fill="F2F2F2" w:themeFill="background1" w:themeFillShade="F2"/>
          </w:tcPr>
          <w:p w14:paraId="07A022BF" w14:textId="4BC0A33C" w:rsidR="00C61373" w:rsidRPr="0043171B" w:rsidRDefault="00C61373" w:rsidP="00835B8C">
            <w:pPr>
              <w:pStyle w:val="NoSpacing"/>
              <w:spacing w:line="480" w:lineRule="auto"/>
              <w:rPr>
                <w:rFonts w:cs="Arial"/>
                <w:lang w:val="en-US"/>
              </w:rPr>
            </w:pPr>
            <w:r w:rsidRPr="0043171B">
              <w:rPr>
                <w:rFonts w:cs="Arial"/>
                <w:lang w:val="en-US"/>
              </w:rPr>
              <w:t xml:space="preserve">2-12 days </w:t>
            </w:r>
            <w:r w:rsidRPr="0043171B">
              <w:rPr>
                <w:rFonts w:cs="Arial"/>
                <w:lang w:val="en-US"/>
              </w:rPr>
              <w:fldChar w:fldCharType="begin"/>
            </w:r>
            <w:r w:rsidR="0024642D" w:rsidRPr="0043171B">
              <w:rPr>
                <w:rFonts w:cs="Arial"/>
                <w:lang w:val="en-US"/>
              </w:rPr>
              <w:instrText xml:space="preserve"> ADDIN ZOTERO_ITEM CSL_CITATION {"citationID":"3AjeRR3F","properties":{"formattedCitation":"\\super 26\\uc0\\u8211{}28\\nosupersub{}","plainCitation":"26–28","noteIndex":0},"citationItems":[{"id":23285,"uris":["http://zotero.org/groups/735877/items/EYX8ZCJF"],"uri":["http://zotero.org/groups/735877/items/EYX8ZCJF"],"itemData":{"id":23285,"type":"article-journal","abstract":"Background\nEvidence on the economic impact of chronic obstructive pulmonary disease (COPD) for third-party payers and society based on large real world datasets are still scarce. Therefore, the aim of this study was to estimate the economic impact of COPD severity and its comorbidities, stratified by GOLD grade, on direct and indirect costs for an unselected population enrolled in the structured German Disease Management Program (DMP) for COPD.\n\nMethods\nAll individuals enrolled in the DMP COPD were included in the analysis. Patients were only excluded if they were not insured or not enrolled in the DMP COPD the complete year before the last DMP documentation (at physician visit), had a missing forced expiratory volume in 1 s (FEV1) measurement or other missing values in covariates. The final dataset included 39,307 patients in GOLD grade 1 to 4. We used multiple generalized linear models to analyze the association of COPD severity with direct and indirect costs, while adjusting for sex, age, income, smoking status, body mass index, and comorbidities.\n\nResults\nMore severe COPD was significantly associated with higher healthcare utilization, work absence, and premature retirement. Adjusted annual costs for GOLD grade 1 to 4 amounted to €3809 [€3691–€3935], €4284 [€4176–€4394], €5548 [€5328–€5774], and €8309 [€7583-9065] for direct costs, and €11,784 [€11,257–€12,318], €12,985 [€12,531-13,443], €15,805 [€15,034–€16,584], and €19,402 [€17,853–€21,017] for indirect costs. Comorbidities had significant additional effects on direct and indirect costs with factors ranging from 1.19 (arthritis) to 1.51 (myocardial infarction) in direct and from 1.16 (myocardial infarction) to 1.27 (cancer) in indirect costs.\n\nConclusion\nThe findings indicate that more severe GOLD grades in an unselected COPD population enrolled in a structured DMP are associated with tremendous additional direct and indirect costs, with comorbidities significantly increase costs. In direct cost category hospitalization and in indirect cost category premature retirement were the main cost driver. From a societal perspective prevention and interventions focusing on disease control, and slowing down disease progression and strengthening the ability to work would be beneficial in order to realize cost savings in COPD.","archive":"https://www.ncbi.nlm.nih.gov/pmc/articles/PMC6785905/","container-title":"Respiratory Research","DOI":"10.1186/s12931-019-1179-7","ISSN":"1465-9921","journalAbbreviation":"Respir Res","note":"PMID: 31601216\nPMCID: PMC6785905","source":"PubMed Central","title":"Direct and indirect costs of COPD progression and its comorbidities in a structured disease management program: results from the LQ-DMP study","title-short":"Direct and indirect costs of COPD progression and its comorbidities in a structured disease management program","volume":"20","author":[{"family":"Kirsch","given":"Florian"},{"family":"Schramm","given":"Anja"},{"family":"Schwarzkopf","given":"Larissa"},{"family":"Lutter","given":"Johanna I."},{"family":"Szentes","given":"Boglárka"},{"family":"Huber","given":"Manuel"},{"family":"Leidl","given":"Reiner"}],"accessed":{"date-parts":[["2020",7,2]]},"issued":{"date-parts":[["2019"]]}}},{"id":3583,"uris":["http://zotero.org/groups/735877/items/MVB6KL2W"],"uri":["http://zotero.org/groups/735877/items/MVB6KL2W"],"itemData":{"id":3583,"type":"article-journal","container-title":"The European Journal of Health Economics","DOI":"10.1007/s10198-016-0834-x","ISSN":"1618-7598, 1618-7601","issue":"7","journalAbbreviation":"Eur J Health Econ","language":"en","page":"869-882","source":"DOI.org (Crossref)","title":"Health-economic evaluation of home telemonitoring for COPD in Germany: evidence from a large population-based cohort","title-short":"Health-economic evaluation of home telemonitoring for COPD in Germany","volume":"18","author":[{"family":"Achelrod","given":"Dmitrij"},{"family":"Schreyögg","given":"Jonas"},{"family":"Stargardt","given":"Tom"}],"issued":{"date-parts":[["2017",9]]}}},{"id":3569,"uris":["http://zotero.org/groups/735877/items/GL2EG8TM"],"uri":["http://zotero.org/groups/735877/items/GL2EG8TM"],"itemData":{"id":3569,"type":"article-journal","container-title":"Pneumologie","DOI":"10.1055/s-2004-830143","ISSN":"0934-8387, 1438-8790","issue":"12","journalAbbreviation":"Pneumologie","language":"de","page":"837-844","source":"DOI.org (Crossref)","title":"Krankheitskosten von COPD in Deutschland","volume":"58","author":[{"family":"Nowak","given":"D."},{"family":"Dietrich","given":"E."},{"family":"Oberender","given":"P."},{"family":"Überla","given":"K."},{"family":"Reitberger","given":"U."},{"family":"Schlegel","given":"C."},{"family":"Albers","given":"F."},{"family":"Ruckdäschel","given":"S."},{"family":"Welsch","given":"R."}],"issued":{"date-parts":[["2004",12,14]]}}}],"schema":"https://github.com/citation-style-language/schema/raw/master/csl-citation.json"} </w:instrText>
            </w:r>
            <w:r w:rsidRPr="0043171B">
              <w:rPr>
                <w:rFonts w:cs="Arial"/>
                <w:lang w:val="en-US"/>
              </w:rPr>
              <w:fldChar w:fldCharType="separate"/>
            </w:r>
            <w:r w:rsidR="000911B1" w:rsidRPr="0043171B">
              <w:rPr>
                <w:rFonts w:cs="Arial"/>
                <w:szCs w:val="24"/>
                <w:vertAlign w:val="superscript"/>
                <w:lang w:val="en-US"/>
              </w:rPr>
              <w:t>26–28</w:t>
            </w:r>
            <w:r w:rsidRPr="0043171B">
              <w:rPr>
                <w:rFonts w:cs="Arial"/>
                <w:lang w:val="en-US"/>
              </w:rPr>
              <w:fldChar w:fldCharType="end"/>
            </w:r>
          </w:p>
        </w:tc>
      </w:tr>
      <w:tr w:rsidR="00C61373" w:rsidRPr="0043171B" w14:paraId="46704C84" w14:textId="77777777" w:rsidTr="005C712C">
        <w:trPr>
          <w:cantSplit/>
        </w:trPr>
        <w:tc>
          <w:tcPr>
            <w:tcW w:w="762" w:type="pct"/>
            <w:tcBorders>
              <w:top w:val="nil"/>
              <w:left w:val="nil"/>
              <w:bottom w:val="nil"/>
              <w:right w:val="nil"/>
            </w:tcBorders>
            <w:shd w:val="clear" w:color="auto" w:fill="auto"/>
          </w:tcPr>
          <w:p w14:paraId="308D3C4F" w14:textId="77777777" w:rsidR="00C61373" w:rsidRPr="0043171B" w:rsidRDefault="00C61373" w:rsidP="00835B8C">
            <w:pPr>
              <w:pStyle w:val="NoSpacing"/>
              <w:spacing w:line="480" w:lineRule="auto"/>
              <w:rPr>
                <w:rFonts w:cs="Arial"/>
                <w:lang w:val="en-US"/>
              </w:rPr>
            </w:pPr>
            <w:r w:rsidRPr="0043171B">
              <w:rPr>
                <w:rFonts w:cs="Arial"/>
                <w:lang w:val="en-US"/>
              </w:rPr>
              <w:t>Mean annual direct health care costs per patient</w:t>
            </w:r>
          </w:p>
        </w:tc>
        <w:tc>
          <w:tcPr>
            <w:tcW w:w="1059" w:type="pct"/>
            <w:tcBorders>
              <w:top w:val="nil"/>
              <w:left w:val="nil"/>
              <w:bottom w:val="nil"/>
              <w:right w:val="nil"/>
            </w:tcBorders>
            <w:shd w:val="clear" w:color="auto" w:fill="auto"/>
          </w:tcPr>
          <w:p w14:paraId="354F7C2A" w14:textId="726DF038" w:rsidR="00C61373" w:rsidRPr="0043171B" w:rsidRDefault="00C61373" w:rsidP="00835B8C">
            <w:pPr>
              <w:pStyle w:val="NoSpacing"/>
              <w:spacing w:line="480" w:lineRule="auto"/>
              <w:rPr>
                <w:rFonts w:cs="Arial"/>
                <w:lang w:val="en-US"/>
              </w:rPr>
            </w:pPr>
            <w:r w:rsidRPr="0043171B">
              <w:rPr>
                <w:rFonts w:cs="Arial"/>
                <w:lang w:val="en-US"/>
              </w:rPr>
              <w:t>¥</w:t>
            </w:r>
            <w:r w:rsidR="00291549" w:rsidRPr="0043171B">
              <w:rPr>
                <w:rFonts w:cs="Arial"/>
                <w:lang w:val="en-US"/>
              </w:rPr>
              <w:t xml:space="preserve">351,681 </w:t>
            </w:r>
            <w:r w:rsidRPr="0043171B">
              <w:rPr>
                <w:rFonts w:cs="Arial"/>
                <w:lang w:val="en-US"/>
              </w:rPr>
              <w:t xml:space="preserve">to ¥522,420 </w:t>
            </w:r>
            <w:r w:rsidR="00291549" w:rsidRPr="0043171B">
              <w:rPr>
                <w:rFonts w:cs="Arial"/>
                <w:lang w:val="en-US"/>
              </w:rPr>
              <w:br/>
              <w:t>(</w:t>
            </w:r>
            <w:r w:rsidR="00291549" w:rsidRPr="0043171B">
              <w:rPr>
                <w:rFonts w:cs="Arial"/>
                <w:color w:val="000000"/>
                <w:lang w:val="en-US"/>
              </w:rPr>
              <w:t>3,226 to 4,792</w:t>
            </w:r>
            <w:r w:rsidR="00291549" w:rsidRPr="0043171B">
              <w:rPr>
                <w:rFonts w:cs="Arial"/>
                <w:lang w:val="en-US"/>
              </w:rPr>
              <w:t xml:space="preserve"> USD$</w:t>
            </w:r>
            <w:r w:rsidR="00291549" w:rsidRPr="0043171B">
              <w:rPr>
                <w:rFonts w:cs="Arial"/>
                <w:color w:val="000000"/>
                <w:lang w:val="en-US"/>
              </w:rPr>
              <w:t xml:space="preserve">)  </w:t>
            </w:r>
            <w:r w:rsidRPr="0043171B">
              <w:rPr>
                <w:rFonts w:cs="Arial"/>
                <w:lang w:val="en-US"/>
              </w:rPr>
              <w:fldChar w:fldCharType="begin"/>
            </w:r>
            <w:r w:rsidR="0024642D" w:rsidRPr="0043171B">
              <w:rPr>
                <w:rFonts w:cs="Arial"/>
                <w:lang w:val="en-US"/>
              </w:rPr>
              <w:instrText xml:space="preserve"> ADDIN ZOTERO_ITEM CSL_CITATION {"citationID":"2TRBxx9w","properties":{"formattedCitation":"\\super 7,16,29\\nosupersub{}","plainCitation":"7,16,29","noteIndex":0},"citationItems":[{"id":13669,"uris":["http://zotero.org/groups/735877/items/PHI3K9UX"],"uri":["http://zotero.org/groups/735877/items/PHI3K9UX"],"itemData":{"id":13669,"type":"article-journal","abstract":"Background\nCOPD remains a major health problem in Japan. Patients with COPD experience a reduced quality of life (QoL) and have a higher chance of work impairment and productivity loss. However, there is a lack of data on the impact of COPD in terms of QoL and work activity impairment in Japan. This study assessed the socioeconomic burden of COPD in Japan and the impact it may have on the working age population.\n\nPatients and methods\nThis was a 2-year retrospective chart review in COPD patients aged ≥40 years, with at least one health care visit to clinic or hospital in the previous 12 months. Patients were required to have available medical charts for at least the previous 24 months. Symptoms were assessed using COPD assessment test score; EuroQoL Group 5 Dimension (EQ-5D-5L) and work productivity and activity impairment general health questionnaires were used to evaluate health-related QoL and work productivity, and health care resource utilization data were obtained from clinical charts.\n\nResults\nIn total, 71 patients aged &lt;65 years, and 151 patients aged ≥65 years were included; the majority of patients had moderate or severe airflow limitation. Exacerbations (moderate or severe) were reported by ~35% of patients in both age groups; 52.1% and 62.9% of patients in the &lt;65-year and ≥65-year age groups had COPD assessment test scores ≥10. EQ-5D-5L index scores in the &lt;65-year and ≥65-year age groups were 0.79 and 0.77, respectively. Work productivity and activity impairment scores were higher in &lt;65-year age group. Annual costs of health care resource use per patient in the &lt;65-year and ≥65-year age groups were ¥438,975 (US$4,389) and ¥467,871 (US$4,678), respectively. Costs due to productivity loss were estimated to be ¥5,287,024 (US$52,870) in the &lt;65-year age group and ¥3,018,974 (US$30,187) in the ≥65-year age group.\n\nConclusion\nCOPD represents a significant socioeconomic burden in Japan. Patients with COPD report significant use of health care resources. Higher impact on work impairment and productivity loss was observed frequently in the working age population.","container-title":"International Journal of Chronic Obstructive Pulmonary Disease","DOI":"10.2147/COPD.S167476","ISSN":"1176-9106","journalAbbreviation":"Int J Chron Obstruct Pulmon Dis","note":"PMID: 30214181\nPMCID: PMC6118262","page":"2629-2641","source":"PubMed Central","title":"COPD uncovered: a cross-sectional study to assess the socioeconomic burden of COPD in Japan","title-short":"COPD uncovered","volume":"13","author":[{"family":"Igarashi","given":"Ataru"},{"family":"Fukuchi","given":"Yoshinosuke"},{"family":"Hirata","given":"Kazuto"},{"family":"Ichinose","given":"Masakazu"},{"family":"Nagai","given":"Atsushi"},{"family":"Nishimura","given":"Masaharu"},{"family":"Yoshisue","given":"Hajime"},{"family":"Ohara","given":"Kenichi"},{"family":"Gruenberger","given":"Jean-Bernard"}],"issued":{"date-parts":[["2018",8,28]]}}},{"id":13784,"uris":["http://zotero.org/groups/735877/items/Y2JGY7AB"],"uri":["http://zotero.org/groups/735877/items/Y2JGY7AB"],"itemData":{"id":13784,"type":"article-journal","abstract":"BACKGROUND: The Continuing to Confront COPD International Patient Survey estimated the prevalence and burden of COPD across 12 countries. Using data from this survey we evaluated the economic impact of COPD.\nMETHODS: This cross-sectional, population-based survey questioned 4,343 subjects aged 40 years and older, fulfilling a case definition of COPD based on self-reported physician diagnosis or symptomatology. Direct cost measures were based on exacerbations of COPD (treated and those requiring emergency department visits and/or hospitalisation), contacts with healthcare professionals, and COPD medications. Indirect costs were calculated from work loss values using the Work Productivity and Activity Impairment scale. Combined direct and indirect costs estimated the total societal costs per patient.\nRESULTS: The annual direct costs of COPD ranged from $504 (South Korea) to $9,981 (USA), with inpatient hospitalisations (5 countries) and home oxygen therapy (3 countries) being the key drivers of direct costs. The proportion of patients completely prevented from working due to their COPD ranged from 6% (Italy) to 52% (USA and UK) with 8 countries reporting this to be ≥20%. Total societal costs per patient varied widely from $1,721 (Russia) to $30,826 (USA) but a consistent pattern across countries showed greater costs among those with increased burden of COPD (symptoms, health status and more severe disease) and a greater number of comorbidities.\nCONCLUSIONS: The economic burden of COPD is considerable across countries, and requires targeted resources to optimise COPD management encompassing the control of symptoms, prevention of exacerbations and effective treatment of comorbidities. Strategies to allow COPD patients to remain in work are important for addressing the substantial wider societal costs.","container-title":"PloS One","DOI":"10.1371/journal.pone.0152618","ISSN":"1932-6203","issue":"4","journalAbbreviation":"PLoS ONE","language":"eng","note":"PMID: 27092775\nPMCID: PMC4836731","page":"e0152618","source":"PubMed","title":"Continuing to Confront COPD International Patient Survey: Economic Impact of COPD in 12 Countries","title-short":"Continuing to Confront COPD International Patient Survey","volume":"11","author":[{"family":"Foo","given":"Jason"},{"family":"Landis","given":"Sarah H."},{"family":"Maskell","given":"Joe"},{"family":"Oh","given":"Yeon-Mok"},{"family":"Molen","given":"Thys","non-dropping-particle":"van der"},{"family":"Han","given":"MeiLan K."},{"family":"Mannino","given":"David M."},{"family":"Ichinose","given":"Masakazu"},{"family":"Punekar","given":"Yogesh"}],"issued":{"date-parts":[["2016"]]}}},{"id":13844,"uris":["http://zotero.org/groups/735877/items/J2N8J36J"],"uri":["http://zotero.org/groups/735877/items/J2N8J36J"],"itemData":{"id":13844,"type":"article-journal","abstract":"Objective: The Global Initiative for Obstructive Lung Disease highlights the importance of COPD from public health, health policy and clinical perspectives. In countries such as the USA, the economic impact of COPD exceeds that of many chronic conditions. There is a paucity of data on the economic burden of COPD in Japan. Methodology: Based upon publicly available information, a prevalence-based approach was used to construct a deterministic model to estimate the total direct and indirect costs of care for COPD in Japan. Data sources included a spirometry-based epidemiological study, the peer-reviewed literature, and governmental and industrial surveys. The most current data that addressed direct and indirect costs of care were utilized. Results: In Japan, the estimated total cost of COPD is ¥805.5 billion (US$6.8 billion) per year; ¥645.1 billion (US$5.5 billion) in direct costs and ¥160.4 billion (US$1.4 billion) in indirect costs. In direct costs, inpatient care accounted for ¥244.1 billion (US$2.1 billion), outpatient care ¥299.3 billion (US$2.5 billion), and home oxygen therapy ¥101.7 billion (US$0.9 billion). The average annual total cost per patient for moderate/severe COPD is estimated to be ¥435 876 (US$3694); ¥349 080 (US$2958) per COPD patient in direct costs and ¥86 797 (US$795) in indirect costs. Conclusion: COPD imposes a high economic burden on the Japanese healthcare system. Health policy makers should direct urgent attention to increasing prevention, early diagnosis, and appropriate treatment of COPD.","container-title":"Respirology","DOI":"10.1111/j.1440-1843.2004.00617.x","ISSN":"1440-1843","issue":"4","language":"en","page":"466-473","source":"Wiley Online Library","title":"Cost impact of COPD in Japan: Opportunities and challenges?","title-short":"Cost impact of COPD in Japan","volume":"9","author":[{"family":"Nishimura","given":"Shuzo"},{"family":"Zaher","given":"Carol"}],"issued":{"date-parts":[["2004"]]}}}],"schema":"https://github.com/citation-style-language/schema/raw/master/csl-citation.json"} </w:instrText>
            </w:r>
            <w:r w:rsidRPr="0043171B">
              <w:rPr>
                <w:rFonts w:cs="Arial"/>
                <w:lang w:val="en-US"/>
              </w:rPr>
              <w:fldChar w:fldCharType="separate"/>
            </w:r>
            <w:r w:rsidR="0024642D" w:rsidRPr="0043171B">
              <w:rPr>
                <w:rFonts w:cs="Arial"/>
                <w:szCs w:val="24"/>
                <w:vertAlign w:val="superscript"/>
                <w:lang w:val="en-US"/>
              </w:rPr>
              <w:t>7,16,29</w:t>
            </w:r>
            <w:r w:rsidRPr="0043171B">
              <w:rPr>
                <w:rFonts w:cs="Arial"/>
                <w:lang w:val="en-US"/>
              </w:rPr>
              <w:fldChar w:fldCharType="end"/>
            </w:r>
            <w:r w:rsidR="00291549" w:rsidRPr="0043171B">
              <w:rPr>
                <w:rFonts w:cs="Arial"/>
                <w:lang w:val="en-US"/>
              </w:rPr>
              <w:t xml:space="preserve"> </w:t>
            </w:r>
          </w:p>
        </w:tc>
        <w:tc>
          <w:tcPr>
            <w:tcW w:w="1060" w:type="pct"/>
            <w:tcBorders>
              <w:top w:val="nil"/>
              <w:left w:val="nil"/>
              <w:bottom w:val="nil"/>
              <w:right w:val="nil"/>
            </w:tcBorders>
            <w:shd w:val="clear" w:color="auto" w:fill="auto"/>
          </w:tcPr>
          <w:p w14:paraId="455B2C74" w14:textId="6CB8D790" w:rsidR="00C61373" w:rsidRPr="0043171B" w:rsidRDefault="00C61373" w:rsidP="00835B8C">
            <w:pPr>
              <w:pStyle w:val="NoSpacing"/>
              <w:spacing w:line="480" w:lineRule="auto"/>
              <w:rPr>
                <w:rFonts w:cs="Arial"/>
                <w:lang w:val="en-US"/>
              </w:rPr>
            </w:pPr>
            <w:r w:rsidRPr="0043171B">
              <w:rPr>
                <w:rFonts w:cs="Arial"/>
                <w:lang w:val="en-US"/>
              </w:rPr>
              <w:t>$4,147</w:t>
            </w:r>
            <w:r w:rsidR="00291549" w:rsidRPr="0043171B">
              <w:rPr>
                <w:rFonts w:cs="Arial"/>
                <w:lang w:val="en-US"/>
              </w:rPr>
              <w:br/>
              <w:t>(</w:t>
            </w:r>
            <w:r w:rsidR="00291549" w:rsidRPr="0043171B">
              <w:rPr>
                <w:rFonts w:cs="Arial"/>
                <w:color w:val="000000"/>
                <w:lang w:val="en-US"/>
              </w:rPr>
              <w:t xml:space="preserve">3,249 </w:t>
            </w:r>
            <w:r w:rsidR="00291549" w:rsidRPr="0043171B">
              <w:rPr>
                <w:rFonts w:cs="Arial"/>
                <w:lang w:val="en-US"/>
              </w:rPr>
              <w:t>USD$</w:t>
            </w:r>
            <w:r w:rsidR="00291549" w:rsidRPr="0043171B">
              <w:rPr>
                <w:rFonts w:cs="Arial"/>
                <w:color w:val="000000"/>
                <w:lang w:val="en-US"/>
              </w:rPr>
              <w:t>)</w:t>
            </w:r>
            <w:r w:rsidR="00291549" w:rsidRPr="0043171B">
              <w:rPr>
                <w:rFonts w:cs="Arial"/>
                <w:color w:val="000000"/>
                <w:lang w:val="en-US"/>
              </w:rPr>
              <w:br/>
            </w:r>
            <w:r w:rsidRPr="0043171B">
              <w:rPr>
                <w:rFonts w:cs="Arial"/>
                <w:lang w:val="en-US"/>
              </w:rPr>
              <w:fldChar w:fldCharType="begin"/>
            </w:r>
            <w:r w:rsidR="0024642D" w:rsidRPr="0043171B">
              <w:rPr>
                <w:rFonts w:cs="Arial"/>
                <w:lang w:val="en-US"/>
              </w:rPr>
              <w:instrText xml:space="preserve"> ADDIN ZOTERO_ITEM CSL_CITATION {"citationID":"iAaljqDf","properties":{"formattedCitation":"\\super 20\\nosupersub{}","plainCitation":"20","noteIndex":0},"citationItems":[{"id":13693,"uris":["http://zotero.org/groups/735877/items/PFQHI9HW"],"uri":["http://zotero.org/groups/735877/items/PFQHI9HW"],"itemData":{"id":13693,"type":"article-journal","abstract":"INTRODUCTION: No recent Canadian studies with physician- and spirometry-confirmed diagnosis of chronic obstructive pulmonary disease (COPD) that assessed the burden of COPD have been published.\nOBJECTIVE: To assess the costs associated with maintenance therapy and treatment for acute exacerbations of COPD (AECOPD) over a one-year period.\nMETHODS: Respirologists, internists and family practitioners from across Canada enrolled patients with an established diagnosis of moderate to severe COPD (Global initiative for chonic Obstructive Lung Disease stages 2 and 3) confirmed by postbronchodilator spirometry. Patient information and health care resources related to COPD maintenance and physician-documented AECOPD over the previous year were obtained by chart review and patient survey.\nRESULTS: A total of 285 patients (59.3% male; mean age 70.4 years; mean pack years smoked 45.6; mean duration of COPD 8.2 years; mean postbronchodilator forced expiratory volume in 1 s 58.0% predicted) were enrolled at 23 sites across Canada. The average annual COPD-related cost per patient was $4,147. Across all 285 patients, maintenance costs were $2,475 per patient, of which medications accounted for 71%. AECOPD treatment costs were $1,673 per patient, of which hospitalizations accounted for 82%. Ninety-eight patients (34%) experienced a total of 157 AECOPD. Treatment of these AECOPD included medications and outpatient care, 19 emergency room visits and 40 hospitalizations (mean length of stay 8.9 days). The mean cost per AECOPD was $3,036.\nDISCUSSION: The current costs associated with moderate and severe COPD are considerable and will increase in the future. Appropriate use of medications and strategies to prevent hospitalizations for AECOPD may reduce COPD-related costs because these were the major cost drivers.","container-title":"Canadian Respiratory Journal","DOI":"10.1155/2012/328460","ISSN":"1916-7245","issue":"5","journalAbbreviation":"Can. Respir. J.","language":"eng","note":"PMID: 23061077\nPMCID: PMC3473007","page":"319-324","source":"PubMed","title":"The burden of illness in patients with moderate to severe chronic obstructive pulmonary disease in Canada","volume":"19","author":[{"family":"Maleki-Yazdi","given":"M. Reza"},{"family":"Kelly","given":"Suzanne M."},{"family":"Lam","given":"S. Ys"},{"family":"Marin","given":"Mihaela"},{"family":"Barbeau","given":"Martin"},{"family":"Walker","given":"Valery"}],"issued":{"date-parts":[["2012",10]]}}}],"schema":"https://github.com/citation-style-language/schema/raw/master/csl-citation.json"} </w:instrText>
            </w:r>
            <w:r w:rsidRPr="0043171B">
              <w:rPr>
                <w:rFonts w:cs="Arial"/>
                <w:lang w:val="en-US"/>
              </w:rPr>
              <w:fldChar w:fldCharType="separate"/>
            </w:r>
            <w:r w:rsidR="000911B1" w:rsidRPr="0043171B">
              <w:rPr>
                <w:rFonts w:cs="Arial"/>
                <w:szCs w:val="24"/>
                <w:vertAlign w:val="superscript"/>
                <w:lang w:val="en-US"/>
              </w:rPr>
              <w:t>20</w:t>
            </w:r>
            <w:r w:rsidRPr="0043171B">
              <w:rPr>
                <w:rFonts w:cs="Arial"/>
                <w:lang w:val="en-US"/>
              </w:rPr>
              <w:fldChar w:fldCharType="end"/>
            </w:r>
          </w:p>
        </w:tc>
        <w:tc>
          <w:tcPr>
            <w:tcW w:w="1059" w:type="pct"/>
            <w:tcBorders>
              <w:top w:val="nil"/>
              <w:left w:val="nil"/>
              <w:bottom w:val="nil"/>
              <w:right w:val="nil"/>
            </w:tcBorders>
            <w:shd w:val="clear" w:color="auto" w:fill="auto"/>
          </w:tcPr>
          <w:p w14:paraId="55C525C5" w14:textId="40901BD6" w:rsidR="00C61373" w:rsidRPr="0043171B" w:rsidRDefault="00C61373" w:rsidP="00835B8C">
            <w:pPr>
              <w:pStyle w:val="NoSpacing"/>
              <w:spacing w:line="480" w:lineRule="auto"/>
              <w:rPr>
                <w:rFonts w:cs="Arial"/>
                <w:lang w:val="en-US"/>
              </w:rPr>
            </w:pPr>
            <w:r w:rsidRPr="0043171B">
              <w:rPr>
                <w:rFonts w:cs="Arial"/>
                <w:lang w:val="en-US"/>
              </w:rPr>
              <w:t>£2,211 (excluding exacerbations)</w:t>
            </w:r>
            <w:r w:rsidR="00291549" w:rsidRPr="0043171B">
              <w:rPr>
                <w:rFonts w:cs="Arial"/>
                <w:lang w:val="en-US"/>
              </w:rPr>
              <w:br/>
              <w:t>(</w:t>
            </w:r>
            <w:r w:rsidR="00291549" w:rsidRPr="0043171B">
              <w:rPr>
                <w:rFonts w:cs="Arial"/>
                <w:color w:val="000000"/>
                <w:lang w:val="en-US"/>
              </w:rPr>
              <w:t xml:space="preserve">2,822 </w:t>
            </w:r>
            <w:r w:rsidR="00291549" w:rsidRPr="0043171B">
              <w:rPr>
                <w:rFonts w:cs="Arial"/>
                <w:lang w:val="en-US"/>
              </w:rPr>
              <w:t>USD$</w:t>
            </w:r>
            <w:r w:rsidR="00291549" w:rsidRPr="0043171B">
              <w:rPr>
                <w:rFonts w:cs="Arial"/>
                <w:color w:val="000000"/>
                <w:lang w:val="en-US"/>
              </w:rPr>
              <w:t>)</w:t>
            </w:r>
            <w:r w:rsidRPr="0043171B">
              <w:rPr>
                <w:rFonts w:cs="Arial"/>
                <w:lang w:val="en-US"/>
              </w:rPr>
              <w:fldChar w:fldCharType="begin"/>
            </w:r>
            <w:r w:rsidR="0024642D" w:rsidRPr="0043171B">
              <w:rPr>
                <w:rFonts w:cs="Arial"/>
                <w:lang w:val="en-US"/>
              </w:rPr>
              <w:instrText xml:space="preserve"> ADDIN ZOTERO_ITEM CSL_CITATION {"citationID":"tqQ4PQVS","properties":{"formattedCitation":"\\super 30\\nosupersub{}","plainCitation":"30","noteIndex":0},"citationItems":[{"id":13994,"uris":["http://zotero.org/groups/735877/items/PR6F25WM"],"uri":["http://zotero.org/groups/735877/items/PR6F25WM"],"itemData":{"id":13994,"type":"article-journal","abstract":"Background\nThe economic burden of chronic obstructive pulmonary disease (COPD) exacerbations is significant, but the impact of other sources on the overall cost of COPD management is largely unknown. We aimed to estimate overall costs for patients experiencing none, one, or two or more exacerbations per year in the UK.\n\nMethods\nA retrospective cohort of prevalent COPD patients was identified in the Clinical Practice Research Datalink UK database. Patients with information recorded for at least 12 months before and after cohort entry date were included (first prevalent COPD diagnosis confirmed by spirometry on/after April 1, 2009). Patients were categorized as having none, one, or two or more moderate-to-severe COPD exacerbations in the 12 months after cohort entry and further classified by the Global initiative for chronic Obstructive Lung Disease (GOLD) category of airflow obstruction and the Medical Research Council dyspnea scale. Study outcomes included counts of general practitioner interactions, moderate-severe COPD exacerbations, and non-COPD hospitalizations. Estimated resource use costs were calculated using National Health Service reference costs for 2010–2011.\n\nResults\nThe cohort comprised 58,589 patients (mean age 69.5 years, mean dyspnea grade 2.5, females 46.6%, current smokers 33.1%). The average total annual per patient cost of COPD management, excluding medications, was £2,108 for all patients and £1,523, £2,405, and £3,396 for patients experiencing no, one, or two or more moderate-to-severe exacerbations, respectively. General practitioner interactions contributed most to these annual costs, accounting for £1,062 (69.7%), £1,313 (54.6%), and £1,592 (46.9%) in patients with no, one, or two or more moderate-to-severe exacerbations, respectively.\n\nConclusion\nDisease management strategies focused on reducing costs in primary care may help reduce total COPD costs significantly.","container-title":"International Journal of Chronic Obstructive Pulmonary Disease","DOI":"10.2147/COPD.S54417","ISSN":"1176-9106","journalAbbreviation":"Int J Chron Obstruct Pulmon Dis","note":"PMID: 24426781\nPMCID: PMC3890403","page":"65-73","source":"PubMed Central","title":"COPD management costs according to the frequency of COPD exacerbations in UK primary care","volume":"9","author":[{"family":"Punekar","given":"Yogesh Suresh"},{"family":"Shukla","given":"Amit"},{"family":"Müllerova","given":"Hana"}],"issued":{"date-parts":[["2014",1,9]]}}}],"schema":"https://github.com/citation-style-language/schema/raw/master/csl-citation.json"} </w:instrText>
            </w:r>
            <w:r w:rsidRPr="0043171B">
              <w:rPr>
                <w:rFonts w:cs="Arial"/>
                <w:lang w:val="en-US"/>
              </w:rPr>
              <w:fldChar w:fldCharType="separate"/>
            </w:r>
            <w:r w:rsidR="000911B1" w:rsidRPr="0043171B">
              <w:rPr>
                <w:rFonts w:cs="Arial"/>
                <w:szCs w:val="24"/>
                <w:vertAlign w:val="superscript"/>
                <w:lang w:val="en-US"/>
              </w:rPr>
              <w:t>30</w:t>
            </w:r>
            <w:r w:rsidRPr="0043171B">
              <w:rPr>
                <w:rFonts w:cs="Arial"/>
                <w:lang w:val="en-US"/>
              </w:rPr>
              <w:fldChar w:fldCharType="end"/>
            </w:r>
          </w:p>
        </w:tc>
        <w:tc>
          <w:tcPr>
            <w:tcW w:w="1060" w:type="pct"/>
            <w:tcBorders>
              <w:top w:val="nil"/>
              <w:left w:val="nil"/>
              <w:bottom w:val="nil"/>
              <w:right w:val="nil"/>
            </w:tcBorders>
            <w:shd w:val="clear" w:color="auto" w:fill="auto"/>
          </w:tcPr>
          <w:p w14:paraId="0746E949" w14:textId="7388C6B7" w:rsidR="00291549" w:rsidRPr="0043171B" w:rsidRDefault="00C61373" w:rsidP="00835B8C">
            <w:pPr>
              <w:pStyle w:val="NoSpacing"/>
              <w:spacing w:line="480" w:lineRule="auto"/>
              <w:rPr>
                <w:rFonts w:cs="Arial"/>
                <w:lang w:val="en-US"/>
              </w:rPr>
            </w:pPr>
            <w:r w:rsidRPr="0043171B">
              <w:rPr>
                <w:rFonts w:cs="Arial"/>
                <w:lang w:val="en-US"/>
              </w:rPr>
              <w:t>€</w:t>
            </w:r>
            <w:r w:rsidR="00291549" w:rsidRPr="0043171B">
              <w:rPr>
                <w:rFonts w:cs="Arial"/>
                <w:lang w:val="en-US"/>
              </w:rPr>
              <w:t>7,934</w:t>
            </w:r>
            <w:r w:rsidR="00291549" w:rsidRPr="0043171B">
              <w:rPr>
                <w:rFonts w:cs="Arial"/>
                <w:lang w:val="en-US"/>
              </w:rPr>
              <w:br/>
              <w:t>(</w:t>
            </w:r>
            <w:r w:rsidR="00291549" w:rsidRPr="0043171B">
              <w:rPr>
                <w:rFonts w:cs="Arial"/>
                <w:color w:val="000000"/>
                <w:lang w:val="en-US"/>
              </w:rPr>
              <w:t xml:space="preserve">9,247 </w:t>
            </w:r>
            <w:r w:rsidR="00291549" w:rsidRPr="0043171B">
              <w:rPr>
                <w:rFonts w:cs="Arial"/>
                <w:lang w:val="en-US"/>
              </w:rPr>
              <w:t>USD$</w:t>
            </w:r>
            <w:r w:rsidR="00291549" w:rsidRPr="0043171B">
              <w:rPr>
                <w:rFonts w:cs="Arial"/>
                <w:color w:val="000000"/>
                <w:lang w:val="en-US"/>
              </w:rPr>
              <w:t>)</w:t>
            </w:r>
            <w:r w:rsidRPr="0043171B">
              <w:rPr>
                <w:rFonts w:cs="Arial"/>
                <w:lang w:val="en-US"/>
              </w:rPr>
              <w:fldChar w:fldCharType="begin"/>
            </w:r>
            <w:r w:rsidR="0024642D" w:rsidRPr="0043171B">
              <w:rPr>
                <w:rFonts w:cs="Arial"/>
                <w:lang w:val="en-US"/>
              </w:rPr>
              <w:instrText xml:space="preserve"> ADDIN ZOTERO_ITEM CSL_CITATION {"citationID":"XRHal9Lu","properties":{"formattedCitation":"\\super 31\\nosupersub{}","plainCitation":"31","noteIndex":0},"citationItems":[{"id":14191,"uris":["http://zotero.org/groups/735877/items/NHXLE7JZ"],"uri":["http://zotero.org/groups/735877/items/NHXLE7JZ"],"itemData":{"id":14191,"type":"article-journal","container-title":"The European Journal of Health Economics","DOI":"10.1007/s10198-019-01119-1","ISSN":"1618-7598, 1618-7601","issue":"2","journalAbbreviation":"Eur J Health Econ","language":"en","page":"181-194","source":"DOI.org (Crossref)","title":"The economic burden of chronic obstructive pulmonary disease (COPD) in Europe: results from a systematic review of the literature","title-short":"The economic burden of chronic obstructive pulmonary disease (COPD) in Europe","volume":"21","author":[{"family":"Rehman","given":"Anees","dropping-particle":"ur"},{"family":"Hassali","given":"Mohamed Azmi Ahmad"},{"family":"Muhammad","given":"Sohail Ayaz"},{"family":"Harun","given":"Sabariah Noor"},{"family":"Shah","given":"Shahid"},{"family":"Abbas","given":"Sameen"}],"issued":{"date-parts":[["2020",3]]}}}],"schema":"https://github.com/citation-style-language/schema/raw/master/csl-citation.json"} </w:instrText>
            </w:r>
            <w:r w:rsidRPr="0043171B">
              <w:rPr>
                <w:rFonts w:cs="Arial"/>
                <w:lang w:val="en-US"/>
              </w:rPr>
              <w:fldChar w:fldCharType="separate"/>
            </w:r>
            <w:r w:rsidR="000911B1" w:rsidRPr="0043171B">
              <w:rPr>
                <w:rFonts w:cs="Arial"/>
                <w:szCs w:val="24"/>
                <w:vertAlign w:val="superscript"/>
                <w:lang w:val="en-US"/>
              </w:rPr>
              <w:t>31</w:t>
            </w:r>
            <w:r w:rsidRPr="0043171B">
              <w:rPr>
                <w:rFonts w:cs="Arial"/>
                <w:lang w:val="en-US"/>
              </w:rPr>
              <w:fldChar w:fldCharType="end"/>
            </w:r>
          </w:p>
        </w:tc>
      </w:tr>
      <w:tr w:rsidR="00C61373" w:rsidRPr="0043171B" w14:paraId="0163A069" w14:textId="77777777" w:rsidTr="005C712C">
        <w:trPr>
          <w:cantSplit/>
        </w:trPr>
        <w:tc>
          <w:tcPr>
            <w:tcW w:w="762" w:type="pct"/>
            <w:tcBorders>
              <w:top w:val="nil"/>
              <w:left w:val="nil"/>
              <w:bottom w:val="single" w:sz="4" w:space="0" w:color="auto"/>
              <w:right w:val="nil"/>
            </w:tcBorders>
            <w:shd w:val="clear" w:color="auto" w:fill="F2F2F2" w:themeFill="background1" w:themeFillShade="F2"/>
          </w:tcPr>
          <w:p w14:paraId="5D344A3B" w14:textId="77777777" w:rsidR="00C61373" w:rsidRPr="0043171B" w:rsidRDefault="00C61373" w:rsidP="00835B8C">
            <w:pPr>
              <w:pStyle w:val="NoSpacing"/>
              <w:spacing w:line="480" w:lineRule="auto"/>
              <w:rPr>
                <w:rFonts w:cs="Arial"/>
                <w:lang w:val="en-US"/>
              </w:rPr>
            </w:pPr>
            <w:r w:rsidRPr="0043171B">
              <w:rPr>
                <w:rFonts w:cs="Arial"/>
                <w:lang w:val="en-US"/>
              </w:rPr>
              <w:t>COPD expenditure on inpatient care per patient</w:t>
            </w:r>
          </w:p>
        </w:tc>
        <w:tc>
          <w:tcPr>
            <w:tcW w:w="1059" w:type="pct"/>
            <w:tcBorders>
              <w:top w:val="nil"/>
              <w:left w:val="nil"/>
              <w:bottom w:val="single" w:sz="4" w:space="0" w:color="auto"/>
              <w:right w:val="nil"/>
            </w:tcBorders>
            <w:shd w:val="clear" w:color="auto" w:fill="F2F2F2" w:themeFill="background1" w:themeFillShade="F2"/>
          </w:tcPr>
          <w:p w14:paraId="3A1090F3" w14:textId="613C62D9" w:rsidR="00C61373" w:rsidRPr="0043171B" w:rsidRDefault="00C61373" w:rsidP="00835B8C">
            <w:pPr>
              <w:pStyle w:val="NoSpacing"/>
              <w:spacing w:line="480" w:lineRule="auto"/>
              <w:rPr>
                <w:rFonts w:cs="Arial"/>
                <w:lang w:val="en-US"/>
              </w:rPr>
            </w:pPr>
            <w:r w:rsidRPr="0043171B">
              <w:rPr>
                <w:rFonts w:cs="Arial"/>
                <w:lang w:val="en-US"/>
              </w:rPr>
              <w:t>¥</w:t>
            </w:r>
            <w:r w:rsidR="00291549" w:rsidRPr="0043171B">
              <w:rPr>
                <w:rFonts w:cs="Arial"/>
                <w:lang w:val="en-US"/>
              </w:rPr>
              <w:t>43,914</w:t>
            </w:r>
            <w:r w:rsidR="00291549" w:rsidRPr="0043171B">
              <w:rPr>
                <w:rFonts w:cs="Arial"/>
                <w:lang w:val="en-US"/>
              </w:rPr>
              <w:br/>
              <w:t>(</w:t>
            </w:r>
            <w:r w:rsidR="00291549" w:rsidRPr="0043171B">
              <w:rPr>
                <w:rFonts w:cs="Arial"/>
                <w:color w:val="000000"/>
                <w:lang w:val="en-US"/>
              </w:rPr>
              <w:t>403</w:t>
            </w:r>
            <w:r w:rsidR="00291549" w:rsidRPr="0043171B">
              <w:rPr>
                <w:rFonts w:cs="Arial"/>
                <w:lang w:val="en-US"/>
              </w:rPr>
              <w:t xml:space="preserve"> USD$</w:t>
            </w:r>
            <w:r w:rsidR="00291549" w:rsidRPr="0043171B">
              <w:rPr>
                <w:rFonts w:cs="Arial"/>
                <w:color w:val="000000"/>
                <w:lang w:val="en-US"/>
              </w:rPr>
              <w:t>)</w:t>
            </w:r>
            <w:r w:rsidRPr="0043171B">
              <w:rPr>
                <w:rFonts w:cs="Arial"/>
                <w:lang w:val="en-US"/>
              </w:rPr>
              <w:fldChar w:fldCharType="begin"/>
            </w:r>
            <w:r w:rsidR="0024642D" w:rsidRPr="0043171B">
              <w:rPr>
                <w:rFonts w:cs="Arial"/>
                <w:lang w:val="en-US"/>
              </w:rPr>
              <w:instrText xml:space="preserve"> ADDIN ZOTERO_ITEM CSL_CITATION {"citationID":"IIp6jo8L","properties":{"formattedCitation":"\\super 29\\nosupersub{}","plainCitation":"29","noteIndex":0},"citationItems":[{"id":13844,"uris":["http://zotero.org/groups/735877/items/J2N8J36J"],"uri":["http://zotero.org/groups/735877/items/J2N8J36J"],"itemData":{"id":13844,"type":"article-journal","abstract":"Objective: The Global Initiative for Obstructive Lung Disease highlights the importance of COPD from public health, health policy and clinical perspectives. In countries such as the USA, the economic impact of COPD exceeds that of many chronic conditions. There is a paucity of data on the economic burden of COPD in Japan. Methodology: Based upon publicly available information, a prevalence-based approach was used to construct a deterministic model to estimate the total direct and indirect costs of care for COPD in Japan. Data sources included a spirometry-based epidemiological study, the peer-reviewed literature, and governmental and industrial surveys. The most current data that addressed direct and indirect costs of care were utilized. Results: In Japan, the estimated total cost of COPD is ¥805.5 billion (US$6.8 billion) per year; ¥645.1 billion (US$5.5 billion) in direct costs and ¥160.4 billion (US$1.4 billion) in indirect costs. In direct costs, inpatient care accounted for ¥244.1 billion (US$2.1 billion), outpatient care ¥299.3 billion (US$2.5 billion), and home oxygen therapy ¥101.7 billion (US$0.9 billion). The average annual total cost per patient for moderate/severe COPD is estimated to be ¥435 876 (US$3694); ¥349 080 (US$2958) per COPD patient in direct costs and ¥86 797 (US$795) in indirect costs. Conclusion: COPD imposes a high economic burden on the Japanese healthcare system. Health policy makers should direct urgent attention to increasing prevention, early diagnosis, and appropriate treatment of COPD.","container-title":"Respirology","DOI":"10.1111/j.1440-1843.2004.00617.x","ISSN":"1440-1843","issue":"4","language":"en","page":"466-473","source":"Wiley Online Library","title":"Cost impact of COPD in Japan: Opportunities and challenges?","title-short":"Cost impact of COPD in Japan","volume":"9","author":[{"family":"Nishimura","given":"Shuzo"},{"family":"Zaher","given":"Carol"}],"issued":{"date-parts":[["2004"]]}}}],"schema":"https://github.com/citation-style-language/schema/raw/master/csl-citation.json"} </w:instrText>
            </w:r>
            <w:r w:rsidRPr="0043171B">
              <w:rPr>
                <w:rFonts w:cs="Arial"/>
                <w:lang w:val="en-US"/>
              </w:rPr>
              <w:fldChar w:fldCharType="separate"/>
            </w:r>
            <w:r w:rsidR="000911B1" w:rsidRPr="0043171B">
              <w:rPr>
                <w:rFonts w:cs="Arial"/>
                <w:szCs w:val="24"/>
                <w:vertAlign w:val="superscript"/>
                <w:lang w:val="en-US"/>
              </w:rPr>
              <w:t>29</w:t>
            </w:r>
            <w:r w:rsidRPr="0043171B">
              <w:rPr>
                <w:rFonts w:cs="Arial"/>
                <w:lang w:val="en-US"/>
              </w:rPr>
              <w:fldChar w:fldCharType="end"/>
            </w:r>
          </w:p>
        </w:tc>
        <w:tc>
          <w:tcPr>
            <w:tcW w:w="1060" w:type="pct"/>
            <w:tcBorders>
              <w:top w:val="nil"/>
              <w:left w:val="nil"/>
              <w:bottom w:val="single" w:sz="4" w:space="0" w:color="auto"/>
              <w:right w:val="nil"/>
            </w:tcBorders>
            <w:shd w:val="clear" w:color="auto" w:fill="F2F2F2" w:themeFill="background1" w:themeFillShade="F2"/>
          </w:tcPr>
          <w:p w14:paraId="28959A1D" w14:textId="64A90F26" w:rsidR="00C61373" w:rsidRPr="0043171B" w:rsidRDefault="00C61373" w:rsidP="00835B8C">
            <w:pPr>
              <w:pStyle w:val="NoSpacing"/>
              <w:spacing w:line="480" w:lineRule="auto"/>
              <w:rPr>
                <w:rFonts w:cs="Arial"/>
                <w:lang w:val="en-US"/>
              </w:rPr>
            </w:pPr>
            <w:r w:rsidRPr="0043171B">
              <w:rPr>
                <w:rFonts w:cs="Arial"/>
                <w:lang w:val="en-US"/>
              </w:rPr>
              <w:t>$9,074</w:t>
            </w:r>
            <w:r w:rsidR="00291549" w:rsidRPr="0043171B">
              <w:rPr>
                <w:rFonts w:cs="Arial"/>
                <w:lang w:val="en-US"/>
              </w:rPr>
              <w:br/>
              <w:t>(</w:t>
            </w:r>
            <w:r w:rsidR="00291549" w:rsidRPr="0043171B">
              <w:rPr>
                <w:rFonts w:cs="Arial"/>
                <w:color w:val="000000"/>
                <w:lang w:val="en-US"/>
              </w:rPr>
              <w:t xml:space="preserve">6,839 </w:t>
            </w:r>
            <w:r w:rsidR="00291549" w:rsidRPr="0043171B">
              <w:rPr>
                <w:rFonts w:cs="Arial"/>
                <w:lang w:val="en-US"/>
              </w:rPr>
              <w:t>USD$</w:t>
            </w:r>
            <w:r w:rsidR="00291549" w:rsidRPr="0043171B">
              <w:rPr>
                <w:rFonts w:cs="Arial"/>
                <w:color w:val="000000"/>
                <w:lang w:val="en-US"/>
              </w:rPr>
              <w:t>)</w:t>
            </w:r>
            <w:r w:rsidRPr="0043171B">
              <w:rPr>
                <w:rFonts w:cs="Arial"/>
                <w:lang w:val="en-US"/>
              </w:rPr>
              <w:fldChar w:fldCharType="begin"/>
            </w:r>
            <w:r w:rsidR="0024642D" w:rsidRPr="0043171B">
              <w:rPr>
                <w:rFonts w:cs="Arial"/>
                <w:lang w:val="en-US"/>
              </w:rPr>
              <w:instrText xml:space="preserve"> ADDIN ZOTERO_ITEM CSL_CITATION {"citationID":"VYQyA18L","properties":{"formattedCitation":"\\super 32\\nosupersub{}","plainCitation":"32","noteIndex":0},"citationItems":[{"id":13704,"uris":["http://zotero.org/groups/735877/items/H3JYW3EW"],"uri":["http://zotero.org/groups/735877/items/H3JYW3EW"],"itemData":{"id":13704,"type":"article-journal","abstract":"Background\nThe cost of exacerbations in chronic obstructive pulmonary disease (COPD) has not been well studied. The aim of this study was to identify and quantify the (average) cost of moderate and severe exacerbations (ME and SE, respectively) from a Canadian perspective.\nMethods\nResources used during ME and SE were identified in a year long prospective, observational study (Resource Utilization Study In COPD (RUSIC)). The units of analysis were ME and SE. Unit costs (2006$CAN), based on provincial, hospital and published sources, were applied to resources. The overall cost per ME and SE were calculated. The population burden of exacerbations was also calculated.\nResults\nAmong study participants (N=609, aged 68.6±9.4 years, 58.3% male) there were 790 exacerbations: 639 (80.9%) MEs and 151 (19.1%) SEs. Of the 790 exacerbations, 618 (78.2%), 245 (31.0%) and 151 (19.1%) included a visit to an outpatient clinic, emergency department (ED) or hospital, respectively. For ME, 85.9% and 13.1% involved visits to GPs and respirologists, respectively. Pharmacologic treatment changes in the outpatient setting involved antibiotics (63.1%) and corticosteroids (34.7%). The overall mean costs for outpatient and ED services for MEs were $126 (N=574) and $515 (N=105), respectively. The average overall cost of a ME was $641. For SEs, the average hospital stay was 10.0 days. The overall mean costs of outpatient, ED and hospitalization services for SE were $114 (N=44), $774 (N=140) and $8669 (N=151), respectively. The average overall cost of a SE was $9557.\nConclusion\nThe economic burden associated with MEs and especially SEs, in Canada, is considerable and likely has a substantial impact on healthcare costs. The overall burden of exacerbations has been estimated in the range of $646 million to $736 million per annum.","container-title":"Respiratory Medicine","DOI":"10.1016/j.rmed.2007.10.010","ISSN":"0954-6111","issue":"3","journalAbbreviation":"Respiratory Medicine","language":"en","page":"413-421","source":"ScienceDirect","title":"The cost of moderate and severe COPD exacerbations to the Canadian healthcare system","volume":"102","author":[{"family":"Mittmann","given":"N."},{"family":"Kuramoto","given":"L."},{"family":"Seung","given":"S. J."},{"family":"Haddon","given":"J. M."},{"family":"Bradley-Kennedy","given":"C."},{"family":"FitzGerald","given":"J. M."}],"issued":{"date-parts":[["2008",3,1]]}}}],"schema":"https://github.com/citation-style-language/schema/raw/master/csl-citation.json"} </w:instrText>
            </w:r>
            <w:r w:rsidRPr="0043171B">
              <w:rPr>
                <w:rFonts w:cs="Arial"/>
                <w:lang w:val="en-US"/>
              </w:rPr>
              <w:fldChar w:fldCharType="separate"/>
            </w:r>
            <w:r w:rsidR="000911B1" w:rsidRPr="0043171B">
              <w:rPr>
                <w:rFonts w:cs="Arial"/>
                <w:szCs w:val="24"/>
                <w:vertAlign w:val="superscript"/>
                <w:lang w:val="en-US"/>
              </w:rPr>
              <w:t>32</w:t>
            </w:r>
            <w:r w:rsidRPr="0043171B">
              <w:rPr>
                <w:rFonts w:cs="Arial"/>
                <w:lang w:val="en-US"/>
              </w:rPr>
              <w:fldChar w:fldCharType="end"/>
            </w:r>
            <w:r w:rsidR="00291549" w:rsidRPr="0043171B">
              <w:rPr>
                <w:rFonts w:cs="Arial"/>
                <w:lang w:val="en-US"/>
              </w:rPr>
              <w:t xml:space="preserve"> </w:t>
            </w:r>
          </w:p>
        </w:tc>
        <w:tc>
          <w:tcPr>
            <w:tcW w:w="1059" w:type="pct"/>
            <w:tcBorders>
              <w:top w:val="nil"/>
              <w:left w:val="nil"/>
              <w:bottom w:val="single" w:sz="4" w:space="0" w:color="auto"/>
              <w:right w:val="nil"/>
            </w:tcBorders>
            <w:shd w:val="clear" w:color="auto" w:fill="F2F2F2" w:themeFill="background1" w:themeFillShade="F2"/>
          </w:tcPr>
          <w:p w14:paraId="0E460A3A" w14:textId="44B7095C" w:rsidR="00C61373" w:rsidRPr="0043171B" w:rsidRDefault="00C61373" w:rsidP="00835B8C">
            <w:pPr>
              <w:pStyle w:val="NoSpacing"/>
              <w:spacing w:line="480" w:lineRule="auto"/>
              <w:rPr>
                <w:rFonts w:cs="Arial"/>
                <w:lang w:val="en-US"/>
              </w:rPr>
            </w:pPr>
            <w:r w:rsidRPr="0043171B">
              <w:rPr>
                <w:rFonts w:cs="Arial"/>
                <w:lang w:val="en-US"/>
              </w:rPr>
              <w:t>£</w:t>
            </w:r>
            <w:r w:rsidR="00291549" w:rsidRPr="0043171B">
              <w:rPr>
                <w:rFonts w:cs="Arial"/>
                <w:lang w:val="en-US"/>
              </w:rPr>
              <w:t>2,639</w:t>
            </w:r>
            <w:r w:rsidR="00291549" w:rsidRPr="0043171B">
              <w:rPr>
                <w:rFonts w:cs="Arial"/>
                <w:lang w:val="en-US"/>
              </w:rPr>
              <w:br/>
              <w:t>(</w:t>
            </w:r>
            <w:r w:rsidR="00291549" w:rsidRPr="0043171B">
              <w:rPr>
                <w:rFonts w:cs="Arial"/>
                <w:color w:val="000000"/>
                <w:lang w:val="en-US"/>
              </w:rPr>
              <w:t xml:space="preserve">3,369 </w:t>
            </w:r>
            <w:r w:rsidR="00291549" w:rsidRPr="0043171B">
              <w:rPr>
                <w:rFonts w:cs="Arial"/>
                <w:lang w:val="en-US"/>
              </w:rPr>
              <w:t>USD$</w:t>
            </w:r>
            <w:r w:rsidR="00291549" w:rsidRPr="0043171B">
              <w:rPr>
                <w:rFonts w:cs="Arial"/>
                <w:color w:val="000000"/>
                <w:lang w:val="en-US"/>
              </w:rPr>
              <w:t>)</w:t>
            </w:r>
            <w:r w:rsidRPr="0043171B">
              <w:rPr>
                <w:rFonts w:cs="Arial"/>
                <w:lang w:val="en-US"/>
              </w:rPr>
              <w:fldChar w:fldCharType="begin"/>
            </w:r>
            <w:r w:rsidR="0024642D" w:rsidRPr="0043171B">
              <w:rPr>
                <w:rFonts w:cs="Arial"/>
                <w:lang w:val="en-US"/>
              </w:rPr>
              <w:instrText xml:space="preserve"> ADDIN ZOTERO_ITEM CSL_CITATION {"citationID":"AOOrHwz9","properties":{"formattedCitation":"\\super 30\\nosupersub{}","plainCitation":"30","noteIndex":0},"citationItems":[{"id":13994,"uris":["http://zotero.org/groups/735877/items/PR6F25WM"],"uri":["http://zotero.org/groups/735877/items/PR6F25WM"],"itemData":{"id":13994,"type":"article-journal","abstract":"Background\nThe economic burden of chronic obstructive pulmonary disease (COPD) exacerbations is significant, but the impact of other sources on the overall cost of COPD management is largely unknown. We aimed to estimate overall costs for patients experiencing none, one, or two or more exacerbations per year in the UK.\n\nMethods\nA retrospective cohort of prevalent COPD patients was identified in the Clinical Practice Research Datalink UK database. Patients with information recorded for at least 12 months before and after cohort entry date were included (first prevalent COPD diagnosis confirmed by spirometry on/after April 1, 2009). Patients were categorized as having none, one, or two or more moderate-to-severe COPD exacerbations in the 12 months after cohort entry and further classified by the Global initiative for chronic Obstructive Lung Disease (GOLD) category of airflow obstruction and the Medical Research Council dyspnea scale. Study outcomes included counts of general practitioner interactions, moderate-severe COPD exacerbations, and non-COPD hospitalizations. Estimated resource use costs were calculated using National Health Service reference costs for 2010–2011.\n\nResults\nThe cohort comprised 58,589 patients (mean age 69.5 years, mean dyspnea grade 2.5, females 46.6%, current smokers 33.1%). The average total annual per patient cost of COPD management, excluding medications, was £2,108 for all patients and £1,523, £2,405, and £3,396 for patients experiencing no, one, or two or more moderate-to-severe exacerbations, respectively. General practitioner interactions contributed most to these annual costs, accounting for £1,062 (69.7%), £1,313 (54.6%), and £1,592 (46.9%) in patients with no, one, or two or more moderate-to-severe exacerbations, respectively.\n\nConclusion\nDisease management strategies focused on reducing costs in primary care may help reduce total COPD costs significantly.","container-title":"International Journal of Chronic Obstructive Pulmonary Disease","DOI":"10.2147/COPD.S54417","ISSN":"1176-9106","journalAbbreviation":"Int J Chron Obstruct Pulmon Dis","note":"PMID: 24426781\nPMCID: PMC3890403","page":"65-73","source":"PubMed Central","title":"COPD management costs according to the frequency of COPD exacerbations in UK primary care","volume":"9","author":[{"family":"Punekar","given":"Yogesh Suresh"},{"family":"Shukla","given":"Amit"},{"family":"Müllerova","given":"Hana"}],"issued":{"date-parts":[["2014",1,9]]}}}],"schema":"https://github.com/citation-style-language/schema/raw/master/csl-citation.json"} </w:instrText>
            </w:r>
            <w:r w:rsidRPr="0043171B">
              <w:rPr>
                <w:rFonts w:cs="Arial"/>
                <w:lang w:val="en-US"/>
              </w:rPr>
              <w:fldChar w:fldCharType="separate"/>
            </w:r>
            <w:r w:rsidR="000911B1" w:rsidRPr="0043171B">
              <w:rPr>
                <w:rFonts w:cs="Arial"/>
                <w:szCs w:val="24"/>
                <w:vertAlign w:val="superscript"/>
                <w:lang w:val="en-US"/>
              </w:rPr>
              <w:t>30</w:t>
            </w:r>
            <w:r w:rsidRPr="0043171B">
              <w:rPr>
                <w:rFonts w:cs="Arial"/>
                <w:lang w:val="en-US"/>
              </w:rPr>
              <w:fldChar w:fldCharType="end"/>
            </w:r>
            <w:r w:rsidRPr="0043171B">
              <w:rPr>
                <w:rFonts w:cs="Arial"/>
                <w:lang w:val="en-US"/>
              </w:rPr>
              <w:t xml:space="preserve"> </w:t>
            </w:r>
          </w:p>
        </w:tc>
        <w:tc>
          <w:tcPr>
            <w:tcW w:w="1060" w:type="pct"/>
            <w:tcBorders>
              <w:top w:val="nil"/>
              <w:left w:val="nil"/>
              <w:bottom w:val="single" w:sz="4" w:space="0" w:color="auto"/>
              <w:right w:val="nil"/>
            </w:tcBorders>
            <w:shd w:val="clear" w:color="auto" w:fill="F2F2F2" w:themeFill="background1" w:themeFillShade="F2"/>
          </w:tcPr>
          <w:p w14:paraId="300315AF" w14:textId="3CEEDF1F" w:rsidR="00C61373" w:rsidRPr="0043171B" w:rsidRDefault="00C61373" w:rsidP="00835B8C">
            <w:pPr>
              <w:pStyle w:val="NoSpacing"/>
              <w:spacing w:line="480" w:lineRule="auto"/>
              <w:rPr>
                <w:rFonts w:cs="Arial"/>
                <w:lang w:val="en-US"/>
              </w:rPr>
            </w:pPr>
            <w:r w:rsidRPr="0043171B">
              <w:rPr>
                <w:rFonts w:cs="Arial"/>
                <w:lang w:val="en-US"/>
              </w:rPr>
              <w:t>€</w:t>
            </w:r>
            <w:r w:rsidR="00291549" w:rsidRPr="0043171B">
              <w:rPr>
                <w:rFonts w:cs="Arial"/>
                <w:lang w:val="en-US"/>
              </w:rPr>
              <w:t>3,918</w:t>
            </w:r>
            <w:r w:rsidR="00291549" w:rsidRPr="0043171B">
              <w:rPr>
                <w:rFonts w:cs="Arial"/>
                <w:lang w:val="en-US"/>
              </w:rPr>
              <w:br/>
              <w:t>(4,567</w:t>
            </w:r>
            <w:r w:rsidR="00291549" w:rsidRPr="0043171B">
              <w:rPr>
                <w:rFonts w:cs="Arial"/>
                <w:color w:val="000000"/>
                <w:lang w:val="en-US"/>
              </w:rPr>
              <w:t xml:space="preserve"> </w:t>
            </w:r>
            <w:r w:rsidR="00291549" w:rsidRPr="0043171B">
              <w:rPr>
                <w:rFonts w:cs="Arial"/>
                <w:lang w:val="en-US"/>
              </w:rPr>
              <w:t>USD$</w:t>
            </w:r>
            <w:r w:rsidR="00291549" w:rsidRPr="0043171B">
              <w:rPr>
                <w:rFonts w:cs="Arial"/>
                <w:color w:val="000000"/>
                <w:lang w:val="en-US"/>
              </w:rPr>
              <w:t>)</w:t>
            </w:r>
            <w:r w:rsidRPr="0043171B">
              <w:rPr>
                <w:rFonts w:cs="Arial"/>
                <w:lang w:val="en-US"/>
              </w:rPr>
              <w:fldChar w:fldCharType="begin"/>
            </w:r>
            <w:r w:rsidR="0024642D" w:rsidRPr="0043171B">
              <w:rPr>
                <w:rFonts w:cs="Arial"/>
                <w:lang w:val="en-US"/>
              </w:rPr>
              <w:instrText xml:space="preserve"> ADDIN ZOTERO_ITEM CSL_CITATION {"citationID":"dxw9X9JQ","properties":{"formattedCitation":"\\super 31\\nosupersub{}","plainCitation":"31","noteIndex":0},"citationItems":[{"id":14191,"uris":["http://zotero.org/groups/735877/items/NHXLE7JZ"],"uri":["http://zotero.org/groups/735877/items/NHXLE7JZ"],"itemData":{"id":14191,"type":"article-journal","container-title":"The European Journal of Health Economics","DOI":"10.1007/s10198-019-01119-1","ISSN":"1618-7598, 1618-7601","issue":"2","journalAbbreviation":"Eur J Health Econ","language":"en","page":"181-194","source":"DOI.org (Crossref)","title":"The economic burden of chronic obstructive pulmonary disease (COPD) in Europe: results from a systematic review of the literature","title-short":"The economic burden of chronic obstructive pulmonary disease (COPD) in Europe","volume":"21","author":[{"family":"Rehman","given":"Anees","dropping-particle":"ur"},{"family":"Hassali","given":"Mohamed Azmi Ahmad"},{"family":"Muhammad","given":"Sohail Ayaz"},{"family":"Harun","given":"Sabariah Noor"},{"family":"Shah","given":"Shahid"},{"family":"Abbas","given":"Sameen"}],"issued":{"date-parts":[["2020",3]]}}}],"schema":"https://github.com/citation-style-language/schema/raw/master/csl-citation.json"} </w:instrText>
            </w:r>
            <w:r w:rsidRPr="0043171B">
              <w:rPr>
                <w:rFonts w:cs="Arial"/>
                <w:lang w:val="en-US"/>
              </w:rPr>
              <w:fldChar w:fldCharType="separate"/>
            </w:r>
            <w:r w:rsidR="000911B1" w:rsidRPr="0043171B">
              <w:rPr>
                <w:rFonts w:cs="Arial"/>
                <w:szCs w:val="24"/>
                <w:vertAlign w:val="superscript"/>
                <w:lang w:val="en-US"/>
              </w:rPr>
              <w:t>31</w:t>
            </w:r>
            <w:r w:rsidRPr="0043171B">
              <w:rPr>
                <w:rFonts w:cs="Arial"/>
                <w:lang w:val="en-US"/>
              </w:rPr>
              <w:fldChar w:fldCharType="end"/>
            </w:r>
          </w:p>
        </w:tc>
      </w:tr>
    </w:tbl>
    <w:p w14:paraId="2584112C" w14:textId="3A2E50E8" w:rsidR="00F74F0E" w:rsidRPr="00F74F0E" w:rsidRDefault="00F41FA3" w:rsidP="00F74F0E">
      <w:pPr>
        <w:pStyle w:val="Caption"/>
        <w:spacing w:line="480" w:lineRule="auto"/>
        <w:rPr>
          <w:rFonts w:cs="Arial"/>
          <w:b w:val="0"/>
          <w:bCs w:val="0"/>
          <w:lang w:val="en-US"/>
        </w:rPr>
      </w:pPr>
      <w:r w:rsidRPr="00F41FA3">
        <w:rPr>
          <w:rFonts w:cs="Arial"/>
          <w:lang w:val="en-US"/>
        </w:rPr>
        <w:t>Abbreviations:</w:t>
      </w:r>
      <w:r>
        <w:rPr>
          <w:rFonts w:cs="Arial"/>
          <w:b w:val="0"/>
          <w:bCs w:val="0"/>
          <w:lang w:val="en-US"/>
        </w:rPr>
        <w:t xml:space="preserve"> </w:t>
      </w:r>
      <w:r w:rsidR="00DA65EF">
        <w:rPr>
          <w:rFonts w:cs="Arial"/>
          <w:b w:val="0"/>
          <w:bCs w:val="0"/>
          <w:lang w:val="en-US"/>
        </w:rPr>
        <w:t xml:space="preserve">COPD, chronic obstructive pulmonary disease; </w:t>
      </w:r>
      <w:r w:rsidR="00C61373" w:rsidRPr="0043171B">
        <w:rPr>
          <w:rFonts w:cs="Arial"/>
          <w:b w:val="0"/>
          <w:bCs w:val="0"/>
          <w:lang w:val="en-US"/>
        </w:rPr>
        <w:t>GP</w:t>
      </w:r>
      <w:r>
        <w:rPr>
          <w:rFonts w:cs="Arial"/>
          <w:b w:val="0"/>
          <w:bCs w:val="0"/>
          <w:lang w:val="en-US"/>
        </w:rPr>
        <w:t>,</w:t>
      </w:r>
      <w:r w:rsidR="00C61373" w:rsidRPr="0043171B">
        <w:rPr>
          <w:rFonts w:cs="Arial"/>
          <w:b w:val="0"/>
          <w:bCs w:val="0"/>
          <w:lang w:val="en-US"/>
        </w:rPr>
        <w:t xml:space="preserve"> general practitioner</w:t>
      </w:r>
      <w:r>
        <w:rPr>
          <w:rFonts w:cs="Arial"/>
          <w:b w:val="0"/>
          <w:bCs w:val="0"/>
          <w:lang w:val="en-US"/>
        </w:rPr>
        <w:t>.</w:t>
      </w:r>
      <w:r w:rsidR="00F74F0E">
        <w:rPr>
          <w:rFonts w:cs="Arial"/>
          <w:b w:val="0"/>
          <w:bCs w:val="0"/>
          <w:lang w:val="en-US"/>
        </w:rPr>
        <w:br/>
      </w:r>
      <w:r w:rsidR="00F74F0E" w:rsidRPr="00F74F0E">
        <w:rPr>
          <w:rFonts w:cs="Arial"/>
          <w:lang w:val="en-US"/>
        </w:rPr>
        <w:t>Notes:</w:t>
      </w:r>
      <w:r w:rsidR="00F74F0E">
        <w:rPr>
          <w:rFonts w:cs="Arial"/>
          <w:b w:val="0"/>
          <w:bCs w:val="0"/>
          <w:lang w:val="en-US"/>
        </w:rPr>
        <w:t xml:space="preserve"> </w:t>
      </w:r>
      <w:r w:rsidR="00F74F0E" w:rsidRPr="0043171B">
        <w:rPr>
          <w:rFonts w:cs="Arial"/>
          <w:b w:val="0"/>
          <w:bCs w:val="0"/>
          <w:lang w:val="en-US"/>
        </w:rPr>
        <w:t>All costs were inflated to 2019; for comparison across countries costs were also converted to 2019 USD$</w:t>
      </w:r>
    </w:p>
    <w:p w14:paraId="093BF64D" w14:textId="77777777" w:rsidR="00291549" w:rsidRPr="0043171B" w:rsidRDefault="00291549" w:rsidP="00835B8C">
      <w:pPr>
        <w:rPr>
          <w:rFonts w:cs="Arial"/>
          <w:lang w:val="en-US"/>
        </w:rPr>
      </w:pPr>
    </w:p>
    <w:p w14:paraId="5A5378E1" w14:textId="77777777" w:rsidR="00E00DDE" w:rsidRPr="0043171B" w:rsidRDefault="00E00DDE" w:rsidP="00835B8C">
      <w:pPr>
        <w:pStyle w:val="Heading1"/>
        <w:sectPr w:rsidR="00E00DDE" w:rsidRPr="0043171B" w:rsidSect="00606C80">
          <w:pgSz w:w="16838" w:h="11906" w:orient="landscape"/>
          <w:pgMar w:top="1440" w:right="1440" w:bottom="1440" w:left="1440" w:header="708" w:footer="708" w:gutter="0"/>
          <w:cols w:space="708"/>
          <w:docGrid w:linePitch="360"/>
        </w:sectPr>
      </w:pPr>
    </w:p>
    <w:p w14:paraId="12B62E22" w14:textId="77777777" w:rsidR="0038532B" w:rsidRPr="0043171B" w:rsidRDefault="0038532B" w:rsidP="00835B8C">
      <w:pPr>
        <w:pStyle w:val="Heading1"/>
      </w:pPr>
      <w:bookmarkStart w:id="9" w:name="_Toc88663561"/>
      <w:r w:rsidRPr="0043171B">
        <w:lastRenderedPageBreak/>
        <w:t>REFERENCES</w:t>
      </w:r>
      <w:bookmarkEnd w:id="9"/>
    </w:p>
    <w:p w14:paraId="173EACD7" w14:textId="77777777" w:rsidR="0024642D" w:rsidRPr="0043171B" w:rsidRDefault="0038532B" w:rsidP="00835B8C">
      <w:pPr>
        <w:pStyle w:val="Bibliography"/>
        <w:spacing w:line="480" w:lineRule="auto"/>
        <w:rPr>
          <w:rFonts w:cs="Arial"/>
          <w:lang w:val="en-US"/>
        </w:rPr>
      </w:pPr>
      <w:r w:rsidRPr="0043171B">
        <w:rPr>
          <w:rFonts w:cs="Arial"/>
          <w:lang w:val="en-US"/>
        </w:rPr>
        <w:fldChar w:fldCharType="begin"/>
      </w:r>
      <w:r w:rsidR="000911B1" w:rsidRPr="0043171B">
        <w:rPr>
          <w:rFonts w:cs="Arial"/>
          <w:lang w:val="en-US"/>
        </w:rPr>
        <w:instrText xml:space="preserve"> ADDIN ZOTERO_BIBL {"uncited":[],"omitted":[],"custom":[]} CSL_BIBLIOGRAPHY </w:instrText>
      </w:r>
      <w:r w:rsidRPr="0043171B">
        <w:rPr>
          <w:rFonts w:cs="Arial"/>
          <w:lang w:val="en-US"/>
        </w:rPr>
        <w:fldChar w:fldCharType="separate"/>
      </w:r>
      <w:r w:rsidR="0024642D" w:rsidRPr="0043171B">
        <w:rPr>
          <w:rFonts w:cs="Arial"/>
          <w:lang w:val="en-US"/>
        </w:rPr>
        <w:t xml:space="preserve">1. </w:t>
      </w:r>
      <w:r w:rsidR="0024642D" w:rsidRPr="0043171B">
        <w:rPr>
          <w:rFonts w:cs="Arial"/>
          <w:lang w:val="en-US"/>
        </w:rPr>
        <w:tab/>
        <w:t xml:space="preserve">Global Initiative for Chronic Obstructive Lung Disease. </w:t>
      </w:r>
      <w:r w:rsidR="0024642D" w:rsidRPr="0043171B">
        <w:rPr>
          <w:rFonts w:cs="Arial"/>
          <w:i/>
          <w:iCs/>
          <w:lang w:val="en-US"/>
        </w:rPr>
        <w:t>Global Strategy for the Diagnosis, Management, and Prevention of Chronic Obstructive Pulmonary Disease: 2020 Report</w:t>
      </w:r>
      <w:r w:rsidR="0024642D" w:rsidRPr="0043171B">
        <w:rPr>
          <w:rFonts w:cs="Arial"/>
          <w:lang w:val="en-US"/>
        </w:rPr>
        <w:t>.</w:t>
      </w:r>
    </w:p>
    <w:p w14:paraId="5A7984CD" w14:textId="77777777" w:rsidR="0024642D" w:rsidRPr="0043171B" w:rsidRDefault="0024642D" w:rsidP="00835B8C">
      <w:pPr>
        <w:pStyle w:val="Bibliography"/>
        <w:spacing w:line="480" w:lineRule="auto"/>
        <w:rPr>
          <w:rFonts w:cs="Arial"/>
          <w:lang w:val="en-US"/>
        </w:rPr>
      </w:pPr>
      <w:r w:rsidRPr="0043171B">
        <w:rPr>
          <w:rFonts w:cs="Arial"/>
          <w:lang w:val="en-US"/>
        </w:rPr>
        <w:t xml:space="preserve">2. </w:t>
      </w:r>
      <w:r w:rsidRPr="0043171B">
        <w:rPr>
          <w:rFonts w:cs="Arial"/>
          <w:lang w:val="en-US"/>
        </w:rPr>
        <w:tab/>
        <w:t>O’Donnell DE, Aaron S, Bourbeau J, et al. Canadian Thoracic Society recommendations for management of chronic obstructive pulmonary disease – 2007 update. 2007;14:28.</w:t>
      </w:r>
    </w:p>
    <w:p w14:paraId="02E89E5E" w14:textId="77777777" w:rsidR="0024642D" w:rsidRPr="0043171B" w:rsidRDefault="0024642D" w:rsidP="00835B8C">
      <w:pPr>
        <w:pStyle w:val="Bibliography"/>
        <w:spacing w:line="480" w:lineRule="auto"/>
        <w:rPr>
          <w:rFonts w:cs="Arial"/>
          <w:lang w:val="en-US"/>
        </w:rPr>
      </w:pPr>
      <w:r w:rsidRPr="0043171B">
        <w:rPr>
          <w:rFonts w:cs="Arial"/>
          <w:lang w:val="en-US"/>
        </w:rPr>
        <w:t xml:space="preserve">3. </w:t>
      </w:r>
      <w:r w:rsidRPr="0043171B">
        <w:rPr>
          <w:rFonts w:cs="Arial"/>
          <w:lang w:val="en-US"/>
        </w:rPr>
        <w:tab/>
        <w:t xml:space="preserve">O’Donnell DE, Aaron S, Bourbeau J, et al. 26. Canadian Thoracic Society recommendations for management of chronic obstructive pulmonary disease – 2007 update. </w:t>
      </w:r>
      <w:r w:rsidRPr="0043171B">
        <w:rPr>
          <w:rFonts w:cs="Arial"/>
          <w:i/>
          <w:iCs/>
          <w:lang w:val="en-US"/>
        </w:rPr>
        <w:t>Can Respir J</w:t>
      </w:r>
      <w:r w:rsidRPr="0043171B">
        <w:rPr>
          <w:rFonts w:cs="Arial"/>
          <w:lang w:val="en-US"/>
        </w:rPr>
        <w:t>. 2007;14(Suppl B):5B-32B.</w:t>
      </w:r>
    </w:p>
    <w:p w14:paraId="31103339" w14:textId="77777777" w:rsidR="0024642D" w:rsidRPr="0043171B" w:rsidRDefault="0024642D" w:rsidP="00835B8C">
      <w:pPr>
        <w:pStyle w:val="Bibliography"/>
        <w:spacing w:line="480" w:lineRule="auto"/>
        <w:rPr>
          <w:rFonts w:cs="Arial"/>
          <w:lang w:val="en-US"/>
        </w:rPr>
      </w:pPr>
      <w:r w:rsidRPr="0043171B">
        <w:rPr>
          <w:rFonts w:cs="Arial"/>
          <w:lang w:val="en-US"/>
        </w:rPr>
        <w:t xml:space="preserve">4. </w:t>
      </w:r>
      <w:r w:rsidRPr="0043171B">
        <w:rPr>
          <w:rFonts w:cs="Arial"/>
          <w:lang w:val="en-US"/>
        </w:rPr>
        <w:tab/>
        <w:t xml:space="preserve">National Institute for Health and Care Excellence. </w:t>
      </w:r>
      <w:r w:rsidRPr="0043171B">
        <w:rPr>
          <w:rFonts w:cs="Arial"/>
          <w:i/>
          <w:iCs/>
          <w:lang w:val="en-US"/>
        </w:rPr>
        <w:t>Chronic Obstructive Pulmonary Disease in over 16s: Diagnosis and Management</w:t>
      </w:r>
      <w:r w:rsidRPr="0043171B">
        <w:rPr>
          <w:rFonts w:cs="Arial"/>
          <w:lang w:val="en-US"/>
        </w:rPr>
        <w:t>.; 2018. https://www.nice.org.uk/guidance/ng115</w:t>
      </w:r>
    </w:p>
    <w:p w14:paraId="5589D897" w14:textId="77777777" w:rsidR="0024642D" w:rsidRPr="0043171B" w:rsidRDefault="0024642D" w:rsidP="00835B8C">
      <w:pPr>
        <w:pStyle w:val="Bibliography"/>
        <w:spacing w:line="480" w:lineRule="auto"/>
        <w:rPr>
          <w:rFonts w:cs="Arial"/>
          <w:lang w:val="en-US"/>
        </w:rPr>
      </w:pPr>
      <w:r w:rsidRPr="0043171B">
        <w:rPr>
          <w:rFonts w:cs="Arial"/>
          <w:lang w:val="en-US"/>
        </w:rPr>
        <w:t xml:space="preserve">5. </w:t>
      </w:r>
      <w:r w:rsidRPr="0043171B">
        <w:rPr>
          <w:rFonts w:cs="Arial"/>
          <w:lang w:val="en-US"/>
        </w:rPr>
        <w:tab/>
        <w:t xml:space="preserve">Japanese Respiratory Society. </w:t>
      </w:r>
      <w:r w:rsidRPr="0043171B">
        <w:rPr>
          <w:rFonts w:cs="Arial"/>
          <w:i/>
          <w:iCs/>
          <w:lang w:val="en-US"/>
        </w:rPr>
        <w:t>Guidelines for the Diagnosis and Treatment of COPD (Chronic Obstructive Pulmonary Disease) 3rd Edition: Pocket Guide</w:t>
      </w:r>
      <w:r w:rsidRPr="0043171B">
        <w:rPr>
          <w:rFonts w:cs="Arial"/>
          <w:lang w:val="en-US"/>
        </w:rPr>
        <w:t>.; 2010. https://www.jrs.or.jp/modules/english/index.php?content_id=15</w:t>
      </w:r>
    </w:p>
    <w:p w14:paraId="24470341" w14:textId="77777777" w:rsidR="0024642D" w:rsidRPr="0043171B" w:rsidRDefault="0024642D" w:rsidP="00835B8C">
      <w:pPr>
        <w:pStyle w:val="Bibliography"/>
        <w:spacing w:line="480" w:lineRule="auto"/>
        <w:rPr>
          <w:rFonts w:cs="Arial"/>
          <w:lang w:val="en-US"/>
        </w:rPr>
      </w:pPr>
      <w:r w:rsidRPr="0043171B">
        <w:rPr>
          <w:rFonts w:cs="Arial"/>
          <w:lang w:val="en-US"/>
        </w:rPr>
        <w:t xml:space="preserve">6. </w:t>
      </w:r>
      <w:r w:rsidRPr="0043171B">
        <w:rPr>
          <w:rFonts w:cs="Arial"/>
          <w:lang w:val="en-US"/>
        </w:rPr>
        <w:tab/>
        <w:t xml:space="preserve">Gershon AS, Thiruchelvam D, Chapman KR, et al. Health Services Burden of Undiagnosed and Overdiagnosed COPD. </w:t>
      </w:r>
      <w:r w:rsidRPr="0043171B">
        <w:rPr>
          <w:rFonts w:cs="Arial"/>
          <w:i/>
          <w:iCs/>
          <w:lang w:val="en-US"/>
        </w:rPr>
        <w:t>CHEST</w:t>
      </w:r>
      <w:r w:rsidRPr="0043171B">
        <w:rPr>
          <w:rFonts w:cs="Arial"/>
          <w:lang w:val="en-US"/>
        </w:rPr>
        <w:t>. 2018;153(6):1336-1346. doi:10.1016/j.chest.2018.01.038</w:t>
      </w:r>
    </w:p>
    <w:p w14:paraId="5354ABC1" w14:textId="77777777" w:rsidR="0024642D" w:rsidRPr="0043171B" w:rsidRDefault="0024642D" w:rsidP="00835B8C">
      <w:pPr>
        <w:pStyle w:val="Bibliography"/>
        <w:spacing w:line="480" w:lineRule="auto"/>
        <w:rPr>
          <w:rFonts w:cs="Arial"/>
          <w:lang w:val="en-US"/>
        </w:rPr>
      </w:pPr>
      <w:r w:rsidRPr="0043171B">
        <w:rPr>
          <w:rFonts w:cs="Arial"/>
          <w:lang w:val="en-US"/>
        </w:rPr>
        <w:t xml:space="preserve">7. </w:t>
      </w:r>
      <w:r w:rsidRPr="0043171B">
        <w:rPr>
          <w:rFonts w:cs="Arial"/>
          <w:lang w:val="en-US"/>
        </w:rPr>
        <w:tab/>
        <w:t xml:space="preserve">Foo J, Landis SH, Maskell J, et al. Continuing to Confront COPD International Patient Survey: Economic Impact of COPD in 12 Countries. </w:t>
      </w:r>
      <w:r w:rsidRPr="0043171B">
        <w:rPr>
          <w:rFonts w:cs="Arial"/>
          <w:i/>
          <w:iCs/>
          <w:lang w:val="en-US"/>
        </w:rPr>
        <w:t>PLoS ONE</w:t>
      </w:r>
      <w:r w:rsidRPr="0043171B">
        <w:rPr>
          <w:rFonts w:cs="Arial"/>
          <w:lang w:val="en-US"/>
        </w:rPr>
        <w:t>. 2016;11(4):e0152618. doi:10.1371/journal.pone.0152618</w:t>
      </w:r>
    </w:p>
    <w:p w14:paraId="724DEE77" w14:textId="77777777" w:rsidR="0024642D" w:rsidRPr="0043171B" w:rsidRDefault="0024642D" w:rsidP="00835B8C">
      <w:pPr>
        <w:pStyle w:val="Bibliography"/>
        <w:spacing w:line="480" w:lineRule="auto"/>
        <w:rPr>
          <w:rFonts w:cs="Arial"/>
          <w:lang w:val="en-US"/>
        </w:rPr>
      </w:pPr>
      <w:r w:rsidRPr="0043171B">
        <w:rPr>
          <w:rFonts w:cs="Arial"/>
          <w:lang w:val="en-US"/>
        </w:rPr>
        <w:t xml:space="preserve">8. </w:t>
      </w:r>
      <w:r w:rsidRPr="0043171B">
        <w:rPr>
          <w:rFonts w:cs="Arial"/>
          <w:lang w:val="en-US"/>
        </w:rPr>
        <w:tab/>
        <w:t xml:space="preserve">Cho EE, Mecredy GC, Wong HH, Stanbrook MB, Gershon AS. Which Physicians Are Taking Care of People With COPD? </w:t>
      </w:r>
      <w:r w:rsidRPr="0043171B">
        <w:rPr>
          <w:rFonts w:cs="Arial"/>
          <w:i/>
          <w:iCs/>
          <w:lang w:val="en-US"/>
        </w:rPr>
        <w:t>CHEST</w:t>
      </w:r>
      <w:r w:rsidRPr="0043171B">
        <w:rPr>
          <w:rFonts w:cs="Arial"/>
          <w:lang w:val="en-US"/>
        </w:rPr>
        <w:t>. 2019;155(4):771-777. doi:10.1016/j.chest.2018.12.018</w:t>
      </w:r>
    </w:p>
    <w:p w14:paraId="32C245E4" w14:textId="77777777" w:rsidR="0024642D" w:rsidRPr="0043171B" w:rsidRDefault="0024642D" w:rsidP="00835B8C">
      <w:pPr>
        <w:pStyle w:val="Bibliography"/>
        <w:spacing w:line="480" w:lineRule="auto"/>
        <w:rPr>
          <w:rFonts w:cs="Arial"/>
          <w:lang w:val="en-US"/>
        </w:rPr>
      </w:pPr>
      <w:r w:rsidRPr="0043171B">
        <w:rPr>
          <w:rFonts w:cs="Arial"/>
          <w:lang w:val="en-US"/>
        </w:rPr>
        <w:t xml:space="preserve">9. </w:t>
      </w:r>
      <w:r w:rsidRPr="0043171B">
        <w:rPr>
          <w:rFonts w:cs="Arial"/>
          <w:lang w:val="en-US"/>
        </w:rPr>
        <w:tab/>
        <w:t xml:space="preserve">Lamprecht B, Soriano JB, Studnicka M, et al. Determinants of Underdiagnosis of COPD in National and International Surveys. </w:t>
      </w:r>
      <w:r w:rsidRPr="0043171B">
        <w:rPr>
          <w:rFonts w:cs="Arial"/>
          <w:i/>
          <w:iCs/>
          <w:lang w:val="en-US"/>
        </w:rPr>
        <w:t>Chest</w:t>
      </w:r>
      <w:r w:rsidRPr="0043171B">
        <w:rPr>
          <w:rFonts w:cs="Arial"/>
          <w:lang w:val="en-US"/>
        </w:rPr>
        <w:t>. 2015;148(4):971-985. doi:10.1378/chest.14-2535</w:t>
      </w:r>
    </w:p>
    <w:p w14:paraId="61FFFCA4" w14:textId="77777777" w:rsidR="0024642D" w:rsidRPr="0043171B" w:rsidRDefault="0024642D" w:rsidP="00835B8C">
      <w:pPr>
        <w:pStyle w:val="Bibliography"/>
        <w:spacing w:line="480" w:lineRule="auto"/>
        <w:rPr>
          <w:rFonts w:cs="Arial"/>
          <w:lang w:val="en-US"/>
        </w:rPr>
      </w:pPr>
      <w:r w:rsidRPr="0043171B">
        <w:rPr>
          <w:rFonts w:cs="Arial"/>
          <w:lang w:val="en-US"/>
        </w:rPr>
        <w:lastRenderedPageBreak/>
        <w:t xml:space="preserve">10. </w:t>
      </w:r>
      <w:r w:rsidRPr="0043171B">
        <w:rPr>
          <w:rFonts w:cs="Arial"/>
          <w:lang w:val="en-US"/>
        </w:rPr>
        <w:tab/>
        <w:t xml:space="preserve">Gingter C, Wilm S, Abholz HH. Is COPD a rare disease? Prevalence and identification rates in smokers aged 40 years and over within general practice in Germany. </w:t>
      </w:r>
      <w:r w:rsidRPr="0043171B">
        <w:rPr>
          <w:rFonts w:cs="Arial"/>
          <w:i/>
          <w:iCs/>
          <w:lang w:val="en-US"/>
        </w:rPr>
        <w:t>Family Practice</w:t>
      </w:r>
      <w:r w:rsidRPr="0043171B">
        <w:rPr>
          <w:rFonts w:cs="Arial"/>
          <w:lang w:val="en-US"/>
        </w:rPr>
        <w:t>. 2008;26(1):3-9. doi:10.1093/fampra/cmn084</w:t>
      </w:r>
    </w:p>
    <w:p w14:paraId="348BFDFD" w14:textId="77777777" w:rsidR="0024642D" w:rsidRPr="0043171B" w:rsidRDefault="0024642D" w:rsidP="00835B8C">
      <w:pPr>
        <w:pStyle w:val="Bibliography"/>
        <w:spacing w:line="480" w:lineRule="auto"/>
        <w:rPr>
          <w:rFonts w:cs="Arial"/>
          <w:lang w:val="en-US"/>
        </w:rPr>
      </w:pPr>
      <w:r w:rsidRPr="0043171B">
        <w:rPr>
          <w:rFonts w:cs="Arial"/>
          <w:lang w:val="en-US"/>
        </w:rPr>
        <w:t xml:space="preserve">11. </w:t>
      </w:r>
      <w:r w:rsidRPr="0043171B">
        <w:rPr>
          <w:rFonts w:cs="Arial"/>
          <w:lang w:val="en-US"/>
        </w:rPr>
        <w:tab/>
        <w:t xml:space="preserve">Berghaus TM, Karschnia P, Haberl S, Schwaiblmair M. Disproportionate decline in admissions for exacerbated COPD during the COVID-19 pandemic. </w:t>
      </w:r>
      <w:r w:rsidRPr="0043171B">
        <w:rPr>
          <w:rFonts w:cs="Arial"/>
          <w:i/>
          <w:iCs/>
          <w:lang w:val="en-US"/>
        </w:rPr>
        <w:t>Respiratory Medicine</w:t>
      </w:r>
      <w:r w:rsidRPr="0043171B">
        <w:rPr>
          <w:rFonts w:cs="Arial"/>
          <w:lang w:val="en-US"/>
        </w:rPr>
        <w:t>. Published online August 2020:106120. doi:10.1016/j.rmed.2020.106120</w:t>
      </w:r>
    </w:p>
    <w:p w14:paraId="799BA7A7" w14:textId="77777777" w:rsidR="0024642D" w:rsidRPr="0043171B" w:rsidRDefault="0024642D" w:rsidP="00835B8C">
      <w:pPr>
        <w:pStyle w:val="Bibliography"/>
        <w:spacing w:line="480" w:lineRule="auto"/>
        <w:rPr>
          <w:rFonts w:cs="Arial"/>
          <w:lang w:val="en-US"/>
        </w:rPr>
      </w:pPr>
      <w:r w:rsidRPr="0043171B">
        <w:rPr>
          <w:rFonts w:cs="Arial"/>
          <w:lang w:val="en-US"/>
        </w:rPr>
        <w:t xml:space="preserve">12. </w:t>
      </w:r>
      <w:r w:rsidRPr="0043171B">
        <w:rPr>
          <w:rFonts w:cs="Arial"/>
          <w:lang w:val="en-US"/>
        </w:rPr>
        <w:tab/>
        <w:t xml:space="preserve">Fukuchi Y, Nishimura M, Ichinose M, et al. COPD in Japan: the Nippon COPD Epidemiology study. </w:t>
      </w:r>
      <w:r w:rsidRPr="0043171B">
        <w:rPr>
          <w:rFonts w:cs="Arial"/>
          <w:i/>
          <w:iCs/>
          <w:lang w:val="en-US"/>
        </w:rPr>
        <w:t>Respirology</w:t>
      </w:r>
      <w:r w:rsidRPr="0043171B">
        <w:rPr>
          <w:rFonts w:cs="Arial"/>
          <w:lang w:val="en-US"/>
        </w:rPr>
        <w:t>. 2004;9(4):458-465. doi:10.1111/j.1440-1843.2004.00637.x</w:t>
      </w:r>
    </w:p>
    <w:p w14:paraId="637B9C37" w14:textId="77777777" w:rsidR="0024642D" w:rsidRPr="0043171B" w:rsidRDefault="0024642D" w:rsidP="00835B8C">
      <w:pPr>
        <w:pStyle w:val="Bibliography"/>
        <w:spacing w:line="480" w:lineRule="auto"/>
        <w:rPr>
          <w:rFonts w:cs="Arial"/>
          <w:lang w:val="en-US"/>
        </w:rPr>
      </w:pPr>
      <w:r w:rsidRPr="0043171B">
        <w:rPr>
          <w:rFonts w:cs="Arial"/>
          <w:lang w:val="en-US"/>
        </w:rPr>
        <w:t xml:space="preserve">13. </w:t>
      </w:r>
      <w:r w:rsidRPr="0043171B">
        <w:rPr>
          <w:rFonts w:cs="Arial"/>
          <w:lang w:val="en-US"/>
        </w:rPr>
        <w:tab/>
        <w:t xml:space="preserve">Bourbeau J, Sebaldt RJ, Day A, et al. Practice patterns in the management of chronic obstructive pulmonary disease in primary practice: The CAGE study. </w:t>
      </w:r>
      <w:r w:rsidRPr="0043171B">
        <w:rPr>
          <w:rFonts w:cs="Arial"/>
          <w:i/>
          <w:iCs/>
          <w:lang w:val="en-US"/>
        </w:rPr>
        <w:t>Can Respir J</w:t>
      </w:r>
      <w:r w:rsidRPr="0043171B">
        <w:rPr>
          <w:rFonts w:cs="Arial"/>
          <w:lang w:val="en-US"/>
        </w:rPr>
        <w:t>. 2008;15(1):13-19.</w:t>
      </w:r>
    </w:p>
    <w:p w14:paraId="1824CF36" w14:textId="77777777" w:rsidR="0024642D" w:rsidRPr="0043171B" w:rsidRDefault="0024642D" w:rsidP="00835B8C">
      <w:pPr>
        <w:pStyle w:val="Bibliography"/>
        <w:spacing w:line="480" w:lineRule="auto"/>
        <w:rPr>
          <w:rFonts w:cs="Arial"/>
          <w:lang w:val="en-US"/>
        </w:rPr>
      </w:pPr>
      <w:r w:rsidRPr="0043171B">
        <w:rPr>
          <w:rFonts w:cs="Arial"/>
          <w:lang w:val="en-US"/>
        </w:rPr>
        <w:t xml:space="preserve">14. </w:t>
      </w:r>
      <w:r w:rsidRPr="0043171B">
        <w:rPr>
          <w:rFonts w:cs="Arial"/>
          <w:lang w:val="en-US"/>
        </w:rPr>
        <w:tab/>
        <w:t>Public Health England. Inhale - INteractive Health Atlas of Lung conditions in England. Published 2019. Accessed September 30, 2021. https://fingertips.phe.org.uk/profile/inhale/data#page/0/gid/8000003/pat/46/par/E39000026/ati/165/are/E38000056/cid/4/page-options/ovw-do-0</w:t>
      </w:r>
    </w:p>
    <w:p w14:paraId="572E0D4D" w14:textId="77777777" w:rsidR="0024642D" w:rsidRPr="0043171B" w:rsidRDefault="0024642D" w:rsidP="00835B8C">
      <w:pPr>
        <w:pStyle w:val="Bibliography"/>
        <w:spacing w:line="480" w:lineRule="auto"/>
        <w:rPr>
          <w:rFonts w:cs="Arial"/>
          <w:lang w:val="en-US"/>
        </w:rPr>
      </w:pPr>
      <w:r w:rsidRPr="00D24CAB">
        <w:rPr>
          <w:rFonts w:cs="Arial"/>
          <w:lang w:val="de-DE"/>
        </w:rPr>
        <w:t xml:space="preserve">15. </w:t>
      </w:r>
      <w:r w:rsidRPr="00D24CAB">
        <w:rPr>
          <w:rFonts w:cs="Arial"/>
          <w:lang w:val="de-DE"/>
        </w:rPr>
        <w:tab/>
        <w:t xml:space="preserve">Glaab T, Banik N, Singer C, Wencker M. Leitlinienkonforme ambulante COPD-Behandlung in Deutschland. </w:t>
      </w:r>
      <w:r w:rsidRPr="0043171B">
        <w:rPr>
          <w:rFonts w:cs="Arial"/>
          <w:i/>
          <w:iCs/>
          <w:lang w:val="en-US"/>
        </w:rPr>
        <w:t>Dtsch med Wochenschr</w:t>
      </w:r>
      <w:r w:rsidRPr="0043171B">
        <w:rPr>
          <w:rFonts w:cs="Arial"/>
          <w:lang w:val="en-US"/>
        </w:rPr>
        <w:t>. 2006;131(21):1203-1208. doi:10.1055/s-2006-941752</w:t>
      </w:r>
    </w:p>
    <w:p w14:paraId="1CC13624" w14:textId="77777777" w:rsidR="0024642D" w:rsidRPr="00D24CAB" w:rsidRDefault="0024642D" w:rsidP="00835B8C">
      <w:pPr>
        <w:pStyle w:val="Bibliography"/>
        <w:spacing w:line="480" w:lineRule="auto"/>
        <w:rPr>
          <w:rFonts w:cs="Arial"/>
          <w:lang w:val="fr-FR"/>
        </w:rPr>
      </w:pPr>
      <w:r w:rsidRPr="0043171B">
        <w:rPr>
          <w:rFonts w:cs="Arial"/>
          <w:lang w:val="en-US"/>
        </w:rPr>
        <w:t xml:space="preserve">16. </w:t>
      </w:r>
      <w:r w:rsidRPr="0043171B">
        <w:rPr>
          <w:rFonts w:cs="Arial"/>
          <w:lang w:val="en-US"/>
        </w:rPr>
        <w:tab/>
        <w:t xml:space="preserve">Igarashi A, Fukuchi Y, Hirata K, et al. COPD uncovered: a cross-sectional study to assess the socioeconomic burden of COPD in Japan. </w:t>
      </w:r>
      <w:r w:rsidRPr="00D24CAB">
        <w:rPr>
          <w:rFonts w:cs="Arial"/>
          <w:i/>
          <w:iCs/>
          <w:lang w:val="fr-FR"/>
        </w:rPr>
        <w:t>Int J Chron Obstruct Pulmon Dis</w:t>
      </w:r>
      <w:r w:rsidRPr="00D24CAB">
        <w:rPr>
          <w:rFonts w:cs="Arial"/>
          <w:lang w:val="fr-FR"/>
        </w:rPr>
        <w:t>. 2018;13:2629-2641. doi:10.2147/COPD.S167476</w:t>
      </w:r>
    </w:p>
    <w:p w14:paraId="3B46BD86" w14:textId="77777777" w:rsidR="0024642D" w:rsidRPr="0043171B" w:rsidRDefault="0024642D" w:rsidP="00835B8C">
      <w:pPr>
        <w:pStyle w:val="Bibliography"/>
        <w:spacing w:line="480" w:lineRule="auto"/>
        <w:rPr>
          <w:rFonts w:cs="Arial"/>
          <w:lang w:val="en-US"/>
        </w:rPr>
      </w:pPr>
      <w:r w:rsidRPr="00D24CAB">
        <w:rPr>
          <w:rFonts w:cs="Arial"/>
          <w:lang w:val="fr-FR"/>
        </w:rPr>
        <w:t xml:space="preserve">17. </w:t>
      </w:r>
      <w:r w:rsidRPr="00D24CAB">
        <w:rPr>
          <w:rFonts w:cs="Arial"/>
          <w:lang w:val="fr-FR"/>
        </w:rPr>
        <w:tab/>
        <w:t xml:space="preserve">Camp PG, Hernandez P, Bourbeau J, et al. </w:t>
      </w:r>
      <w:r w:rsidRPr="0043171B">
        <w:rPr>
          <w:rFonts w:cs="Arial"/>
          <w:lang w:val="en-US"/>
        </w:rPr>
        <w:t xml:space="preserve">Pulmonary Rehabilitation in Canada: A Report from the Canadian Thoracic Society COPD Clinical Assembly. </w:t>
      </w:r>
      <w:r w:rsidRPr="0043171B">
        <w:rPr>
          <w:rFonts w:cs="Arial"/>
          <w:i/>
          <w:iCs/>
          <w:lang w:val="en-US"/>
        </w:rPr>
        <w:t>Canadian Respiratory Journal</w:t>
      </w:r>
      <w:r w:rsidRPr="0043171B">
        <w:rPr>
          <w:rFonts w:cs="Arial"/>
          <w:lang w:val="en-US"/>
        </w:rPr>
        <w:t>. 1900;22:369851. doi:10.1155/2015/369851</w:t>
      </w:r>
    </w:p>
    <w:p w14:paraId="23E18B3C" w14:textId="77777777" w:rsidR="0024642D" w:rsidRPr="0043171B" w:rsidRDefault="0024642D" w:rsidP="00835B8C">
      <w:pPr>
        <w:pStyle w:val="Bibliography"/>
        <w:spacing w:line="480" w:lineRule="auto"/>
        <w:rPr>
          <w:rFonts w:cs="Arial"/>
          <w:lang w:val="en-US"/>
        </w:rPr>
      </w:pPr>
      <w:r w:rsidRPr="0043171B">
        <w:rPr>
          <w:rFonts w:cs="Arial"/>
          <w:lang w:val="en-US"/>
        </w:rPr>
        <w:t xml:space="preserve">18. </w:t>
      </w:r>
      <w:r w:rsidRPr="0043171B">
        <w:rPr>
          <w:rFonts w:cs="Arial"/>
          <w:lang w:val="en-US"/>
        </w:rPr>
        <w:tab/>
        <w:t xml:space="preserve">Khan A, Dickens AP, Adab P, Jordan RE. Self-management behaviour and support among primary care COPD patients: cross-sectional analysis of data from the Birmingham Chronic </w:t>
      </w:r>
      <w:r w:rsidRPr="0043171B">
        <w:rPr>
          <w:rFonts w:cs="Arial"/>
          <w:lang w:val="en-US"/>
        </w:rPr>
        <w:lastRenderedPageBreak/>
        <w:t xml:space="preserve">Obstructive Pulmonary Disease Cohort. </w:t>
      </w:r>
      <w:r w:rsidRPr="0043171B">
        <w:rPr>
          <w:rFonts w:cs="Arial"/>
          <w:i/>
          <w:iCs/>
          <w:lang w:val="en-US"/>
        </w:rPr>
        <w:t>npj Prim Care Resp Med</w:t>
      </w:r>
      <w:r w:rsidRPr="0043171B">
        <w:rPr>
          <w:rFonts w:cs="Arial"/>
          <w:lang w:val="en-US"/>
        </w:rPr>
        <w:t>. 2017;27(1):46. doi:10.1038/s41533-017-0046-6</w:t>
      </w:r>
    </w:p>
    <w:p w14:paraId="1EA73033" w14:textId="77777777" w:rsidR="0024642D" w:rsidRPr="0043171B" w:rsidRDefault="0024642D" w:rsidP="00835B8C">
      <w:pPr>
        <w:pStyle w:val="Bibliography"/>
        <w:spacing w:line="480" w:lineRule="auto"/>
        <w:rPr>
          <w:rFonts w:cs="Arial"/>
          <w:lang w:val="en-US"/>
        </w:rPr>
      </w:pPr>
      <w:r w:rsidRPr="0043171B">
        <w:rPr>
          <w:rFonts w:cs="Arial"/>
          <w:lang w:val="en-US"/>
        </w:rPr>
        <w:t xml:space="preserve">19. </w:t>
      </w:r>
      <w:r w:rsidRPr="0043171B">
        <w:rPr>
          <w:rFonts w:cs="Arial"/>
          <w:lang w:val="en-US"/>
        </w:rPr>
        <w:tab/>
        <w:t xml:space="preserve">Lutter JI, Lukas M, Schwarzkopf L, et al. Utilization and determinants of use of non-pharmacological interventions in COPD: Results of the COSYCONET cohort. </w:t>
      </w:r>
      <w:r w:rsidRPr="0043171B">
        <w:rPr>
          <w:rFonts w:cs="Arial"/>
          <w:i/>
          <w:iCs/>
          <w:lang w:val="en-US"/>
        </w:rPr>
        <w:t>Respiratory Medicine</w:t>
      </w:r>
      <w:r w:rsidRPr="0043171B">
        <w:rPr>
          <w:rFonts w:cs="Arial"/>
          <w:lang w:val="en-US"/>
        </w:rPr>
        <w:t>. 2020;171:106087. doi:10.1016/j.rmed.2020.106087</w:t>
      </w:r>
    </w:p>
    <w:p w14:paraId="0EF0DF3C" w14:textId="77777777" w:rsidR="0024642D" w:rsidRPr="0043171B" w:rsidRDefault="0024642D" w:rsidP="00835B8C">
      <w:pPr>
        <w:pStyle w:val="Bibliography"/>
        <w:spacing w:line="480" w:lineRule="auto"/>
        <w:rPr>
          <w:rFonts w:cs="Arial"/>
          <w:lang w:val="en-US"/>
        </w:rPr>
      </w:pPr>
      <w:r w:rsidRPr="0043171B">
        <w:rPr>
          <w:rFonts w:cs="Arial"/>
          <w:lang w:val="en-US"/>
        </w:rPr>
        <w:t xml:space="preserve">20. </w:t>
      </w:r>
      <w:r w:rsidRPr="0043171B">
        <w:rPr>
          <w:rFonts w:cs="Arial"/>
          <w:lang w:val="en-US"/>
        </w:rPr>
        <w:tab/>
        <w:t xml:space="preserve">Maleki-Yazdi MR, Kelly SM, Lam SY, Marin M, Barbeau M, Walker V. The burden of illness in patients with moderate to severe chronic obstructive pulmonary disease in Canada. </w:t>
      </w:r>
      <w:r w:rsidRPr="0043171B">
        <w:rPr>
          <w:rFonts w:cs="Arial"/>
          <w:i/>
          <w:iCs/>
          <w:lang w:val="en-US"/>
        </w:rPr>
        <w:t>Can Respir J</w:t>
      </w:r>
      <w:r w:rsidRPr="0043171B">
        <w:rPr>
          <w:rFonts w:cs="Arial"/>
          <w:lang w:val="en-US"/>
        </w:rPr>
        <w:t>. 2012;19(5):319-324. doi:10.1155/2012/328460</w:t>
      </w:r>
    </w:p>
    <w:p w14:paraId="49B0B7F2" w14:textId="77777777" w:rsidR="0024642D" w:rsidRPr="0043171B" w:rsidRDefault="0024642D" w:rsidP="00835B8C">
      <w:pPr>
        <w:pStyle w:val="Bibliography"/>
        <w:spacing w:line="480" w:lineRule="auto"/>
        <w:rPr>
          <w:rFonts w:cs="Arial"/>
          <w:lang w:val="en-US"/>
        </w:rPr>
      </w:pPr>
      <w:r w:rsidRPr="0043171B">
        <w:rPr>
          <w:rFonts w:cs="Arial"/>
          <w:lang w:val="en-US"/>
        </w:rPr>
        <w:t xml:space="preserve">21. </w:t>
      </w:r>
      <w:r w:rsidRPr="0043171B">
        <w:rPr>
          <w:rFonts w:cs="Arial"/>
          <w:lang w:val="en-US"/>
        </w:rPr>
        <w:tab/>
        <w:t xml:space="preserve">FitzGerald JM, Haddon JM, Bradley-Kennedy C, Kuramoto L, Ford GT. Resource Use Study In COPD (RUSIC): A prospective study to quantify the effects of COPD exacerbations on health care resource use among COPD patients. </w:t>
      </w:r>
      <w:r w:rsidRPr="0043171B">
        <w:rPr>
          <w:rFonts w:cs="Arial"/>
          <w:i/>
          <w:iCs/>
          <w:lang w:val="en-US"/>
        </w:rPr>
        <w:t>Can Respir J</w:t>
      </w:r>
      <w:r w:rsidRPr="0043171B">
        <w:rPr>
          <w:rFonts w:cs="Arial"/>
          <w:lang w:val="en-US"/>
        </w:rPr>
        <w:t>. 2007;14(3):145-152.</w:t>
      </w:r>
    </w:p>
    <w:p w14:paraId="1B8D8CC4" w14:textId="77777777" w:rsidR="0024642D" w:rsidRPr="0043171B" w:rsidRDefault="0024642D" w:rsidP="00835B8C">
      <w:pPr>
        <w:pStyle w:val="Bibliography"/>
        <w:spacing w:line="480" w:lineRule="auto"/>
        <w:rPr>
          <w:rFonts w:cs="Arial"/>
          <w:lang w:val="en-US"/>
        </w:rPr>
      </w:pPr>
      <w:r w:rsidRPr="0043171B">
        <w:rPr>
          <w:rFonts w:cs="Arial"/>
          <w:lang w:val="en-US"/>
        </w:rPr>
        <w:t xml:space="preserve">22. </w:t>
      </w:r>
      <w:r w:rsidRPr="0043171B">
        <w:rPr>
          <w:rFonts w:cs="Arial"/>
          <w:lang w:val="en-US"/>
        </w:rPr>
        <w:tab/>
        <w:t>Rowe BH, Villa</w:t>
      </w:r>
      <w:r w:rsidRPr="0043171B">
        <w:rPr>
          <w:rFonts w:ascii="Cambria Math" w:hAnsi="Cambria Math" w:cs="Cambria Math"/>
          <w:lang w:val="en-US"/>
        </w:rPr>
        <w:t>‐</w:t>
      </w:r>
      <w:r w:rsidRPr="0043171B">
        <w:rPr>
          <w:rFonts w:cs="Arial"/>
          <w:lang w:val="en-US"/>
        </w:rPr>
        <w:t xml:space="preserve">Roel C, Guttman A, et al. Predictors of Hospital Admission for Chronic Obstructive Pulmonary Disease Exacerbations in Canadian Emergency Departments. </w:t>
      </w:r>
      <w:r w:rsidRPr="0043171B">
        <w:rPr>
          <w:rFonts w:cs="Arial"/>
          <w:i/>
          <w:iCs/>
          <w:lang w:val="en-US"/>
        </w:rPr>
        <w:t>Academic Emergency Medicine</w:t>
      </w:r>
      <w:r w:rsidRPr="0043171B">
        <w:rPr>
          <w:rFonts w:cs="Arial"/>
          <w:lang w:val="en-US"/>
        </w:rPr>
        <w:t>. 2009;16(4):316-324. doi:10.1111/j.1553-2712.2009.00366.x</w:t>
      </w:r>
    </w:p>
    <w:p w14:paraId="205E0A7B" w14:textId="77777777" w:rsidR="0024642D" w:rsidRPr="0043171B" w:rsidRDefault="0024642D" w:rsidP="00835B8C">
      <w:pPr>
        <w:pStyle w:val="Bibliography"/>
        <w:spacing w:line="480" w:lineRule="auto"/>
        <w:rPr>
          <w:rFonts w:cs="Arial"/>
          <w:lang w:val="en-US"/>
        </w:rPr>
      </w:pPr>
      <w:r w:rsidRPr="0043171B">
        <w:rPr>
          <w:rFonts w:cs="Arial"/>
          <w:lang w:val="en-US"/>
        </w:rPr>
        <w:t xml:space="preserve">23. </w:t>
      </w:r>
      <w:r w:rsidRPr="0043171B">
        <w:rPr>
          <w:rFonts w:cs="Arial"/>
          <w:lang w:val="en-US"/>
        </w:rPr>
        <w:tab/>
        <w:t>Canadian Institute for Health Information. Hospital stays in Canada. Accessed July 29, 2020. https://www.cihi.ca/en/hospital-stays-in-canada</w:t>
      </w:r>
    </w:p>
    <w:p w14:paraId="52C4CAE7" w14:textId="77777777" w:rsidR="0024642D" w:rsidRPr="00D24CAB" w:rsidRDefault="0024642D" w:rsidP="00835B8C">
      <w:pPr>
        <w:pStyle w:val="Bibliography"/>
        <w:spacing w:line="480" w:lineRule="auto"/>
        <w:rPr>
          <w:rFonts w:cs="Arial"/>
          <w:lang w:val="fr-FR"/>
        </w:rPr>
      </w:pPr>
      <w:r w:rsidRPr="0043171B">
        <w:rPr>
          <w:rFonts w:cs="Arial"/>
          <w:lang w:val="en-US"/>
        </w:rPr>
        <w:t xml:space="preserve">24. </w:t>
      </w:r>
      <w:r w:rsidRPr="0043171B">
        <w:rPr>
          <w:rFonts w:cs="Arial"/>
          <w:lang w:val="en-US"/>
        </w:rPr>
        <w:tab/>
        <w:t xml:space="preserve">Harries TH, Thornton HV, Crichton S, Schofield P, Gilkes A, White PT. Length of stay of COPD hospital admissions between 2006 and 2010: a retrospective longitudinal study. </w:t>
      </w:r>
      <w:r w:rsidRPr="00D24CAB">
        <w:rPr>
          <w:rFonts w:cs="Arial"/>
          <w:i/>
          <w:iCs/>
          <w:lang w:val="fr-FR"/>
        </w:rPr>
        <w:t>Int J Chron Obstruct Pulmon Dis</w:t>
      </w:r>
      <w:r w:rsidRPr="00D24CAB">
        <w:rPr>
          <w:rFonts w:cs="Arial"/>
          <w:lang w:val="fr-FR"/>
        </w:rPr>
        <w:t>. 2015;10:603-611. doi:10.2147/COPD.S77092</w:t>
      </w:r>
    </w:p>
    <w:p w14:paraId="62A8DEED" w14:textId="77777777" w:rsidR="0024642D" w:rsidRPr="0043171B" w:rsidRDefault="0024642D" w:rsidP="00835B8C">
      <w:pPr>
        <w:pStyle w:val="Bibliography"/>
        <w:spacing w:line="480" w:lineRule="auto"/>
        <w:rPr>
          <w:rFonts w:cs="Arial"/>
          <w:lang w:val="en-US"/>
        </w:rPr>
      </w:pPr>
      <w:r w:rsidRPr="00D24CAB">
        <w:rPr>
          <w:rFonts w:cs="Arial"/>
          <w:lang w:val="fr-FR"/>
        </w:rPr>
        <w:t xml:space="preserve">25. </w:t>
      </w:r>
      <w:r w:rsidRPr="00D24CAB">
        <w:rPr>
          <w:rFonts w:cs="Arial"/>
          <w:lang w:val="fr-FR"/>
        </w:rPr>
        <w:tab/>
        <w:t xml:space="preserve">Hurst J, McMillan V, Mortier K, et al. </w:t>
      </w:r>
      <w:r w:rsidRPr="0043171B">
        <w:rPr>
          <w:rFonts w:cs="Arial"/>
          <w:i/>
          <w:iCs/>
          <w:lang w:val="en-US"/>
        </w:rPr>
        <w:t>National Asthma and Chronic Obstructive Pulmonary Disease Audit Programme (NACAP). COPD Clinical Audit 2017/18 (People with COPD Exacerbations Discharged from Acute Hospitals in England and Wales between September 2017 and 2018. Data Analysis and Methodology Report.</w:t>
      </w:r>
      <w:r w:rsidRPr="0043171B">
        <w:rPr>
          <w:rFonts w:cs="Arial"/>
          <w:lang w:val="en-US"/>
        </w:rPr>
        <w:t xml:space="preserve"> RCP; 2019. https://www.nacap.org.uk/nacap/welcome.nsf/vwFiles/NACAP-COPD-SC-202007/$File/NACAP_COPD_SC_Clinical_National_Report_2018_19_060720.pdf?openelement</w:t>
      </w:r>
    </w:p>
    <w:p w14:paraId="037D103B" w14:textId="77777777" w:rsidR="0024642D" w:rsidRPr="0043171B" w:rsidRDefault="0024642D" w:rsidP="00835B8C">
      <w:pPr>
        <w:pStyle w:val="Bibliography"/>
        <w:spacing w:line="480" w:lineRule="auto"/>
        <w:rPr>
          <w:rFonts w:cs="Arial"/>
          <w:lang w:val="en-US"/>
        </w:rPr>
      </w:pPr>
      <w:r w:rsidRPr="00D24CAB">
        <w:rPr>
          <w:rFonts w:cs="Arial"/>
          <w:lang w:val="de-DE"/>
        </w:rPr>
        <w:lastRenderedPageBreak/>
        <w:t xml:space="preserve">26. </w:t>
      </w:r>
      <w:r w:rsidRPr="00D24CAB">
        <w:rPr>
          <w:rFonts w:cs="Arial"/>
          <w:lang w:val="de-DE"/>
        </w:rPr>
        <w:tab/>
        <w:t xml:space="preserve">Kirsch F, Schramm A, Schwarzkopf L, et al. </w:t>
      </w:r>
      <w:r w:rsidRPr="0043171B">
        <w:rPr>
          <w:rFonts w:cs="Arial"/>
          <w:lang w:val="en-US"/>
        </w:rPr>
        <w:t xml:space="preserve">Direct and indirect costs of COPD progression and its comorbidities in a structured disease management program: results from the LQ-DMP study. </w:t>
      </w:r>
      <w:r w:rsidRPr="0043171B">
        <w:rPr>
          <w:rFonts w:cs="Arial"/>
          <w:i/>
          <w:iCs/>
          <w:lang w:val="en-US"/>
        </w:rPr>
        <w:t>Respir Res</w:t>
      </w:r>
      <w:r w:rsidRPr="0043171B">
        <w:rPr>
          <w:rFonts w:cs="Arial"/>
          <w:lang w:val="en-US"/>
        </w:rPr>
        <w:t>. 2019;20. doi:10.1186/s12931-019-1179-7</w:t>
      </w:r>
    </w:p>
    <w:p w14:paraId="6FE44AA6" w14:textId="77777777" w:rsidR="0024642D" w:rsidRPr="00D24CAB" w:rsidRDefault="0024642D" w:rsidP="00835B8C">
      <w:pPr>
        <w:pStyle w:val="Bibliography"/>
        <w:spacing w:line="480" w:lineRule="auto"/>
        <w:rPr>
          <w:rFonts w:cs="Arial"/>
          <w:lang w:val="nl-NL"/>
        </w:rPr>
      </w:pPr>
      <w:r w:rsidRPr="0043171B">
        <w:rPr>
          <w:rFonts w:cs="Arial"/>
          <w:lang w:val="en-US"/>
        </w:rPr>
        <w:t xml:space="preserve">27. </w:t>
      </w:r>
      <w:r w:rsidRPr="0043171B">
        <w:rPr>
          <w:rFonts w:cs="Arial"/>
          <w:lang w:val="en-US"/>
        </w:rPr>
        <w:tab/>
        <w:t xml:space="preserve">Achelrod D, Schreyögg J, Stargardt T. Health-economic evaluation of home telemonitoring for COPD in Germany: evidence from a large population-based cohort. </w:t>
      </w:r>
      <w:r w:rsidRPr="00D24CAB">
        <w:rPr>
          <w:rFonts w:cs="Arial"/>
          <w:i/>
          <w:iCs/>
          <w:lang w:val="nl-NL"/>
        </w:rPr>
        <w:t>Eur J Health Econ</w:t>
      </w:r>
      <w:r w:rsidRPr="00D24CAB">
        <w:rPr>
          <w:rFonts w:cs="Arial"/>
          <w:lang w:val="nl-NL"/>
        </w:rPr>
        <w:t>. 2017;18(7):869-882. doi:10.1007/s10198-016-0834-x</w:t>
      </w:r>
    </w:p>
    <w:p w14:paraId="2410AA62" w14:textId="77777777" w:rsidR="0024642D" w:rsidRPr="0043171B" w:rsidRDefault="0024642D" w:rsidP="00835B8C">
      <w:pPr>
        <w:pStyle w:val="Bibliography"/>
        <w:spacing w:line="480" w:lineRule="auto"/>
        <w:rPr>
          <w:rFonts w:cs="Arial"/>
          <w:lang w:val="en-US"/>
        </w:rPr>
      </w:pPr>
      <w:r w:rsidRPr="00D24CAB">
        <w:rPr>
          <w:rFonts w:cs="Arial"/>
          <w:lang w:val="nl-NL"/>
        </w:rPr>
        <w:t xml:space="preserve">28. </w:t>
      </w:r>
      <w:r w:rsidRPr="00D24CAB">
        <w:rPr>
          <w:rFonts w:cs="Arial"/>
          <w:lang w:val="nl-NL"/>
        </w:rPr>
        <w:tab/>
        <w:t xml:space="preserve">Nowak D, Dietrich E, Oberender P, et al. </w:t>
      </w:r>
      <w:r w:rsidRPr="00D24CAB">
        <w:rPr>
          <w:rFonts w:cs="Arial"/>
          <w:lang w:val="de-DE"/>
        </w:rPr>
        <w:t xml:space="preserve">Krankheitskosten von COPD in Deutschland. </w:t>
      </w:r>
      <w:r w:rsidRPr="0043171B">
        <w:rPr>
          <w:rFonts w:cs="Arial"/>
          <w:i/>
          <w:iCs/>
          <w:lang w:val="en-US"/>
        </w:rPr>
        <w:t>Pneumologie</w:t>
      </w:r>
      <w:r w:rsidRPr="0043171B">
        <w:rPr>
          <w:rFonts w:cs="Arial"/>
          <w:lang w:val="en-US"/>
        </w:rPr>
        <w:t>. 2004;58(12):837-844. doi:10.1055/s-2004-830143</w:t>
      </w:r>
    </w:p>
    <w:p w14:paraId="2E65309E" w14:textId="77777777" w:rsidR="0024642D" w:rsidRPr="0043171B" w:rsidRDefault="0024642D" w:rsidP="00835B8C">
      <w:pPr>
        <w:pStyle w:val="Bibliography"/>
        <w:spacing w:line="480" w:lineRule="auto"/>
        <w:rPr>
          <w:rFonts w:cs="Arial"/>
          <w:lang w:val="en-US"/>
        </w:rPr>
      </w:pPr>
      <w:r w:rsidRPr="0043171B">
        <w:rPr>
          <w:rFonts w:cs="Arial"/>
          <w:lang w:val="en-US"/>
        </w:rPr>
        <w:t xml:space="preserve">29. </w:t>
      </w:r>
      <w:r w:rsidRPr="0043171B">
        <w:rPr>
          <w:rFonts w:cs="Arial"/>
          <w:lang w:val="en-US"/>
        </w:rPr>
        <w:tab/>
        <w:t xml:space="preserve">Nishimura S, Zaher C. Cost impact of COPD in Japan: Opportunities and challenges? </w:t>
      </w:r>
      <w:r w:rsidRPr="0043171B">
        <w:rPr>
          <w:rFonts w:cs="Arial"/>
          <w:i/>
          <w:iCs/>
          <w:lang w:val="en-US"/>
        </w:rPr>
        <w:t>Respirology</w:t>
      </w:r>
      <w:r w:rsidRPr="0043171B">
        <w:rPr>
          <w:rFonts w:cs="Arial"/>
          <w:lang w:val="en-US"/>
        </w:rPr>
        <w:t>. 2004;9(4):466-473. doi:10.1111/j.1440-1843.2004.00617.x</w:t>
      </w:r>
    </w:p>
    <w:p w14:paraId="7B06EE05" w14:textId="77777777" w:rsidR="0024642D" w:rsidRPr="0043171B" w:rsidRDefault="0024642D" w:rsidP="00835B8C">
      <w:pPr>
        <w:pStyle w:val="Bibliography"/>
        <w:spacing w:line="480" w:lineRule="auto"/>
        <w:rPr>
          <w:rFonts w:cs="Arial"/>
          <w:lang w:val="en-US"/>
        </w:rPr>
      </w:pPr>
      <w:r w:rsidRPr="0043171B">
        <w:rPr>
          <w:rFonts w:cs="Arial"/>
          <w:lang w:val="en-US"/>
        </w:rPr>
        <w:t xml:space="preserve">30. </w:t>
      </w:r>
      <w:r w:rsidRPr="0043171B">
        <w:rPr>
          <w:rFonts w:cs="Arial"/>
          <w:lang w:val="en-US"/>
        </w:rPr>
        <w:tab/>
        <w:t xml:space="preserve">Punekar YS, Shukla A, Müllerova H. COPD management costs according to the frequency of COPD exacerbations in UK primary care. </w:t>
      </w:r>
      <w:r w:rsidRPr="0043171B">
        <w:rPr>
          <w:rFonts w:cs="Arial"/>
          <w:i/>
          <w:iCs/>
          <w:lang w:val="en-US"/>
        </w:rPr>
        <w:t>Int J Chron Obstruct Pulmon Dis</w:t>
      </w:r>
      <w:r w:rsidRPr="0043171B">
        <w:rPr>
          <w:rFonts w:cs="Arial"/>
          <w:lang w:val="en-US"/>
        </w:rPr>
        <w:t>. 2014;9:65-73. doi:10.2147/COPD.S54417</w:t>
      </w:r>
    </w:p>
    <w:p w14:paraId="53E620BD" w14:textId="77777777" w:rsidR="0024642D" w:rsidRPr="0043171B" w:rsidRDefault="0024642D" w:rsidP="00835B8C">
      <w:pPr>
        <w:pStyle w:val="Bibliography"/>
        <w:spacing w:line="480" w:lineRule="auto"/>
        <w:rPr>
          <w:rFonts w:cs="Arial"/>
          <w:lang w:val="en-US"/>
        </w:rPr>
      </w:pPr>
      <w:r w:rsidRPr="0043171B">
        <w:rPr>
          <w:rFonts w:cs="Arial"/>
          <w:lang w:val="en-US"/>
        </w:rPr>
        <w:t xml:space="preserve">31. </w:t>
      </w:r>
      <w:r w:rsidRPr="0043171B">
        <w:rPr>
          <w:rFonts w:cs="Arial"/>
          <w:lang w:val="en-US"/>
        </w:rPr>
        <w:tab/>
        <w:t xml:space="preserve">Rehman A ur, Hassali MAA, Muhammad SA, Harun SN, Shah S, Abbas S. The economic burden of chronic obstructive pulmonary disease (COPD) in Europe: results from a systematic review of the literature. </w:t>
      </w:r>
      <w:r w:rsidRPr="0043171B">
        <w:rPr>
          <w:rFonts w:cs="Arial"/>
          <w:i/>
          <w:iCs/>
          <w:lang w:val="en-US"/>
        </w:rPr>
        <w:t>Eur J Health Econ</w:t>
      </w:r>
      <w:r w:rsidRPr="0043171B">
        <w:rPr>
          <w:rFonts w:cs="Arial"/>
          <w:lang w:val="en-US"/>
        </w:rPr>
        <w:t>. 2020;21(2):181-194. doi:10.1007/s10198-019-01119-1</w:t>
      </w:r>
    </w:p>
    <w:p w14:paraId="3E82D44B" w14:textId="77777777" w:rsidR="0024642D" w:rsidRPr="0043171B" w:rsidRDefault="0024642D" w:rsidP="00835B8C">
      <w:pPr>
        <w:pStyle w:val="Bibliography"/>
        <w:spacing w:line="480" w:lineRule="auto"/>
        <w:rPr>
          <w:rFonts w:cs="Arial"/>
          <w:lang w:val="en-US"/>
        </w:rPr>
      </w:pPr>
      <w:r w:rsidRPr="0043171B">
        <w:rPr>
          <w:rFonts w:cs="Arial"/>
          <w:lang w:val="en-US"/>
        </w:rPr>
        <w:t xml:space="preserve">32. </w:t>
      </w:r>
      <w:r w:rsidRPr="0043171B">
        <w:rPr>
          <w:rFonts w:cs="Arial"/>
          <w:lang w:val="en-US"/>
        </w:rPr>
        <w:tab/>
        <w:t xml:space="preserve">Mittmann N, Kuramoto L, Seung SJ, Haddon JM, Bradley-Kennedy C, FitzGerald JM. The cost of moderate and severe COPD exacerbations to the Canadian healthcare system. </w:t>
      </w:r>
      <w:r w:rsidRPr="0043171B">
        <w:rPr>
          <w:rFonts w:cs="Arial"/>
          <w:i/>
          <w:iCs/>
          <w:lang w:val="en-US"/>
        </w:rPr>
        <w:t>Respiratory Medicine</w:t>
      </w:r>
      <w:r w:rsidRPr="0043171B">
        <w:rPr>
          <w:rFonts w:cs="Arial"/>
          <w:lang w:val="en-US"/>
        </w:rPr>
        <w:t>. 2008;102(3):413-421. doi:10.1016/j.rmed.2007.10.010</w:t>
      </w:r>
    </w:p>
    <w:p w14:paraId="3BFCF253" w14:textId="22FFCF31" w:rsidR="0038532B" w:rsidRPr="0043171B" w:rsidRDefault="0038532B" w:rsidP="00835B8C">
      <w:pPr>
        <w:rPr>
          <w:rFonts w:cs="Arial"/>
          <w:lang w:val="en-US"/>
        </w:rPr>
        <w:sectPr w:rsidR="0038532B" w:rsidRPr="0043171B" w:rsidSect="0038532B">
          <w:pgSz w:w="11906" w:h="16838"/>
          <w:pgMar w:top="1440" w:right="1440" w:bottom="1440" w:left="1440" w:header="708" w:footer="708" w:gutter="0"/>
          <w:cols w:space="708"/>
          <w:docGrid w:linePitch="360"/>
        </w:sectPr>
      </w:pPr>
      <w:r w:rsidRPr="0043171B">
        <w:rPr>
          <w:rFonts w:cs="Arial"/>
          <w:lang w:val="en-US"/>
        </w:rPr>
        <w:fldChar w:fldCharType="end"/>
      </w:r>
    </w:p>
    <w:p w14:paraId="03C509B1" w14:textId="2A241D05" w:rsidR="00606C80" w:rsidRPr="0043171B" w:rsidRDefault="00E00DDE" w:rsidP="00835B8C">
      <w:pPr>
        <w:pStyle w:val="Heading1"/>
      </w:pPr>
      <w:bookmarkStart w:id="10" w:name="_Toc88663562"/>
      <w:r w:rsidRPr="0043171B">
        <w:lastRenderedPageBreak/>
        <w:t xml:space="preserve">Appendix G: </w:t>
      </w:r>
      <w:r w:rsidR="00606C80" w:rsidRPr="0043171B">
        <w:t xml:space="preserve">Overview of the </w:t>
      </w:r>
      <w:r w:rsidR="00922B64" w:rsidRPr="0043171B">
        <w:t>E</w:t>
      </w:r>
      <w:r w:rsidR="00606C80" w:rsidRPr="0043171B">
        <w:t xml:space="preserve">videnced </w:t>
      </w:r>
      <w:r w:rsidR="00922B64" w:rsidRPr="0043171B">
        <w:t>C</w:t>
      </w:r>
      <w:r w:rsidR="00606C80" w:rsidRPr="0043171B">
        <w:t xml:space="preserve">are </w:t>
      </w:r>
      <w:r w:rsidR="00922B64" w:rsidRPr="0043171B">
        <w:t>P</w:t>
      </w:r>
      <w:r w:rsidR="00606C80" w:rsidRPr="0043171B">
        <w:t>athway for COPD in Japan</w:t>
      </w:r>
      <w:r w:rsidR="005D250E" w:rsidRPr="0043171B">
        <w:rPr>
          <w:noProof/>
        </w:rPr>
        <mc:AlternateContent>
          <mc:Choice Requires="wps">
            <w:drawing>
              <wp:anchor distT="0" distB="0" distL="114300" distR="114300" simplePos="0" relativeHeight="251673600" behindDoc="0" locked="0" layoutInCell="1" allowOverlap="1" wp14:anchorId="612F5817" wp14:editId="5638E520">
                <wp:simplePos x="0" y="0"/>
                <wp:positionH relativeFrom="column">
                  <wp:posOffset>5744210</wp:posOffset>
                </wp:positionH>
                <wp:positionV relativeFrom="paragraph">
                  <wp:posOffset>6792595</wp:posOffset>
                </wp:positionV>
                <wp:extent cx="0" cy="0"/>
                <wp:effectExtent l="0" t="0" r="0" b="0"/>
                <wp:wrapNone/>
                <wp:docPr id="30" name="TextBox 29">
                  <a:extLst xmlns:a="http://schemas.openxmlformats.org/drawingml/2006/main">
                    <a:ext uri="{FF2B5EF4-FFF2-40B4-BE49-F238E27FC236}">
                      <a16:creationId xmlns:a16="http://schemas.microsoft.com/office/drawing/2014/main" id="{F6BDD4EB-716F-4C9F-97F6-EFE4C0CF89B9}"/>
                    </a:ext>
                  </a:extLst>
                </wp:docPr>
                <wp:cNvGraphicFramePr/>
                <a:graphic xmlns:a="http://schemas.openxmlformats.org/drawingml/2006/main">
                  <a:graphicData uri="http://schemas.microsoft.com/office/word/2010/wordprocessingShape">
                    <wps:wsp>
                      <wps:cNvSpPr txBox="1"/>
                      <wps:spPr>
                        <a:xfrm>
                          <a:off x="0" y="0"/>
                          <a:ext cx="0" cy="0"/>
                        </a:xfrm>
                        <a:prstGeom prst="rect">
                          <a:avLst/>
                        </a:prstGeom>
                        <a:noFill/>
                      </wps:spPr>
                      <wps:bodyPr wrap="none" rtlCol="0">
                        <a:noAutofit/>
                      </wps:bodyPr>
                    </wps:wsp>
                  </a:graphicData>
                </a:graphic>
              </wp:anchor>
            </w:drawing>
          </mc:Choice>
          <mc:Fallback>
            <w:pict>
              <v:shapetype w14:anchorId="7B94925A" id="_x0000_t202" coordsize="21600,21600" o:spt="202" path="m,l,21600r21600,l21600,xe">
                <v:stroke joinstyle="miter"/>
                <v:path gradientshapeok="t" o:connecttype="rect"/>
              </v:shapetype>
              <v:shape id="TextBox 29" o:spid="_x0000_s1026" type="#_x0000_t202" style="position:absolute;margin-left:452.3pt;margin-top:534.85pt;width:0;height:0;z-index:251673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" filled="f" stroked="f"/>
            </w:pict>
          </mc:Fallback>
        </mc:AlternateContent>
      </w:r>
      <w:r w:rsidR="005D250E" w:rsidRPr="0043171B">
        <w:rPr>
          <w:noProof/>
        </w:rPr>
        <mc:AlternateContent>
          <mc:Choice Requires="wps">
            <w:drawing>
              <wp:anchor distT="0" distB="0" distL="114300" distR="114300" simplePos="0" relativeHeight="251674624" behindDoc="0" locked="0" layoutInCell="1" allowOverlap="1" wp14:anchorId="457A6330" wp14:editId="5A182173">
                <wp:simplePos x="0" y="0"/>
                <wp:positionH relativeFrom="column">
                  <wp:posOffset>13637260</wp:posOffset>
                </wp:positionH>
                <wp:positionV relativeFrom="paragraph">
                  <wp:posOffset>1405890</wp:posOffset>
                </wp:positionV>
                <wp:extent cx="1435426" cy="1558636"/>
                <wp:effectExtent l="0" t="0" r="0" b="3810"/>
                <wp:wrapNone/>
                <wp:docPr id="31" name="Text Placeholder 10">
                  <a:extLst xmlns:a="http://schemas.openxmlformats.org/drawingml/2006/main">
                    <a:ext uri="{FF2B5EF4-FFF2-40B4-BE49-F238E27FC236}">
                      <a16:creationId xmlns:a16="http://schemas.microsoft.com/office/drawing/2014/main" id="{B87A02E3-21C0-4A42-AE6E-A4F80F4B1727}"/>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426" cy="1558636"/>
                        </a:xfrm>
                        <a:prstGeom prst="roundRect">
                          <a:avLst/>
                        </a:prstGeom>
                        <a:solidFill>
                          <a:srgbClr val="DDEAF4"/>
                        </a:solidFill>
                      </wps:spPr>
                      <wps:txbx>
                        <w:txbxContent>
                          <w:p w14:paraId="188C0BA5" w14:textId="77777777" w:rsidR="005D250E" w:rsidRDefault="005D250E" w:rsidP="005D250E">
                            <w:r>
                              <w:t xml:space="preserve">Total cost: </w:t>
                            </w:r>
                            <w:r>
                              <w:rPr>
                                <w:b/>
                                <w:bCs/>
                              </w:rPr>
                              <w:t>¥815.5 billion</w:t>
                            </w:r>
                            <w:r>
                              <w:t xml:space="preserve"> per year.</w:t>
                            </w:r>
                            <w:r>
                              <w:br/>
                              <w:t xml:space="preserve">The average annual total cost per patient for moderate/severe COPD is estimated to be </w:t>
                            </w:r>
                            <w:r>
                              <w:rPr>
                                <w:b/>
                                <w:bCs/>
                              </w:rPr>
                              <w:t>¥439,124</w:t>
                            </w:r>
                            <w:r>
                              <w:t>.</w:t>
                            </w:r>
                            <w:r>
                              <w:rPr>
                                <w:b/>
                                <w:bCs/>
                              </w:rPr>
                              <w:t xml:space="preserve"> </w:t>
                            </w:r>
                            <w:r>
                              <w:t>[6]</w:t>
                            </w:r>
                          </w:p>
                        </w:txbxContent>
                      </wps:txbx>
                      <wps:bodyPr lIns="36000" rIns="36000" anchor="ctr"/>
                    </wps:wsp>
                  </a:graphicData>
                </a:graphic>
              </wp:anchor>
            </w:drawing>
          </mc:Choice>
          <mc:Fallback>
            <w:pict>
              <v:roundrect w14:anchorId="457A6330" id="Text Placeholder 10" o:spid="_x0000_s1026" style="position:absolute;margin-left:1073.8pt;margin-top:110.7pt;width:113.05pt;height:122.75pt;z-index:25167462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" fillcolor="#ddeaf4" stroked="f">
                <v:textbox inset="1mm,,1mm">
                  <w:txbxContent>
                    <w:p w14:paraId="188C0BA5" w14:textId="77777777" w:rsidR="005D250E" w:rsidRDefault="005D250E" w:rsidP="005D250E">
                      <w:r>
                        <w:t xml:space="preserve">Total cost: </w:t>
                      </w:r>
                      <w:r>
                        <w:rPr>
                          <w:b/>
                          <w:bCs/>
                        </w:rPr>
                        <w:t>¥815.5 billion</w:t>
                      </w:r>
                      <w:r>
                        <w:t xml:space="preserve"> per year.</w:t>
                      </w:r>
                      <w:r>
                        <w:br/>
                        <w:t xml:space="preserve">The average annual total cost per patient for moderate/severe COPD is estimated to be </w:t>
                      </w:r>
                      <w:r>
                        <w:rPr>
                          <w:b/>
                          <w:bCs/>
                        </w:rPr>
                        <w:t>¥439,124</w:t>
                      </w:r>
                      <w:r>
                        <w:t>.</w:t>
                      </w:r>
                      <w:r>
                        <w:rPr>
                          <w:b/>
                          <w:bCs/>
                        </w:rPr>
                        <w:t xml:space="preserve"> </w:t>
                      </w:r>
                      <w:r>
                        <w:t>[6]</w:t>
                      </w:r>
                    </w:p>
                  </w:txbxContent>
                </v:textbox>
              </v:roundrect>
            </w:pict>
          </mc:Fallback>
        </mc:AlternateContent>
      </w:r>
      <w:r w:rsidR="005D250E" w:rsidRPr="0043171B">
        <w:rPr>
          <w:noProof/>
        </w:rPr>
        <mc:AlternateContent>
          <mc:Choice Requires="wps">
            <w:drawing>
              <wp:anchor distT="0" distB="0" distL="114300" distR="114300" simplePos="0" relativeHeight="251676672" behindDoc="0" locked="0" layoutInCell="1" allowOverlap="1" wp14:anchorId="79CE8507" wp14:editId="6AC80DBE">
                <wp:simplePos x="0" y="0"/>
                <wp:positionH relativeFrom="column">
                  <wp:posOffset>13590270</wp:posOffset>
                </wp:positionH>
                <wp:positionV relativeFrom="paragraph">
                  <wp:posOffset>4834890</wp:posOffset>
                </wp:positionV>
                <wp:extent cx="1432664" cy="1324704"/>
                <wp:effectExtent l="0" t="0" r="0" b="8890"/>
                <wp:wrapNone/>
                <wp:docPr id="33" name="Text Placeholder 10">
                  <a:extLst xmlns:a="http://schemas.openxmlformats.org/drawingml/2006/main">
                    <a:ext uri="{FF2B5EF4-FFF2-40B4-BE49-F238E27FC236}">
                      <a16:creationId xmlns:a16="http://schemas.microsoft.com/office/drawing/2014/main" id="{D87940B3-30D5-44DA-BAF2-64C0C07347B3}"/>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2664" cy="1324704"/>
                        </a:xfrm>
                        <a:prstGeom prst="roundRect">
                          <a:avLst/>
                        </a:prstGeom>
                        <a:solidFill>
                          <a:srgbClr val="DDEAF4"/>
                        </a:solidFill>
                      </wps:spPr>
                      <wps:txbx>
                        <w:txbxContent>
                          <w:p w14:paraId="294F6D0B" w14:textId="77777777" w:rsidR="005D250E" w:rsidRDefault="005D250E" w:rsidP="005D250E">
                            <w:r>
                              <w:t xml:space="preserve">COPD is the </w:t>
                            </w:r>
                            <w:r>
                              <w:rPr>
                                <w:b/>
                                <w:bCs/>
                              </w:rPr>
                              <w:t>10</w:t>
                            </w:r>
                            <w:r>
                              <w:rPr>
                                <w:b/>
                                <w:bCs/>
                                <w:position w:val="7"/>
                                <w:vertAlign w:val="superscript"/>
                              </w:rPr>
                              <w:t>th</w:t>
                            </w:r>
                            <w:r>
                              <w:t xml:space="preserve"> highest cause of death in Japan. [12]</w:t>
                            </w:r>
                          </w:p>
                          <w:p w14:paraId="671716F6" w14:textId="77777777" w:rsidR="005D250E" w:rsidRDefault="005D250E" w:rsidP="005D250E">
                            <w:pPr>
                              <w:rPr>
                                <w:b/>
                                <w:bCs/>
                              </w:rPr>
                            </w:pPr>
                            <w:r>
                              <w:rPr>
                                <w:b/>
                                <w:bCs/>
                              </w:rPr>
                              <w:t xml:space="preserve">18,577 </w:t>
                            </w:r>
                            <w:r>
                              <w:t>died of COPD in 2018 (15.0 per 100,000). [21]</w:t>
                            </w:r>
                          </w:p>
                        </w:txbxContent>
                      </wps:txbx>
                      <wps:bodyPr lIns="36000" rIns="36000" anchor="ctr"/>
                    </wps:wsp>
                  </a:graphicData>
                </a:graphic>
              </wp:anchor>
            </w:drawing>
          </mc:Choice>
          <mc:Fallback>
            <w:pict>
              <v:roundrect w14:anchorId="79CE8507" id="_x0000_s1027" style="position:absolute;margin-left:1070.1pt;margin-top:380.7pt;width:112.8pt;height:104.3pt;z-index:25167667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" fillcolor="#ddeaf4" stroked="f">
                <v:textbox inset="1mm,,1mm">
                  <w:txbxContent>
                    <w:p w14:paraId="294F6D0B" w14:textId="77777777" w:rsidR="005D250E" w:rsidRDefault="005D250E" w:rsidP="005D250E">
                      <w:r>
                        <w:t xml:space="preserve">COPD is the </w:t>
                      </w:r>
                      <w:r>
                        <w:rPr>
                          <w:b/>
                          <w:bCs/>
                        </w:rPr>
                        <w:t>10</w:t>
                      </w:r>
                      <w:r>
                        <w:rPr>
                          <w:b/>
                          <w:bCs/>
                          <w:position w:val="7"/>
                          <w:vertAlign w:val="superscript"/>
                        </w:rPr>
                        <w:t>th</w:t>
                      </w:r>
                      <w:r>
                        <w:t xml:space="preserve"> highest cause of death in Japan. [12]</w:t>
                      </w:r>
                    </w:p>
                    <w:p w14:paraId="671716F6" w14:textId="77777777" w:rsidR="005D250E" w:rsidRDefault="005D250E" w:rsidP="005D250E">
                      <w:pPr>
                        <w:rPr>
                          <w:b/>
                          <w:bCs/>
                        </w:rPr>
                      </w:pPr>
                      <w:r>
                        <w:rPr>
                          <w:b/>
                          <w:bCs/>
                        </w:rPr>
                        <w:t xml:space="preserve">18,577 </w:t>
                      </w:r>
                      <w:r>
                        <w:t>died of COPD in 2018 (15.0 per 100,000). [21]</w:t>
                      </w:r>
                    </w:p>
                  </w:txbxContent>
                </v:textbox>
              </v:roundrect>
            </w:pict>
          </mc:Fallback>
        </mc:AlternateContent>
      </w:r>
      <w:r w:rsidR="005D250E" w:rsidRPr="0043171B">
        <w:rPr>
          <w:noProof/>
        </w:rPr>
        <mc:AlternateContent>
          <mc:Choice Requires="wps">
            <w:drawing>
              <wp:anchor distT="0" distB="0" distL="114300" distR="114300" simplePos="0" relativeHeight="251684864" behindDoc="0" locked="0" layoutInCell="1" allowOverlap="1" wp14:anchorId="57BBD63D" wp14:editId="17C4317B">
                <wp:simplePos x="0" y="0"/>
                <wp:positionH relativeFrom="column">
                  <wp:posOffset>13963650</wp:posOffset>
                </wp:positionH>
                <wp:positionV relativeFrom="paragraph">
                  <wp:posOffset>2902585</wp:posOffset>
                </wp:positionV>
                <wp:extent cx="1080000" cy="576000"/>
                <wp:effectExtent l="0" t="0" r="6350" b="0"/>
                <wp:wrapNone/>
                <wp:docPr id="41" name="Text Placeholder 10">
                  <a:hlinkClick xmlns:a="http://schemas.openxmlformats.org/drawingml/2006/main" r:id="" action="ppaction://hlinksldjump?num=13"/>
                  <a:extLst xmlns:a="http://schemas.openxmlformats.org/drawingml/2006/main">
                    <a:ext uri="{FF2B5EF4-FFF2-40B4-BE49-F238E27FC236}">
                      <a16:creationId xmlns:a16="http://schemas.microsoft.com/office/drawing/2014/main" id="{BC548D85-7ED9-44A5-88D2-D99B4642FC2F}"/>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80000" cy="576000"/>
                        </a:xfrm>
                        <a:prstGeom prst="roundRect">
                          <a:avLst/>
                        </a:prstGeom>
                        <a:solidFill>
                          <a:srgbClr val="0B70B6"/>
                        </a:solidFill>
                      </wps:spPr>
                      <wps:txbx>
                        <w:txbxContent>
                          <w:p w14:paraId="6BD98223" w14:textId="77777777" w:rsidR="005D250E" w:rsidRDefault="005D250E" w:rsidP="005D250E">
                            <w:r>
                              <w:t>Treatment review and adjustment</w:t>
                            </w:r>
                          </w:p>
                        </w:txbxContent>
                      </wps:txbx>
                      <wps:bodyPr wrap="square" lIns="36000" rIns="36000" anchor="ctr">
                        <a:noAutofit/>
                      </wps:bodyPr>
                    </wps:wsp>
                  </a:graphicData>
                </a:graphic>
              </wp:anchor>
            </w:drawing>
          </mc:Choice>
          <mc:Fallback>
            <w:pict>
              <v:roundrect w14:anchorId="57BBD63D" id="_x0000_s1028" href="" style="position:absolute;margin-left:1099.5pt;margin-top:228.55pt;width:85.05pt;height:45.35pt;z-index:2516848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" o:button="t" fillcolor="#0b70b6" stroked="f">
                <v:fill o:detectmouseclick="t"/>
                <v:textbox inset="1mm,,1mm">
                  <w:txbxContent>
                    <w:p w14:paraId="6BD98223" w14:textId="77777777" w:rsidR="005D250E" w:rsidRDefault="005D250E" w:rsidP="005D250E">
                      <w:r>
                        <w:t>Treatment review and adjustment</w:t>
                      </w:r>
                    </w:p>
                  </w:txbxContent>
                </v:textbox>
              </v:roundrect>
            </w:pict>
          </mc:Fallback>
        </mc:AlternateContent>
      </w:r>
      <w:r w:rsidR="005D250E" w:rsidRPr="0043171B">
        <w:rPr>
          <w:noProof/>
        </w:rPr>
        <mc:AlternateContent>
          <mc:Choice Requires="wps">
            <w:drawing>
              <wp:anchor distT="0" distB="0" distL="114300" distR="114300" simplePos="0" relativeHeight="251686912" behindDoc="0" locked="0" layoutInCell="1" allowOverlap="1" wp14:anchorId="7F06C9CB" wp14:editId="5CAAEE1C">
                <wp:simplePos x="0" y="0"/>
                <wp:positionH relativeFrom="column">
                  <wp:posOffset>13749655</wp:posOffset>
                </wp:positionH>
                <wp:positionV relativeFrom="paragraph">
                  <wp:posOffset>4372610</wp:posOffset>
                </wp:positionV>
                <wp:extent cx="1080000" cy="576000"/>
                <wp:effectExtent l="0" t="0" r="6350" b="0"/>
                <wp:wrapNone/>
                <wp:docPr id="43" name="Text Placeholder 10">
                  <a:extLst xmlns:a="http://schemas.openxmlformats.org/drawingml/2006/main">
                    <a:ext uri="{FF2B5EF4-FFF2-40B4-BE49-F238E27FC236}">
                      <a16:creationId xmlns:a16="http://schemas.microsoft.com/office/drawing/2014/main" id="{CEBFA7C3-4714-4DC8-AC4A-09BFB55F7A9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80000" cy="576000"/>
                        </a:xfrm>
                        <a:prstGeom prst="roundRect">
                          <a:avLst/>
                        </a:prstGeom>
                        <a:solidFill>
                          <a:srgbClr val="0B70B6"/>
                        </a:solidFill>
                      </wps:spPr>
                      <wps:txbx>
                        <w:txbxContent>
                          <w:p w14:paraId="6502557F" w14:textId="77777777" w:rsidR="005D250E" w:rsidRDefault="005D250E" w:rsidP="005D250E">
                            <w:r>
                              <w:t>Mortality</w:t>
                            </w:r>
                          </w:p>
                        </w:txbxContent>
                      </wps:txbx>
                      <wps:bodyPr wrap="square" lIns="36000" rIns="36000" anchor="ctr">
                        <a:noAutofit/>
                      </wps:bodyPr>
                    </wps:wsp>
                  </a:graphicData>
                </a:graphic>
              </wp:anchor>
            </w:drawing>
          </mc:Choice>
          <mc:Fallback>
            <w:pict>
              <v:roundrect w14:anchorId="7F06C9CB" id="_x0000_s1029" style="position:absolute;margin-left:1082.65pt;margin-top:344.3pt;width:85.05pt;height:45.35pt;z-index:2516869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" fillcolor="#0b70b6" stroked="f">
                <v:textbox inset="1mm,,1mm">
                  <w:txbxContent>
                    <w:p w14:paraId="6502557F" w14:textId="77777777" w:rsidR="005D250E" w:rsidRDefault="005D250E" w:rsidP="005D250E">
                      <w:r>
                        <w:t>Mortality</w:t>
                      </w:r>
                    </w:p>
                  </w:txbxContent>
                </v:textbox>
              </v:roundrect>
            </w:pict>
          </mc:Fallback>
        </mc:AlternateContent>
      </w:r>
      <w:r w:rsidR="005D250E" w:rsidRPr="0043171B">
        <w:rPr>
          <w:noProof/>
        </w:rPr>
        <mc:AlternateContent>
          <mc:Choice Requires="wps">
            <w:drawing>
              <wp:anchor distT="0" distB="0" distL="114300" distR="114300" simplePos="0" relativeHeight="251695104" behindDoc="0" locked="0" layoutInCell="1" allowOverlap="1" wp14:anchorId="2082E64D" wp14:editId="247D8B61">
                <wp:simplePos x="0" y="0"/>
                <wp:positionH relativeFrom="column">
                  <wp:posOffset>13047345</wp:posOffset>
                </wp:positionH>
                <wp:positionV relativeFrom="paragraph">
                  <wp:posOffset>3285490</wp:posOffset>
                </wp:positionV>
                <wp:extent cx="915891" cy="0"/>
                <wp:effectExtent l="0" t="95250" r="0" b="114300"/>
                <wp:wrapNone/>
                <wp:docPr id="53" name="Straight Arrow Connector 52">
                  <a:extLst xmlns:a="http://schemas.openxmlformats.org/drawingml/2006/main">
                    <a:ext uri="{FF2B5EF4-FFF2-40B4-BE49-F238E27FC236}">
                      <a16:creationId xmlns:a16="http://schemas.microsoft.com/office/drawing/2014/main" id="{4249A8DF-E92B-4812-AF60-9F893587BA48}"/>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15891" cy="0"/>
                        </a:xfrm>
                        <a:prstGeom prst="straightConnector1">
                          <a:avLst/>
                        </a:prstGeom>
                        <a:noFill/>
                        <a:ln w="47625" cap="flat" cmpd="sng" algn="ctr">
                          <a:solidFill>
                            <a:srgbClr val="0B70B6"/>
                          </a:solidFill>
                          <a:prstDash val="solid"/>
                          <a:miter lim="800000"/>
                          <a:headEnd type="triangle"/>
                          <a:tailEnd type="triangle"/>
                        </a:ln>
                        <a:effectLst/>
                      </wps:spPr>
                      <wps:bodyPr/>
                    </wps:wsp>
                  </a:graphicData>
                </a:graphic>
              </wp:anchor>
            </w:drawing>
          </mc:Choice>
          <mc:Fallback>
            <w:pict>
              <v:shapetype w14:anchorId="7F3F2137" id="_x0000_t32" coordsize="21600,21600" o:spt="32" o:oned="t" path="m,l21600,21600e" filled="f">
                <v:path arrowok="t" fillok="f" o:connecttype="none"/>
                <o:lock v:ext="edit" shapetype="t"/>
              </v:shapetype>
              <v:shape id="Straight Arrow Connector 52" o:spid="_x0000_s1026" type="#_x0000_t32" style="position:absolute;margin-left:1027.35pt;margin-top:258.7pt;width:72.1pt;height:0;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" strokecolor="#0b70b6" strokeweight="3.75pt">
                <v:stroke startarrow="block" endarrow="block" joinstyle="miter"/>
                <o:lock v:ext="edit" shapetype="f"/>
              </v:shape>
            </w:pict>
          </mc:Fallback>
        </mc:AlternateContent>
      </w:r>
      <w:r w:rsidR="005D250E" w:rsidRPr="0043171B">
        <w:rPr>
          <w:noProof/>
        </w:rPr>
        <mc:AlternateContent>
          <mc:Choice Requires="wps">
            <w:drawing>
              <wp:anchor distT="0" distB="0" distL="114300" distR="114300" simplePos="0" relativeHeight="251703296" behindDoc="0" locked="0" layoutInCell="1" allowOverlap="1" wp14:anchorId="14102CF4" wp14:editId="7F58CE98">
                <wp:simplePos x="0" y="0"/>
                <wp:positionH relativeFrom="column">
                  <wp:posOffset>13886815</wp:posOffset>
                </wp:positionH>
                <wp:positionV relativeFrom="paragraph">
                  <wp:posOffset>-635</wp:posOffset>
                </wp:positionV>
                <wp:extent cx="967494" cy="923037"/>
                <wp:effectExtent l="0" t="0" r="25400" b="10795"/>
                <wp:wrapNone/>
                <wp:docPr id="1" name="Text Placeholder 10">
                  <a:hlinkClick xmlns:a="http://schemas.openxmlformats.org/drawingml/2006/main" r:id="" action="ppaction://hlinksldjump?num=3"/>
                  <a:extLst xmlns:a="http://schemas.openxmlformats.org/drawingml/2006/main">
                    <a:ext uri="{FF2B5EF4-FFF2-40B4-BE49-F238E27FC236}">
                      <a16:creationId xmlns:a16="http://schemas.microsoft.com/office/drawing/2014/main" id="{7C3298C3-16AB-48A1-BF60-8282CBD50C80}"/>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67494" cy="923037"/>
                        </a:xfrm>
                        <a:prstGeom prst="ellipse">
                          <a:avLst/>
                        </a:prstGeom>
                        <a:solidFill>
                          <a:sysClr val="window" lastClr="FFFFFF"/>
                        </a:solidFill>
                        <a:ln>
                          <a:solidFill>
                            <a:srgbClr val="404040"/>
                          </a:solidFill>
                        </a:ln>
                      </wps:spPr>
                      <wps:txbx>
                        <w:txbxContent>
                          <w:p w14:paraId="45611111" w14:textId="77777777" w:rsidR="005D250E" w:rsidRDefault="005D250E" w:rsidP="005D250E">
                            <w:r>
                              <w:t xml:space="preserve">Return to </w:t>
                            </w:r>
                          </w:p>
                          <w:p w14:paraId="37D883CE" w14:textId="77777777" w:rsidR="005D250E" w:rsidRDefault="005D250E" w:rsidP="005D250E">
                            <w:r>
                              <w:t>landing page</w:t>
                            </w:r>
                          </w:p>
                        </w:txbxContent>
                      </wps:txbx>
                      <wps:bodyPr wrap="none" lIns="36000" tIns="36000" rIns="36000" bIns="36000" anchor="ctr">
                        <a:normAutofit/>
                      </wps:bodyPr>
                    </wps:wsp>
                  </a:graphicData>
                </a:graphic>
              </wp:anchor>
            </w:drawing>
          </mc:Choice>
          <mc:Fallback>
            <w:pict>
              <v:oval w14:anchorId="14102CF4" id="_x0000_s1030" href="" style="position:absolute;margin-left:1093.45pt;margin-top:-.05pt;width:76.2pt;height:72.7pt;z-index:251703296;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" o:button="t" fillcolor="window" strokecolor="#404040">
                <v:fill o:detectmouseclick="t"/>
                <v:path arrowok="t"/>
                <v:textbox inset="1mm,1mm,1mm,1mm">
                  <w:txbxContent>
                    <w:p w14:paraId="45611111" w14:textId="77777777" w:rsidR="005D250E" w:rsidRDefault="005D250E" w:rsidP="005D250E">
                      <w:r>
                        <w:t xml:space="preserve">Return to </w:t>
                      </w:r>
                    </w:p>
                    <w:p w14:paraId="37D883CE" w14:textId="77777777" w:rsidR="005D250E" w:rsidRDefault="005D250E" w:rsidP="005D250E">
                      <w:r>
                        <w:t>landing page</w:t>
                      </w:r>
                    </w:p>
                  </w:txbxContent>
                </v:textbox>
              </v:oval>
            </w:pict>
          </mc:Fallback>
        </mc:AlternateContent>
      </w:r>
      <w:bookmarkEnd w:id="10"/>
    </w:p>
    <w:p w14:paraId="1DDC1EA1" w14:textId="700711F3" w:rsidR="009D7073" w:rsidRDefault="00F74F0E" w:rsidP="00835B8C">
      <w:pPr>
        <w:rPr>
          <w:rFonts w:cs="Arial"/>
          <w:i/>
          <w:iCs/>
          <w:lang w:val="en-US"/>
        </w:rPr>
      </w:pPr>
      <w:r w:rsidRPr="00F74F0E">
        <w:rPr>
          <w:rFonts w:cs="Arial"/>
          <w:i/>
          <w:iCs/>
          <w:noProof/>
          <w:lang w:val="en-US"/>
        </w:rPr>
        <mc:AlternateContent>
          <mc:Choice Requires="wps">
            <w:drawing>
              <wp:anchor distT="45720" distB="45720" distL="114300" distR="114300" simplePos="0" relativeHeight="251705344" behindDoc="0" locked="0" layoutInCell="1" allowOverlap="1" wp14:anchorId="42198ABB" wp14:editId="042C53D0">
                <wp:simplePos x="0" y="0"/>
                <wp:positionH relativeFrom="column">
                  <wp:posOffset>-15240</wp:posOffset>
                </wp:positionH>
                <wp:positionV relativeFrom="paragraph">
                  <wp:posOffset>4533900</wp:posOffset>
                </wp:positionV>
                <wp:extent cx="809752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7520" cy="1404620"/>
                        </a:xfrm>
                        <a:prstGeom prst="rect">
                          <a:avLst/>
                        </a:prstGeom>
                        <a:solidFill>
                          <a:srgbClr val="FFFFFF"/>
                        </a:solidFill>
                        <a:ln w="9525">
                          <a:noFill/>
                          <a:miter lim="800000"/>
                          <a:headEnd/>
                          <a:tailEnd/>
                        </a:ln>
                      </wps:spPr>
                      <wps:txbx>
                        <w:txbxContent>
                          <w:p w14:paraId="390ABFA5" w14:textId="687B0246" w:rsidR="00F74F0E" w:rsidRDefault="00F74F0E" w:rsidP="00F74F0E">
                            <w:r w:rsidRPr="0043171B">
                              <w:rPr>
                                <w:rFonts w:cs="Arial"/>
                                <w:i/>
                                <w:iCs/>
                                <w:lang w:val="en-US"/>
                              </w:rPr>
                              <w:t>[Ex]</w:t>
                            </w:r>
                            <w:r w:rsidRPr="0043171B">
                              <w:rPr>
                                <w:rFonts w:cs="Arial"/>
                                <w:lang w:val="en-US"/>
                              </w:rPr>
                              <w:t>: Sourced from an interview with a clinical expert for this project. Note: quotes might have been edited for length and clarity.</w:t>
                            </w:r>
                            <w:r>
                              <w:rPr>
                                <w:rFonts w:cs="Arial"/>
                                <w:lang w:val="en-US"/>
                              </w:rPr>
                              <w:br/>
                            </w:r>
                            <w:r w:rsidRPr="0043171B">
                              <w:rPr>
                                <w:rFonts w:cs="Arial"/>
                                <w:lang w:val="en-US"/>
                              </w:rPr>
                              <w:t xml:space="preserve">To access to full evidenced care pathway for Japan </w:t>
                            </w:r>
                            <w:hyperlink r:id="rId11" w:history="1">
                              <w:r w:rsidRPr="0043171B">
                                <w:rPr>
                                  <w:rStyle w:val="Hyperlink"/>
                                  <w:rFonts w:cs="Arial"/>
                                  <w:lang w:val="en-US"/>
                                </w:rPr>
                                <w:t>click here</w:t>
                              </w:r>
                            </w:hyperlink>
                            <w:r w:rsidRPr="0043171B">
                              <w:rPr>
                                <w:rFonts w:cs="Arial"/>
                                <w:lang w:val="en-US"/>
                              </w:rPr>
                              <w:t>. All costs are adjusted to 2019 Japanese yen ¥.</w:t>
                            </w:r>
                            <w:r>
                              <w:rPr>
                                <w:rFonts w:cs="Arial"/>
                                <w:lang w:val="en-US"/>
                              </w:rPr>
                              <w:br/>
                            </w:r>
                            <w:r w:rsidRPr="00140C88">
                              <w:rPr>
                                <w:rFonts w:cs="Arial"/>
                                <w:b/>
                                <w:bCs/>
                                <w:lang w:val="en-US"/>
                              </w:rPr>
                              <w:t>Abbreviations:</w:t>
                            </w:r>
                            <w:r>
                              <w:rPr>
                                <w:rFonts w:cs="Arial"/>
                                <w:lang w:val="en-US"/>
                              </w:rPr>
                              <w:t xml:space="preserve"> COPD, chronic obstructive pulmonary disease; GP, general practition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2198ABB" id="_x0000_t202" coordsize="21600,21600" o:spt="202" path="m,l,21600r21600,l21600,xe">
                <v:stroke joinstyle="miter"/>
                <v:path gradientshapeok="t" o:connecttype="rect"/>
              </v:shapetype>
              <v:shape id="Text Box 2" o:spid="_x0000_s1031" type="#_x0000_t202" style="position:absolute;margin-left:-1.2pt;margin-top:357pt;width:637.6pt;height:110.6pt;z-index:251705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" stroked="f">
                <v:textbox style="mso-fit-shape-to-text:t">
                  <w:txbxContent>
                    <w:p w14:paraId="390ABFA5" w14:textId="687B0246" w:rsidR="00F74F0E" w:rsidRDefault="00F74F0E" w:rsidP="00F74F0E">
                      <w:r w:rsidRPr="0043171B">
                        <w:rPr>
                          <w:rFonts w:cs="Arial"/>
                          <w:i/>
                          <w:iCs/>
                          <w:lang w:val="en-US"/>
                        </w:rPr>
                        <w:t>[Ex]</w:t>
                      </w:r>
                      <w:r w:rsidRPr="0043171B">
                        <w:rPr>
                          <w:rFonts w:cs="Arial"/>
                          <w:lang w:val="en-US"/>
                        </w:rPr>
                        <w:t>: Sourced from an interview with a clinical expert for this project. Note: quotes might have been edited for length and clarity.</w:t>
                      </w:r>
                      <w:r>
                        <w:rPr>
                          <w:rFonts w:cs="Arial"/>
                          <w:lang w:val="en-US"/>
                        </w:rPr>
                        <w:br/>
                      </w:r>
                      <w:r w:rsidRPr="0043171B">
                        <w:rPr>
                          <w:rFonts w:cs="Arial"/>
                          <w:lang w:val="en-US"/>
                        </w:rPr>
                        <w:t xml:space="preserve">To access to full evidenced care pathway for Japan </w:t>
                      </w:r>
                      <w:hyperlink r:id="rId12" w:history="1">
                        <w:r w:rsidRPr="0043171B">
                          <w:rPr>
                            <w:rStyle w:val="Hyperlink"/>
                            <w:rFonts w:cs="Arial"/>
                            <w:lang w:val="en-US"/>
                          </w:rPr>
                          <w:t>click here</w:t>
                        </w:r>
                      </w:hyperlink>
                      <w:r w:rsidRPr="0043171B">
                        <w:rPr>
                          <w:rFonts w:cs="Arial"/>
                          <w:lang w:val="en-US"/>
                        </w:rPr>
                        <w:t>. All costs are adjusted to 2019 Japanese yen ¥.</w:t>
                      </w:r>
                      <w:r>
                        <w:rPr>
                          <w:rFonts w:cs="Arial"/>
                          <w:lang w:val="en-US"/>
                        </w:rPr>
                        <w:br/>
                      </w:r>
                      <w:r w:rsidRPr="00140C88">
                        <w:rPr>
                          <w:rFonts w:cs="Arial"/>
                          <w:b/>
                          <w:bCs/>
                          <w:lang w:val="en-US"/>
                        </w:rPr>
                        <w:t>Abbreviations:</w:t>
                      </w:r>
                      <w:r>
                        <w:rPr>
                          <w:rFonts w:cs="Arial"/>
                          <w:lang w:val="en-US"/>
                        </w:rPr>
                        <w:t xml:space="preserve"> COPD, chronic obstructive pulmonary disease; GP, general practitioner.</w:t>
                      </w:r>
                    </w:p>
                  </w:txbxContent>
                </v:textbox>
              </v:shape>
            </w:pict>
          </mc:Fallback>
        </mc:AlternateContent>
      </w:r>
      <w:r w:rsidR="009D7073" w:rsidRPr="0043171B">
        <w:rPr>
          <w:rFonts w:cs="Arial"/>
          <w:i/>
          <w:iCs/>
          <w:noProof/>
          <w:lang w:val="en-US"/>
        </w:rPr>
        <w:drawing>
          <wp:inline distT="0" distB="0" distL="0" distR="0" wp14:anchorId="603C1076" wp14:editId="7C18DF77">
            <wp:extent cx="7920000" cy="4261813"/>
            <wp:effectExtent l="0" t="0" r="5080" b="571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7920000" cy="4261813"/>
                    </a:xfrm>
                    <a:prstGeom prst="rect">
                      <a:avLst/>
                    </a:prstGeom>
                    <a:noFill/>
                  </pic:spPr>
                </pic:pic>
              </a:graphicData>
            </a:graphic>
          </wp:inline>
        </w:drawing>
      </w:r>
    </w:p>
    <w:p w14:paraId="64D529F9" w14:textId="5D67BE94" w:rsidR="00F74F0E" w:rsidRPr="0043171B" w:rsidRDefault="00F74F0E" w:rsidP="00835B8C">
      <w:pPr>
        <w:rPr>
          <w:rFonts w:cs="Arial"/>
          <w:i/>
          <w:iCs/>
          <w:lang w:val="en-US"/>
        </w:rPr>
      </w:pPr>
    </w:p>
    <w:p w14:paraId="4B1A4D1E" w14:textId="581FB1CD" w:rsidR="009D7073" w:rsidRPr="0043171B" w:rsidRDefault="00FA175A" w:rsidP="00835B8C">
      <w:pPr>
        <w:pStyle w:val="Heading2"/>
        <w:rPr>
          <w:rFonts w:cs="Arial"/>
          <w:lang w:val="en-US"/>
        </w:rPr>
      </w:pPr>
      <w:bookmarkStart w:id="11" w:name="_Toc88663563"/>
      <w:r w:rsidRPr="0043171B">
        <w:rPr>
          <w:rFonts w:cs="Arial"/>
          <w:lang w:val="en-US"/>
        </w:rPr>
        <w:lastRenderedPageBreak/>
        <w:t>R</w:t>
      </w:r>
      <w:r w:rsidR="009D7073" w:rsidRPr="0043171B">
        <w:rPr>
          <w:rFonts w:cs="Arial"/>
          <w:lang w:val="en-US"/>
        </w:rPr>
        <w:t>eferences</w:t>
      </w:r>
      <w:r w:rsidRPr="0043171B">
        <w:rPr>
          <w:rFonts w:cs="Arial"/>
          <w:lang w:val="en-US"/>
        </w:rPr>
        <w:t xml:space="preserve"> for Japan</w:t>
      </w:r>
      <w:bookmarkEnd w:id="11"/>
    </w:p>
    <w:p w14:paraId="7B2C0400" w14:textId="256CD6DA" w:rsidR="00C26097" w:rsidRPr="0043171B" w:rsidRDefault="00C26097" w:rsidP="00C26097">
      <w:pPr>
        <w:rPr>
          <w:bCs/>
          <w:lang w:val="en-US"/>
        </w:rPr>
      </w:pPr>
      <w:r w:rsidRPr="0043171B">
        <w:rPr>
          <w:bCs/>
          <w:lang w:val="en-US"/>
        </w:rPr>
        <w:t xml:space="preserve">1. GOLD Japan Committee. [COPD awareness survey]. Accessed August 24, 2021. </w:t>
      </w:r>
      <w:hyperlink r:id="rId14" w:history="1">
        <w:r w:rsidR="005247B9" w:rsidRPr="0043171B">
          <w:rPr>
            <w:rStyle w:val="Hyperlink"/>
            <w:bCs/>
            <w:lang w:val="en-US"/>
          </w:rPr>
          <w:t>http://www.gold-jac.jp/copd_facts_in_japan/copd_degree_of_recognition.html</w:t>
        </w:r>
      </w:hyperlink>
    </w:p>
    <w:p w14:paraId="62A27ED7" w14:textId="0DD91EE1" w:rsidR="00C26097" w:rsidRPr="00D24CAB" w:rsidRDefault="00C26097" w:rsidP="00C26097">
      <w:pPr>
        <w:rPr>
          <w:bCs/>
          <w:lang w:val="fr-FR"/>
        </w:rPr>
      </w:pPr>
      <w:r w:rsidRPr="0043171B">
        <w:rPr>
          <w:bCs/>
          <w:lang w:val="en-US"/>
        </w:rPr>
        <w:t xml:space="preserve">2. Takahashi T, Ichinose M, Inoue H, Shirato K, Hattori T, Takishima T. Underdiagnosis and undertreatment of COPD in primary care settings. </w:t>
      </w:r>
      <w:proofErr w:type="spellStart"/>
      <w:r w:rsidRPr="00D24CAB">
        <w:rPr>
          <w:bCs/>
          <w:i/>
          <w:iCs/>
          <w:lang w:val="fr-FR"/>
        </w:rPr>
        <w:t>Respirology</w:t>
      </w:r>
      <w:proofErr w:type="spellEnd"/>
      <w:r w:rsidRPr="00D24CAB">
        <w:rPr>
          <w:bCs/>
          <w:lang w:val="fr-FR"/>
        </w:rPr>
        <w:t>. 2003;8(4):504-508. doi:10.1046/j.1440-1843.2003.00501.x</w:t>
      </w:r>
    </w:p>
    <w:p w14:paraId="0EE8EE47" w14:textId="5D825CFA" w:rsidR="00C26097" w:rsidRPr="0043171B" w:rsidRDefault="00C26097" w:rsidP="00C26097">
      <w:pPr>
        <w:rPr>
          <w:bCs/>
          <w:lang w:val="en-US"/>
        </w:rPr>
      </w:pPr>
      <w:r w:rsidRPr="00D24CAB">
        <w:rPr>
          <w:bCs/>
          <w:lang w:val="fr-FR"/>
        </w:rPr>
        <w:t xml:space="preserve">3. </w:t>
      </w:r>
      <w:proofErr w:type="spellStart"/>
      <w:r w:rsidRPr="00D24CAB">
        <w:rPr>
          <w:bCs/>
          <w:lang w:val="fr-FR"/>
        </w:rPr>
        <w:t>Ryujin</w:t>
      </w:r>
      <w:proofErr w:type="spellEnd"/>
      <w:r w:rsidRPr="00D24CAB">
        <w:rPr>
          <w:bCs/>
          <w:lang w:val="fr-FR"/>
        </w:rPr>
        <w:t xml:space="preserve"> Y, Ogawa E, </w:t>
      </w:r>
      <w:proofErr w:type="spellStart"/>
      <w:r w:rsidRPr="00D24CAB">
        <w:rPr>
          <w:bCs/>
          <w:lang w:val="fr-FR"/>
        </w:rPr>
        <w:t>Nagao</w:t>
      </w:r>
      <w:proofErr w:type="spellEnd"/>
      <w:r w:rsidRPr="00D24CAB">
        <w:rPr>
          <w:bCs/>
          <w:lang w:val="fr-FR"/>
        </w:rPr>
        <w:t xml:space="preserve"> T, et al. </w:t>
      </w:r>
      <w:r w:rsidRPr="0043171B">
        <w:rPr>
          <w:bCs/>
          <w:lang w:val="en-US"/>
        </w:rPr>
        <w:t xml:space="preserve">Behavioral Changes in General Practitioners towards Chronic Obstructive Pulmonary Disease Over Five Years: An Observational Study. </w:t>
      </w:r>
      <w:r w:rsidRPr="0043171B">
        <w:rPr>
          <w:bCs/>
          <w:i/>
          <w:iCs/>
          <w:lang w:val="en-US"/>
        </w:rPr>
        <w:t>Internal Medicine</w:t>
      </w:r>
      <w:r w:rsidRPr="0043171B">
        <w:rPr>
          <w:bCs/>
          <w:lang w:val="en-US"/>
        </w:rPr>
        <w:t>. 2015;54(14):1705-1710. doi:10.2169/internalmedicine.54.4170</w:t>
      </w:r>
    </w:p>
    <w:p w14:paraId="1909CA0D" w14:textId="6D35C859" w:rsidR="00C26097" w:rsidRPr="0043171B" w:rsidRDefault="00C26097" w:rsidP="00C26097">
      <w:pPr>
        <w:rPr>
          <w:bCs/>
          <w:lang w:val="en-US"/>
        </w:rPr>
      </w:pPr>
      <w:r w:rsidRPr="0043171B">
        <w:rPr>
          <w:bCs/>
          <w:lang w:val="en-US"/>
        </w:rPr>
        <w:t xml:space="preserve">4. Motegi T, Yamada K, Ishii T, Gemma A, Kida K. Long-term management of chronic obstructive pulmonary disease: A survey of collaboration among physicians involved in pulmonary rehabilitation in Japan. </w:t>
      </w:r>
      <w:r w:rsidRPr="0043171B">
        <w:rPr>
          <w:bCs/>
          <w:i/>
          <w:iCs/>
          <w:lang w:val="en-US"/>
        </w:rPr>
        <w:t>Respiratory Investigation</w:t>
      </w:r>
      <w:r w:rsidRPr="0043171B">
        <w:rPr>
          <w:bCs/>
          <w:lang w:val="en-US"/>
        </w:rPr>
        <w:t>. 2012;50(3):98-103. doi:10.1016/j.resinv.2012.06.004</w:t>
      </w:r>
    </w:p>
    <w:p w14:paraId="2799074D" w14:textId="4353DCE4" w:rsidR="00C26097" w:rsidRPr="0043171B" w:rsidRDefault="00C26097" w:rsidP="00C26097">
      <w:pPr>
        <w:rPr>
          <w:bCs/>
          <w:lang w:val="en-US"/>
        </w:rPr>
      </w:pPr>
      <w:r w:rsidRPr="0043171B">
        <w:rPr>
          <w:bCs/>
          <w:lang w:val="en-US"/>
        </w:rPr>
        <w:t xml:space="preserve">5. Igarashi A, Fukuchi Y, Hirata K, et al. COPD uncovered: a cross-sectional study to assess the socioeconomic burden of COPD in Japan. </w:t>
      </w:r>
      <w:r w:rsidRPr="0043171B">
        <w:rPr>
          <w:bCs/>
          <w:i/>
          <w:iCs/>
          <w:lang w:val="en-US"/>
        </w:rPr>
        <w:t>Int J Chron Obstruct Pulmon Dis</w:t>
      </w:r>
      <w:r w:rsidRPr="0043171B">
        <w:rPr>
          <w:bCs/>
          <w:lang w:val="en-US"/>
        </w:rPr>
        <w:t>. 2018;13:2629-2641. doi:10.2147/COPD.S167476</w:t>
      </w:r>
    </w:p>
    <w:p w14:paraId="34B9DFC1" w14:textId="034DF9AA" w:rsidR="00C26097" w:rsidRPr="0043171B" w:rsidRDefault="00C26097" w:rsidP="00C26097">
      <w:pPr>
        <w:rPr>
          <w:bCs/>
          <w:lang w:val="en-US"/>
        </w:rPr>
      </w:pPr>
      <w:r w:rsidRPr="0043171B">
        <w:rPr>
          <w:bCs/>
          <w:lang w:val="en-US"/>
        </w:rPr>
        <w:t xml:space="preserve">6. Nishimura S, Zaher C. Cost impact of COPD in Japan: Opportunities and challenges? </w:t>
      </w:r>
      <w:r w:rsidRPr="0043171B">
        <w:rPr>
          <w:bCs/>
          <w:i/>
          <w:iCs/>
          <w:lang w:val="en-US"/>
        </w:rPr>
        <w:t>Respirology</w:t>
      </w:r>
      <w:r w:rsidRPr="0043171B">
        <w:rPr>
          <w:bCs/>
          <w:lang w:val="en-US"/>
        </w:rPr>
        <w:t>. 2004;9(4):466-473. doi:10.1111/j.1440-1843.2004.00617.x</w:t>
      </w:r>
    </w:p>
    <w:p w14:paraId="59C9AD3A" w14:textId="616F9246" w:rsidR="00C26097" w:rsidRPr="0043171B" w:rsidRDefault="00C26097" w:rsidP="00C26097">
      <w:pPr>
        <w:rPr>
          <w:bCs/>
          <w:lang w:val="en-US"/>
        </w:rPr>
      </w:pPr>
      <w:r w:rsidRPr="0043171B">
        <w:rPr>
          <w:bCs/>
          <w:lang w:val="en-US"/>
        </w:rPr>
        <w:t xml:space="preserve">7. Motegi T, Yamada K, Kida K. [Cost analysis for inpatient therapy for patients with acute exacerbations of chronic obstructive pulmonary disease]. </w:t>
      </w:r>
      <w:r w:rsidRPr="0043171B">
        <w:rPr>
          <w:bCs/>
          <w:i/>
          <w:iCs/>
          <w:lang w:val="en-US"/>
        </w:rPr>
        <w:t>Nihon Kokyuki Gakkai Zasshi</w:t>
      </w:r>
      <w:r w:rsidRPr="0043171B">
        <w:rPr>
          <w:bCs/>
          <w:lang w:val="en-US"/>
        </w:rPr>
        <w:t>. 2006;44(11):787-794.</w:t>
      </w:r>
    </w:p>
    <w:p w14:paraId="29077A2A" w14:textId="104B6505" w:rsidR="00C26097" w:rsidRPr="0043171B" w:rsidRDefault="00C26097" w:rsidP="00C26097">
      <w:pPr>
        <w:rPr>
          <w:bCs/>
          <w:lang w:val="en-US"/>
        </w:rPr>
      </w:pPr>
      <w:r w:rsidRPr="0043171B">
        <w:rPr>
          <w:bCs/>
          <w:lang w:val="en-US"/>
        </w:rPr>
        <w:lastRenderedPageBreak/>
        <w:t xml:space="preserve">8. Nishimura K, Nakamura S, Kusunose M, et al. Comparison of patient-reported outcomes during acute exacerbations of chronic obstructive pulmonary disease. </w:t>
      </w:r>
      <w:r w:rsidRPr="0043171B">
        <w:rPr>
          <w:bCs/>
          <w:i/>
          <w:iCs/>
          <w:lang w:val="en-US"/>
        </w:rPr>
        <w:t>BMJ Open Respir Res</w:t>
      </w:r>
      <w:r w:rsidRPr="0043171B">
        <w:rPr>
          <w:bCs/>
          <w:lang w:val="en-US"/>
        </w:rPr>
        <w:t>. 2018;5(1). doi:10.1136/bmjresp-2018-000305</w:t>
      </w:r>
    </w:p>
    <w:p w14:paraId="1EE66CE9" w14:textId="376F3647" w:rsidR="00C26097" w:rsidRPr="0043171B" w:rsidRDefault="00C26097" w:rsidP="00C26097">
      <w:pPr>
        <w:rPr>
          <w:bCs/>
          <w:lang w:val="en-US"/>
        </w:rPr>
      </w:pPr>
      <w:r w:rsidRPr="0043171B">
        <w:rPr>
          <w:bCs/>
          <w:lang w:val="en-US"/>
        </w:rPr>
        <w:t xml:space="preserve">9. Nomura S, Sakamoto H, Glenn S, et al. Population health and regional variations of disease burden in Japan, 1990-2015: a systematic subnational analysis for the Global Burden of Disease Study 2015. </w:t>
      </w:r>
      <w:r w:rsidRPr="0043171B">
        <w:rPr>
          <w:bCs/>
          <w:i/>
          <w:iCs/>
          <w:lang w:val="en-US"/>
        </w:rPr>
        <w:t>Lancet</w:t>
      </w:r>
      <w:r w:rsidRPr="0043171B">
        <w:rPr>
          <w:bCs/>
          <w:lang w:val="en-US"/>
        </w:rPr>
        <w:t>. 2017;390(10101):1521-1538. doi:10.1016/S0140-6736(17)31544-1</w:t>
      </w:r>
    </w:p>
    <w:p w14:paraId="08ECDD59" w14:textId="6B6D5524" w:rsidR="00C26097" w:rsidRPr="0043171B" w:rsidRDefault="00C26097" w:rsidP="00C26097">
      <w:pPr>
        <w:rPr>
          <w:bCs/>
          <w:lang w:val="en-US"/>
        </w:rPr>
      </w:pPr>
      <w:r w:rsidRPr="0043171B">
        <w:rPr>
          <w:bCs/>
          <w:lang w:val="en-US"/>
        </w:rPr>
        <w:t xml:space="preserve">10. Director-General For Statistics, Information Policy And Policy Evaluation, Ministry Of Health, Labour And Welfare. Vital Statistics of Japan.; 2018. </w:t>
      </w:r>
      <w:hyperlink r:id="rId15" w:history="1">
        <w:r w:rsidR="005247B9" w:rsidRPr="0043171B">
          <w:rPr>
            <w:rStyle w:val="Hyperlink"/>
            <w:bCs/>
            <w:lang w:val="en-US"/>
          </w:rPr>
          <w:t>https://www.mhlw.go.jp/english/database/db-hw/dl/81-1a2en.pdf</w:t>
        </w:r>
      </w:hyperlink>
    </w:p>
    <w:p w14:paraId="67210315" w14:textId="0C42D683" w:rsidR="00BC7407" w:rsidRPr="0043171B" w:rsidRDefault="00B776D2" w:rsidP="00C26097">
      <w:pPr>
        <w:pStyle w:val="Bibliography"/>
        <w:spacing w:line="480" w:lineRule="auto"/>
        <w:rPr>
          <w:rFonts w:cs="Arial"/>
          <w:lang w:val="en-US"/>
        </w:rPr>
      </w:pPr>
      <w:r w:rsidRPr="0043171B">
        <w:rPr>
          <w:rFonts w:cs="Arial"/>
          <w:lang w:val="en-US"/>
        </w:rPr>
        <w:t xml:space="preserve"> </w:t>
      </w:r>
    </w:p>
    <w:p w14:paraId="542A6DA4" w14:textId="00116400" w:rsidR="00236B23" w:rsidRPr="0043171B" w:rsidRDefault="00236B23" w:rsidP="00835B8C">
      <w:pPr>
        <w:rPr>
          <w:rFonts w:cs="Arial"/>
          <w:lang w:val="en-US"/>
        </w:rPr>
      </w:pPr>
    </w:p>
    <w:p w14:paraId="2F4EDE63" w14:textId="116230E0" w:rsidR="00606C80" w:rsidRPr="0043171B" w:rsidRDefault="00606C80" w:rsidP="00835B8C">
      <w:pPr>
        <w:pStyle w:val="Heading1"/>
      </w:pPr>
      <w:bookmarkStart w:id="12" w:name="_Toc88663564"/>
      <w:r w:rsidRPr="0043171B">
        <w:lastRenderedPageBreak/>
        <w:t xml:space="preserve">Appendix </w:t>
      </w:r>
      <w:r w:rsidR="00E00DDE" w:rsidRPr="0043171B">
        <w:t>H</w:t>
      </w:r>
      <w:r w:rsidRPr="0043171B">
        <w:t xml:space="preserve">: Overview of the </w:t>
      </w:r>
      <w:r w:rsidR="00922B64" w:rsidRPr="0043171B">
        <w:t>E</w:t>
      </w:r>
      <w:r w:rsidRPr="0043171B">
        <w:t xml:space="preserve">videnced </w:t>
      </w:r>
      <w:r w:rsidR="00922B64" w:rsidRPr="0043171B">
        <w:t>C</w:t>
      </w:r>
      <w:r w:rsidRPr="0043171B">
        <w:t xml:space="preserve">are </w:t>
      </w:r>
      <w:r w:rsidR="00922B64" w:rsidRPr="0043171B">
        <w:t>P</w:t>
      </w:r>
      <w:r w:rsidRPr="0043171B">
        <w:t>athway for COPD in Canada</w:t>
      </w:r>
      <w:bookmarkEnd w:id="12"/>
    </w:p>
    <w:p w14:paraId="3F9E3253" w14:textId="43C7ABE6" w:rsidR="00606C80" w:rsidRPr="0043171B" w:rsidRDefault="000A06F9" w:rsidP="00835B8C">
      <w:pPr>
        <w:rPr>
          <w:rFonts w:cs="Arial"/>
          <w:lang w:val="en-US"/>
        </w:rPr>
      </w:pPr>
      <w:r w:rsidRPr="0043171B">
        <w:rPr>
          <w:rFonts w:cs="Arial"/>
          <w:noProof/>
          <w:lang w:val="en-US"/>
        </w:rPr>
        <w:drawing>
          <wp:inline distT="0" distB="0" distL="0" distR="0" wp14:anchorId="629CB5C8" wp14:editId="4461E63B">
            <wp:extent cx="7920000" cy="4260595"/>
            <wp:effectExtent l="0" t="0" r="5080" b="698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7920000" cy="4260595"/>
                    </a:xfrm>
                    <a:prstGeom prst="rect">
                      <a:avLst/>
                    </a:prstGeom>
                    <a:noFill/>
                  </pic:spPr>
                </pic:pic>
              </a:graphicData>
            </a:graphic>
          </wp:inline>
        </w:drawing>
      </w:r>
    </w:p>
    <w:p w14:paraId="246D9E90" w14:textId="78BA3AB6" w:rsidR="002B27BA" w:rsidRDefault="002B27BA" w:rsidP="00835B8C">
      <w:pPr>
        <w:rPr>
          <w:rFonts w:cs="Arial"/>
          <w:b/>
          <w:bCs/>
          <w:lang w:val="en-US"/>
        </w:rPr>
      </w:pPr>
      <w:r w:rsidRPr="00F74F0E">
        <w:rPr>
          <w:rFonts w:cs="Arial"/>
          <w:i/>
          <w:iCs/>
          <w:noProof/>
          <w:lang w:val="en-US"/>
        </w:rPr>
        <mc:AlternateContent>
          <mc:Choice Requires="wps">
            <w:drawing>
              <wp:anchor distT="45720" distB="45720" distL="114300" distR="114300" simplePos="0" relativeHeight="251707392" behindDoc="0" locked="0" layoutInCell="1" allowOverlap="1" wp14:anchorId="1B6B6270" wp14:editId="01AC2228">
                <wp:simplePos x="0" y="0"/>
                <wp:positionH relativeFrom="column">
                  <wp:posOffset>0</wp:posOffset>
                </wp:positionH>
                <wp:positionV relativeFrom="paragraph">
                  <wp:posOffset>45085</wp:posOffset>
                </wp:positionV>
                <wp:extent cx="8097520"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7520" cy="1404620"/>
                        </a:xfrm>
                        <a:prstGeom prst="rect">
                          <a:avLst/>
                        </a:prstGeom>
                        <a:solidFill>
                          <a:srgbClr val="FFFFFF"/>
                        </a:solidFill>
                        <a:ln w="9525">
                          <a:noFill/>
                          <a:miter lim="800000"/>
                          <a:headEnd/>
                          <a:tailEnd/>
                        </a:ln>
                      </wps:spPr>
                      <wps:txbx>
                        <w:txbxContent>
                          <w:p w14:paraId="1C68BA27" w14:textId="184B44FC" w:rsidR="002B27BA" w:rsidRPr="002B27BA" w:rsidRDefault="002B27BA" w:rsidP="002B27BA">
                            <w:pPr>
                              <w:rPr>
                                <w:rFonts w:cs="Arial"/>
                                <w:lang w:val="en-US"/>
                              </w:rPr>
                            </w:pPr>
                            <w:r w:rsidRPr="0043171B">
                              <w:rPr>
                                <w:rFonts w:cs="Arial"/>
                                <w:lang w:val="en-US"/>
                              </w:rPr>
                              <w:t xml:space="preserve">To access to full evidenced care pathway for Canada </w:t>
                            </w:r>
                            <w:hyperlink r:id="rId17" w:history="1">
                              <w:r w:rsidRPr="0043171B">
                                <w:rPr>
                                  <w:rStyle w:val="Hyperlink"/>
                                  <w:rFonts w:cs="Arial"/>
                                  <w:lang w:val="en-US"/>
                                </w:rPr>
                                <w:t>click here</w:t>
                              </w:r>
                            </w:hyperlink>
                            <w:r w:rsidRPr="0043171B">
                              <w:rPr>
                                <w:rFonts w:cs="Arial"/>
                                <w:lang w:val="en-US"/>
                              </w:rPr>
                              <w:t>. All costs are adjusted to 2019 Canadian dollars $.</w:t>
                            </w:r>
                            <w:r>
                              <w:rPr>
                                <w:rFonts w:cs="Arial"/>
                                <w:lang w:val="en-US"/>
                              </w:rPr>
                              <w:br/>
                            </w:r>
                            <w:r w:rsidRPr="00140C88">
                              <w:rPr>
                                <w:rFonts w:cs="Arial"/>
                                <w:b/>
                                <w:bCs/>
                                <w:lang w:val="en-US"/>
                              </w:rPr>
                              <w:t>Abbreviations:</w:t>
                            </w:r>
                            <w:r>
                              <w:rPr>
                                <w:rFonts w:cs="Arial"/>
                                <w:lang w:val="en-US"/>
                              </w:rPr>
                              <w:t xml:space="preserve"> COPD, chronic obstructive pulmonary disease; ED, emergency department; PR, pulmonary rehabilitation.</w:t>
                            </w:r>
                            <w:r w:rsidRPr="0043171B">
                              <w:rPr>
                                <w:rFonts w:cs="Arial"/>
                                <w:lang w:val="en-US"/>
                              </w:rPr>
                              <w:br/>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6B6270" id="_x0000_s1032" type="#_x0000_t202" style="position:absolute;margin-left:0;margin-top:3.55pt;width:637.6pt;height:110.6pt;z-index:251707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" stroked="f">
                <v:textbox style="mso-fit-shape-to-text:t">
                  <w:txbxContent>
                    <w:p w14:paraId="1C68BA27" w14:textId="184B44FC" w:rsidR="002B27BA" w:rsidRPr="002B27BA" w:rsidRDefault="002B27BA" w:rsidP="002B27BA">
                      <w:pPr>
                        <w:rPr>
                          <w:rFonts w:cs="Arial"/>
                          <w:lang w:val="en-US"/>
                        </w:rPr>
                      </w:pPr>
                      <w:r w:rsidRPr="0043171B">
                        <w:rPr>
                          <w:rFonts w:cs="Arial"/>
                          <w:lang w:val="en-US"/>
                        </w:rPr>
                        <w:t xml:space="preserve">To access to full evidenced care pathway for Canada </w:t>
                      </w:r>
                      <w:hyperlink r:id="rId18" w:history="1">
                        <w:r w:rsidRPr="0043171B">
                          <w:rPr>
                            <w:rStyle w:val="Hyperlink"/>
                            <w:rFonts w:cs="Arial"/>
                            <w:lang w:val="en-US"/>
                          </w:rPr>
                          <w:t>click here</w:t>
                        </w:r>
                      </w:hyperlink>
                      <w:r w:rsidRPr="0043171B">
                        <w:rPr>
                          <w:rFonts w:cs="Arial"/>
                          <w:lang w:val="en-US"/>
                        </w:rPr>
                        <w:t>. All costs are adjusted to 2019 Canadian dollars $.</w:t>
                      </w:r>
                      <w:r>
                        <w:rPr>
                          <w:rFonts w:cs="Arial"/>
                          <w:lang w:val="en-US"/>
                        </w:rPr>
                        <w:br/>
                      </w:r>
                      <w:r w:rsidRPr="00140C88">
                        <w:rPr>
                          <w:rFonts w:cs="Arial"/>
                          <w:b/>
                          <w:bCs/>
                          <w:lang w:val="en-US"/>
                        </w:rPr>
                        <w:t>Abbreviations:</w:t>
                      </w:r>
                      <w:r>
                        <w:rPr>
                          <w:rFonts w:cs="Arial"/>
                          <w:lang w:val="en-US"/>
                        </w:rPr>
                        <w:t xml:space="preserve"> COPD, chronic obstructive pulmonary disease; ED, emergency department; PR, pulmonary rehabilitation.</w:t>
                      </w:r>
                      <w:r w:rsidRPr="0043171B">
                        <w:rPr>
                          <w:rFonts w:cs="Arial"/>
                          <w:lang w:val="en-US"/>
                        </w:rPr>
                        <w:br/>
                      </w:r>
                    </w:p>
                  </w:txbxContent>
                </v:textbox>
              </v:shape>
            </w:pict>
          </mc:Fallback>
        </mc:AlternateContent>
      </w:r>
    </w:p>
    <w:p w14:paraId="548FB9F8" w14:textId="6EE7E748" w:rsidR="009C2B62" w:rsidRPr="0043171B" w:rsidRDefault="00FA175A" w:rsidP="00835B8C">
      <w:pPr>
        <w:pStyle w:val="Heading2"/>
        <w:rPr>
          <w:rFonts w:cs="Arial"/>
          <w:lang w:val="en-US"/>
        </w:rPr>
      </w:pPr>
      <w:bookmarkStart w:id="13" w:name="_Toc88663565"/>
      <w:r w:rsidRPr="0043171B">
        <w:rPr>
          <w:rFonts w:cs="Arial"/>
          <w:lang w:val="en-US"/>
        </w:rPr>
        <w:lastRenderedPageBreak/>
        <w:t>R</w:t>
      </w:r>
      <w:r w:rsidR="009C2B62" w:rsidRPr="0043171B">
        <w:rPr>
          <w:rFonts w:cs="Arial"/>
          <w:lang w:val="en-US"/>
        </w:rPr>
        <w:t>eferences</w:t>
      </w:r>
      <w:r w:rsidRPr="0043171B">
        <w:rPr>
          <w:rFonts w:cs="Arial"/>
          <w:lang w:val="en-US"/>
        </w:rPr>
        <w:t xml:space="preserve"> for Canada</w:t>
      </w:r>
      <w:bookmarkEnd w:id="13"/>
    </w:p>
    <w:p w14:paraId="2D91307A" w14:textId="4E5469D8" w:rsidR="00430037" w:rsidRPr="0043171B" w:rsidRDefault="00430037" w:rsidP="00430037">
      <w:pPr>
        <w:rPr>
          <w:rFonts w:cs="Arial"/>
          <w:lang w:val="en-US"/>
        </w:rPr>
      </w:pPr>
      <w:r w:rsidRPr="0043171B">
        <w:rPr>
          <w:rFonts w:cs="Arial"/>
          <w:lang w:val="en-US"/>
        </w:rPr>
        <w:t xml:space="preserve">1. Tan WC, Sin DD, Bourbeau J, et al. Characteristics of COPD in never-smokers and ever-smokers in the general population: results from the CanCOLD study. </w:t>
      </w:r>
      <w:r w:rsidRPr="0043171B">
        <w:rPr>
          <w:rFonts w:cs="Arial"/>
          <w:i/>
          <w:iCs/>
          <w:lang w:val="en-US"/>
        </w:rPr>
        <w:t>Thorax</w:t>
      </w:r>
      <w:r w:rsidRPr="0043171B">
        <w:rPr>
          <w:rFonts w:cs="Arial"/>
          <w:lang w:val="en-US"/>
        </w:rPr>
        <w:t>. 2015;70(9):822-829. doi:10.1136/thoraxjnl-2015-206938</w:t>
      </w:r>
    </w:p>
    <w:p w14:paraId="35FD8054" w14:textId="176D65B4" w:rsidR="00430037" w:rsidRPr="0043171B" w:rsidRDefault="00430037" w:rsidP="00430037">
      <w:pPr>
        <w:rPr>
          <w:rFonts w:cs="Arial"/>
          <w:lang w:val="en-US"/>
        </w:rPr>
      </w:pPr>
      <w:r w:rsidRPr="0043171B">
        <w:rPr>
          <w:rFonts w:cs="Arial"/>
          <w:lang w:val="en-US"/>
        </w:rPr>
        <w:t>2. Rowe BH, Villa</w:t>
      </w:r>
      <w:r w:rsidRPr="0043171B">
        <w:rPr>
          <w:rFonts w:ascii="Cambria Math" w:hAnsi="Cambria Math" w:cs="Cambria Math"/>
          <w:lang w:val="en-US"/>
        </w:rPr>
        <w:t>‐</w:t>
      </w:r>
      <w:r w:rsidRPr="0043171B">
        <w:rPr>
          <w:rFonts w:cs="Arial"/>
          <w:lang w:val="en-US"/>
        </w:rPr>
        <w:t xml:space="preserve">Roel C, Guttman A, et al. Predictors of Hospital Admission for Chronic Obstructive Pulmonary Disease Exacerbations in Canadian Emergency Departments. </w:t>
      </w:r>
      <w:r w:rsidRPr="0043171B">
        <w:rPr>
          <w:rFonts w:cs="Arial"/>
          <w:i/>
          <w:iCs/>
          <w:lang w:val="en-US"/>
        </w:rPr>
        <w:t>Academic Emergency Medicine</w:t>
      </w:r>
      <w:r w:rsidRPr="0043171B">
        <w:rPr>
          <w:rFonts w:cs="Arial"/>
          <w:lang w:val="en-US"/>
        </w:rPr>
        <w:t>. 2009;16(4):316-324. doi:10.1111/j.1553-2712.2009.00366.x</w:t>
      </w:r>
    </w:p>
    <w:p w14:paraId="5930DF58" w14:textId="5AE362E3" w:rsidR="00430037" w:rsidRPr="0043171B" w:rsidRDefault="00430037" w:rsidP="00430037">
      <w:pPr>
        <w:rPr>
          <w:rFonts w:cs="Arial"/>
          <w:lang w:val="en-US"/>
        </w:rPr>
      </w:pPr>
      <w:r w:rsidRPr="0043171B">
        <w:rPr>
          <w:rFonts w:cs="Arial"/>
          <w:lang w:val="en-US"/>
        </w:rPr>
        <w:t xml:space="preserve">3. Bourbeau J, Sebaldt RJ, Day A, et al. Practice patterns in the management of chronic obstructive pulmonary disease in primary practice: The CAGE study. </w:t>
      </w:r>
      <w:r w:rsidRPr="0043171B">
        <w:rPr>
          <w:rFonts w:cs="Arial"/>
          <w:i/>
          <w:iCs/>
          <w:lang w:val="en-US"/>
        </w:rPr>
        <w:t>Can Respir J</w:t>
      </w:r>
      <w:r w:rsidRPr="0043171B">
        <w:rPr>
          <w:rFonts w:cs="Arial"/>
          <w:lang w:val="en-US"/>
        </w:rPr>
        <w:t>. 2008;15(1):13-19.</w:t>
      </w:r>
    </w:p>
    <w:p w14:paraId="42F52216" w14:textId="605576A7" w:rsidR="00430037" w:rsidRPr="0043171B" w:rsidRDefault="00430037" w:rsidP="00430037">
      <w:pPr>
        <w:rPr>
          <w:rFonts w:cs="Arial"/>
          <w:lang w:val="en-US"/>
        </w:rPr>
      </w:pPr>
      <w:r w:rsidRPr="0043171B">
        <w:rPr>
          <w:rFonts w:cs="Arial"/>
          <w:lang w:val="en-US"/>
        </w:rPr>
        <w:t xml:space="preserve">4. Gershon AS, Thiruchelvam D, Chapman KR, et al. Health Services Burden of Undiagnosed and Overdiagnosed COPD. </w:t>
      </w:r>
      <w:r w:rsidRPr="0043171B">
        <w:rPr>
          <w:rFonts w:cs="Arial"/>
          <w:i/>
          <w:iCs/>
          <w:lang w:val="en-US"/>
        </w:rPr>
        <w:t>CHEST</w:t>
      </w:r>
      <w:r w:rsidRPr="0043171B">
        <w:rPr>
          <w:rFonts w:cs="Arial"/>
          <w:lang w:val="en-US"/>
        </w:rPr>
        <w:t>. 2018;153(6):1336-1346. doi:10.1016/j.chest.2018.01.038</w:t>
      </w:r>
    </w:p>
    <w:p w14:paraId="51298E24" w14:textId="49B5DCDA" w:rsidR="00430037" w:rsidRPr="0043171B" w:rsidRDefault="00430037" w:rsidP="00430037">
      <w:pPr>
        <w:rPr>
          <w:rFonts w:cs="Arial"/>
          <w:lang w:val="en-US"/>
        </w:rPr>
      </w:pPr>
      <w:r w:rsidRPr="0043171B">
        <w:rPr>
          <w:rFonts w:cs="Arial"/>
          <w:lang w:val="en-US"/>
        </w:rPr>
        <w:t xml:space="preserve">5. Hernandez P, Balter MS, Bourbeau J, Chan CK, Marciniuk DD, Walker SL. Canadian practice assessment in chronic obstructive pulmonary disease: Respiratory specialist physician perception versus patient reality. </w:t>
      </w:r>
      <w:r w:rsidRPr="0043171B">
        <w:rPr>
          <w:rFonts w:cs="Arial"/>
          <w:i/>
          <w:iCs/>
          <w:lang w:val="en-US"/>
        </w:rPr>
        <w:t>Can Respir J</w:t>
      </w:r>
      <w:r w:rsidRPr="0043171B">
        <w:rPr>
          <w:rFonts w:cs="Arial"/>
          <w:lang w:val="en-US"/>
        </w:rPr>
        <w:t>. 2013;20(2):97-105.</w:t>
      </w:r>
    </w:p>
    <w:p w14:paraId="423EE75A" w14:textId="60E67E85" w:rsidR="00430037" w:rsidRPr="00D24CAB" w:rsidRDefault="00430037" w:rsidP="00430037">
      <w:pPr>
        <w:rPr>
          <w:rFonts w:cs="Arial"/>
          <w:lang w:val="fr-FR"/>
        </w:rPr>
      </w:pPr>
      <w:r w:rsidRPr="0043171B">
        <w:rPr>
          <w:rFonts w:cs="Arial"/>
          <w:lang w:val="en-US"/>
        </w:rPr>
        <w:t xml:space="preserve">6. Maleki-Yazdi MR, Kelly SM, Lam SY, Marin M, Barbeau M, Walker V. The burden of illness in patients with moderate to severe chronic obstructive pulmonary disease in Canada. </w:t>
      </w:r>
      <w:r w:rsidRPr="00D24CAB">
        <w:rPr>
          <w:rFonts w:cs="Arial"/>
          <w:i/>
          <w:iCs/>
          <w:lang w:val="fr-FR"/>
        </w:rPr>
        <w:t xml:space="preserve">Can </w:t>
      </w:r>
      <w:proofErr w:type="spellStart"/>
      <w:r w:rsidRPr="00D24CAB">
        <w:rPr>
          <w:rFonts w:cs="Arial"/>
          <w:i/>
          <w:iCs/>
          <w:lang w:val="fr-FR"/>
        </w:rPr>
        <w:t>Respir</w:t>
      </w:r>
      <w:proofErr w:type="spellEnd"/>
      <w:r w:rsidRPr="00D24CAB">
        <w:rPr>
          <w:rFonts w:cs="Arial"/>
          <w:i/>
          <w:iCs/>
          <w:lang w:val="fr-FR"/>
        </w:rPr>
        <w:t xml:space="preserve"> J</w:t>
      </w:r>
      <w:r w:rsidRPr="00D24CAB">
        <w:rPr>
          <w:rFonts w:cs="Arial"/>
          <w:lang w:val="fr-FR"/>
        </w:rPr>
        <w:t>. 2012;19(5):319-324. doi:10.1155/2012/328460</w:t>
      </w:r>
    </w:p>
    <w:p w14:paraId="023E2D3C" w14:textId="0590A0AB" w:rsidR="00430037" w:rsidRPr="0043171B" w:rsidRDefault="00430037" w:rsidP="00430037">
      <w:pPr>
        <w:rPr>
          <w:rFonts w:cs="Arial"/>
          <w:lang w:val="en-US"/>
        </w:rPr>
      </w:pPr>
      <w:r w:rsidRPr="00D24CAB">
        <w:rPr>
          <w:rFonts w:cs="Arial"/>
          <w:lang w:val="fr-FR"/>
        </w:rPr>
        <w:t xml:space="preserve">7. Camp PG, Hernandez P, Bourbeau J, et al. </w:t>
      </w:r>
      <w:r w:rsidRPr="0043171B">
        <w:rPr>
          <w:rFonts w:cs="Arial"/>
          <w:lang w:val="en-US"/>
        </w:rPr>
        <w:t xml:space="preserve">Pulmonary Rehabilitation in Canada: A Report from the Canadian Thoracic Society COPD Clinical Assembly. </w:t>
      </w:r>
      <w:r w:rsidRPr="0043171B">
        <w:rPr>
          <w:rFonts w:cs="Arial"/>
          <w:i/>
          <w:iCs/>
          <w:lang w:val="en-US"/>
        </w:rPr>
        <w:t>Canadian Respiratory Journal</w:t>
      </w:r>
      <w:r w:rsidRPr="0043171B">
        <w:rPr>
          <w:rFonts w:cs="Arial"/>
          <w:lang w:val="en-US"/>
        </w:rPr>
        <w:t>. 1900;22:369851. doi:10.1155/2015/369851</w:t>
      </w:r>
    </w:p>
    <w:p w14:paraId="2659F97E" w14:textId="18706643" w:rsidR="00430037" w:rsidRPr="0043171B" w:rsidRDefault="00430037" w:rsidP="00430037">
      <w:pPr>
        <w:rPr>
          <w:rFonts w:cs="Arial"/>
          <w:lang w:val="en-US"/>
        </w:rPr>
      </w:pPr>
      <w:r w:rsidRPr="0043171B">
        <w:rPr>
          <w:rFonts w:cs="Arial"/>
          <w:lang w:val="en-US"/>
        </w:rPr>
        <w:lastRenderedPageBreak/>
        <w:t xml:space="preserve">8. Langsetmo L, Platt RW, Ernst P, Bourbeau J. Underreporting exacerbation of chronic obstructive pulmonary disease in a longitudinal cohort. </w:t>
      </w:r>
      <w:r w:rsidRPr="0043171B">
        <w:rPr>
          <w:rFonts w:cs="Arial"/>
          <w:i/>
          <w:iCs/>
          <w:lang w:val="en-US"/>
        </w:rPr>
        <w:t>Am J Respir Crit Care Med</w:t>
      </w:r>
      <w:r w:rsidRPr="0043171B">
        <w:rPr>
          <w:rFonts w:cs="Arial"/>
          <w:lang w:val="en-US"/>
        </w:rPr>
        <w:t>. 2008;177(4):396-401. doi:10.1164/rccm.200708-1290OC</w:t>
      </w:r>
    </w:p>
    <w:p w14:paraId="64C50E12" w14:textId="168C7258" w:rsidR="00430037" w:rsidRPr="0043171B" w:rsidRDefault="00430037" w:rsidP="00430037">
      <w:pPr>
        <w:rPr>
          <w:rFonts w:cs="Arial"/>
          <w:lang w:val="en-US"/>
        </w:rPr>
      </w:pPr>
      <w:r w:rsidRPr="0043171B">
        <w:rPr>
          <w:rFonts w:cs="Arial"/>
          <w:lang w:val="en-US"/>
        </w:rPr>
        <w:t xml:space="preserve">9. Canadian Institute for Health Information. Hospital stays in Canada. Accessed July 29, 2020. </w:t>
      </w:r>
      <w:hyperlink r:id="rId19" w:history="1">
        <w:r w:rsidR="005247B9" w:rsidRPr="0043171B">
          <w:rPr>
            <w:rStyle w:val="Hyperlink"/>
            <w:rFonts w:cs="Arial"/>
            <w:lang w:val="en-US"/>
          </w:rPr>
          <w:t>https://www.cihi.ca/en/hospital-stays-in-canada</w:t>
        </w:r>
      </w:hyperlink>
    </w:p>
    <w:p w14:paraId="76B9BB54" w14:textId="1AA8A478" w:rsidR="00430037" w:rsidRPr="0043171B" w:rsidRDefault="00430037" w:rsidP="00430037">
      <w:pPr>
        <w:rPr>
          <w:rFonts w:cs="Arial"/>
          <w:lang w:val="en-US"/>
        </w:rPr>
      </w:pPr>
      <w:r w:rsidRPr="0043171B">
        <w:rPr>
          <w:rFonts w:cs="Arial"/>
          <w:lang w:val="en-US"/>
        </w:rPr>
        <w:t xml:space="preserve">10. Mittmann N, Kuramoto L, Seung SJ, Haddon JM, Bradley-Kennedy C, Fitzgerald JM. The cost of moderate and severe COPD exacerbations to the Canadian healthcare system. </w:t>
      </w:r>
      <w:r w:rsidRPr="0043171B">
        <w:rPr>
          <w:rFonts w:cs="Arial"/>
          <w:i/>
          <w:iCs/>
          <w:lang w:val="en-US"/>
        </w:rPr>
        <w:t>Respir Med</w:t>
      </w:r>
      <w:r w:rsidRPr="0043171B">
        <w:rPr>
          <w:rFonts w:cs="Arial"/>
          <w:lang w:val="en-US"/>
        </w:rPr>
        <w:t>. 2008;102(3):413-421. doi:10.1016/j.rmed.2007.10.010</w:t>
      </w:r>
    </w:p>
    <w:p w14:paraId="2BC0959A" w14:textId="004E038E" w:rsidR="00902C16" w:rsidRPr="0043171B" w:rsidRDefault="00902C16" w:rsidP="00835B8C">
      <w:pPr>
        <w:rPr>
          <w:rFonts w:cs="Arial"/>
          <w:lang w:val="en-US"/>
        </w:rPr>
      </w:pPr>
    </w:p>
    <w:p w14:paraId="7FB638CE" w14:textId="7A4AD102" w:rsidR="00606C80" w:rsidRPr="0043171B" w:rsidRDefault="00606C80" w:rsidP="00835B8C">
      <w:pPr>
        <w:pStyle w:val="Heading1"/>
      </w:pPr>
      <w:bookmarkStart w:id="14" w:name="_Toc88663566"/>
      <w:r w:rsidRPr="0043171B">
        <w:lastRenderedPageBreak/>
        <w:t xml:space="preserve">Appendix </w:t>
      </w:r>
      <w:r w:rsidR="00E00DDE" w:rsidRPr="0043171B">
        <w:t>I</w:t>
      </w:r>
      <w:r w:rsidRPr="0043171B">
        <w:t xml:space="preserve">: Overview of the </w:t>
      </w:r>
      <w:r w:rsidR="00922B64" w:rsidRPr="0043171B">
        <w:t>E</w:t>
      </w:r>
      <w:r w:rsidRPr="0043171B">
        <w:t xml:space="preserve">videnced </w:t>
      </w:r>
      <w:r w:rsidR="00922B64" w:rsidRPr="0043171B">
        <w:t>C</w:t>
      </w:r>
      <w:r w:rsidRPr="0043171B">
        <w:t xml:space="preserve">are </w:t>
      </w:r>
      <w:r w:rsidR="00922B64" w:rsidRPr="0043171B">
        <w:t>P</w:t>
      </w:r>
      <w:r w:rsidRPr="0043171B">
        <w:t>athway for COPD in England</w:t>
      </w:r>
      <w:bookmarkEnd w:id="14"/>
    </w:p>
    <w:p w14:paraId="059B4F58" w14:textId="0CF6BCD1" w:rsidR="00606C80" w:rsidRPr="0043171B" w:rsidRDefault="00F4489B" w:rsidP="00835B8C">
      <w:pPr>
        <w:rPr>
          <w:rFonts w:cs="Arial"/>
          <w:lang w:val="en-US"/>
        </w:rPr>
      </w:pPr>
      <w:r w:rsidRPr="00F74F0E">
        <w:rPr>
          <w:rFonts w:cs="Arial"/>
          <w:i/>
          <w:iCs/>
          <w:noProof/>
          <w:lang w:val="en-US"/>
        </w:rPr>
        <mc:AlternateContent>
          <mc:Choice Requires="wps">
            <w:drawing>
              <wp:anchor distT="45720" distB="45720" distL="114300" distR="114300" simplePos="0" relativeHeight="251709440" behindDoc="0" locked="0" layoutInCell="1" allowOverlap="1" wp14:anchorId="557CBDCB" wp14:editId="0E0142B8">
                <wp:simplePos x="0" y="0"/>
                <wp:positionH relativeFrom="margin">
                  <wp:align>left</wp:align>
                </wp:positionH>
                <wp:positionV relativeFrom="paragraph">
                  <wp:posOffset>4528820</wp:posOffset>
                </wp:positionV>
                <wp:extent cx="8097520" cy="140462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7520" cy="1404620"/>
                        </a:xfrm>
                        <a:prstGeom prst="rect">
                          <a:avLst/>
                        </a:prstGeom>
                        <a:solidFill>
                          <a:srgbClr val="FFFFFF"/>
                        </a:solidFill>
                        <a:ln w="9525">
                          <a:noFill/>
                          <a:miter lim="800000"/>
                          <a:headEnd/>
                          <a:tailEnd/>
                        </a:ln>
                      </wps:spPr>
                      <wps:txbx>
                        <w:txbxContent>
                          <w:p w14:paraId="3471EC4C" w14:textId="7E06F513" w:rsidR="00F4489B" w:rsidRPr="002B27BA" w:rsidRDefault="00F4489B" w:rsidP="00F4489B">
                            <w:pPr>
                              <w:rPr>
                                <w:rFonts w:cs="Arial"/>
                                <w:lang w:val="en-US"/>
                              </w:rPr>
                            </w:pPr>
                            <w:r w:rsidRPr="0043171B">
                              <w:rPr>
                                <w:rFonts w:cs="Arial"/>
                                <w:i/>
                                <w:iCs/>
                                <w:lang w:val="en-US"/>
                              </w:rPr>
                              <w:t>[Ex]</w:t>
                            </w:r>
                            <w:r w:rsidRPr="0043171B">
                              <w:rPr>
                                <w:rFonts w:cs="Arial"/>
                                <w:lang w:val="en-US"/>
                              </w:rPr>
                              <w:t>: Sourced from an interview with a clinical expert for this project. Note: quotes might have been edited for length and clarity.</w:t>
                            </w:r>
                            <w:r w:rsidRPr="0043171B">
                              <w:rPr>
                                <w:rFonts w:cs="Arial"/>
                                <w:lang w:val="en-US"/>
                              </w:rPr>
                              <w:br/>
                              <w:t xml:space="preserve">To access to full evidenced care pathway for England </w:t>
                            </w:r>
                            <w:hyperlink r:id="rId20" w:history="1">
                              <w:r w:rsidRPr="0043171B">
                                <w:rPr>
                                  <w:rStyle w:val="Hyperlink"/>
                                  <w:rFonts w:cs="Arial"/>
                                  <w:lang w:val="en-US"/>
                                </w:rPr>
                                <w:t>click here</w:t>
                              </w:r>
                            </w:hyperlink>
                            <w:r w:rsidRPr="0043171B">
                              <w:rPr>
                                <w:rFonts w:cs="Arial"/>
                                <w:lang w:val="en-US"/>
                              </w:rPr>
                              <w:t>. All costs are adjusted to 2019 GBP £.</w:t>
                            </w:r>
                            <w:r>
                              <w:rPr>
                                <w:rFonts w:cs="Arial"/>
                                <w:lang w:val="en-US"/>
                              </w:rPr>
                              <w:br/>
                            </w:r>
                            <w:r w:rsidRPr="00140C88">
                              <w:rPr>
                                <w:rFonts w:cs="Arial"/>
                                <w:b/>
                                <w:bCs/>
                                <w:lang w:val="en-US"/>
                              </w:rPr>
                              <w:t>Abbreviations:</w:t>
                            </w:r>
                            <w:r>
                              <w:rPr>
                                <w:rFonts w:cs="Arial"/>
                                <w:lang w:val="en-US"/>
                              </w:rPr>
                              <w:t xml:space="preserve"> COPD, chronic obstructive pulmonary disease.</w:t>
                            </w:r>
                            <w:r w:rsidRPr="0043171B">
                              <w:rPr>
                                <w:rFonts w:cs="Arial"/>
                                <w:lang w:val="en-US"/>
                              </w:rPr>
                              <w:br/>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7CBDCB" id="_x0000_s1033" type="#_x0000_t202" style="position:absolute;margin-left:0;margin-top:356.6pt;width:637.6pt;height:110.6pt;z-index:25170944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" stroked="f">
                <v:textbox style="mso-fit-shape-to-text:t">
                  <w:txbxContent>
                    <w:p w14:paraId="3471EC4C" w14:textId="7E06F513" w:rsidR="00F4489B" w:rsidRPr="002B27BA" w:rsidRDefault="00F4489B" w:rsidP="00F4489B">
                      <w:pPr>
                        <w:rPr>
                          <w:rFonts w:cs="Arial"/>
                          <w:lang w:val="en-US"/>
                        </w:rPr>
                      </w:pPr>
                      <w:r w:rsidRPr="0043171B">
                        <w:rPr>
                          <w:rFonts w:cs="Arial"/>
                          <w:i/>
                          <w:iCs/>
                          <w:lang w:val="en-US"/>
                        </w:rPr>
                        <w:t>[Ex]</w:t>
                      </w:r>
                      <w:r w:rsidRPr="0043171B">
                        <w:rPr>
                          <w:rFonts w:cs="Arial"/>
                          <w:lang w:val="en-US"/>
                        </w:rPr>
                        <w:t>: Sourced from an interview with a clinical expert for this project. Note: quotes might have been edited for length and clarity.</w:t>
                      </w:r>
                      <w:r w:rsidRPr="0043171B">
                        <w:rPr>
                          <w:rFonts w:cs="Arial"/>
                          <w:lang w:val="en-US"/>
                        </w:rPr>
                        <w:br/>
                        <w:t xml:space="preserve">To access to full evidenced care pathway for England </w:t>
                      </w:r>
                      <w:hyperlink r:id="rId21" w:history="1">
                        <w:r w:rsidRPr="0043171B">
                          <w:rPr>
                            <w:rStyle w:val="Hyperlink"/>
                            <w:rFonts w:cs="Arial"/>
                            <w:lang w:val="en-US"/>
                          </w:rPr>
                          <w:t>click here</w:t>
                        </w:r>
                      </w:hyperlink>
                      <w:r w:rsidRPr="0043171B">
                        <w:rPr>
                          <w:rFonts w:cs="Arial"/>
                          <w:lang w:val="en-US"/>
                        </w:rPr>
                        <w:t>. All costs are adjusted to 2019 GBP £.</w:t>
                      </w:r>
                      <w:r>
                        <w:rPr>
                          <w:rFonts w:cs="Arial"/>
                          <w:lang w:val="en-US"/>
                        </w:rPr>
                        <w:br/>
                      </w:r>
                      <w:r w:rsidRPr="00140C88">
                        <w:rPr>
                          <w:rFonts w:cs="Arial"/>
                          <w:b/>
                          <w:bCs/>
                          <w:lang w:val="en-US"/>
                        </w:rPr>
                        <w:t>Abbreviations:</w:t>
                      </w:r>
                      <w:r>
                        <w:rPr>
                          <w:rFonts w:cs="Arial"/>
                          <w:lang w:val="en-US"/>
                        </w:rPr>
                        <w:t xml:space="preserve"> COPD, chronic obstructive pulmonary disease.</w:t>
                      </w:r>
                      <w:r w:rsidRPr="0043171B">
                        <w:rPr>
                          <w:rFonts w:cs="Arial"/>
                          <w:lang w:val="en-US"/>
                        </w:rPr>
                        <w:br/>
                      </w:r>
                    </w:p>
                  </w:txbxContent>
                </v:textbox>
                <w10:wrap anchorx="margin"/>
              </v:shape>
            </w:pict>
          </mc:Fallback>
        </mc:AlternateContent>
      </w:r>
      <w:r>
        <w:rPr>
          <w:rFonts w:cs="Arial"/>
          <w:noProof/>
          <w:lang w:val="en-US"/>
        </w:rPr>
        <w:drawing>
          <wp:inline distT="0" distB="0" distL="0" distR="0" wp14:anchorId="0FEFB75D" wp14:editId="74D2DA54">
            <wp:extent cx="7920000" cy="4267959"/>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920000" cy="4267959"/>
                    </a:xfrm>
                    <a:prstGeom prst="rect">
                      <a:avLst/>
                    </a:prstGeom>
                    <a:noFill/>
                  </pic:spPr>
                </pic:pic>
              </a:graphicData>
            </a:graphic>
          </wp:inline>
        </w:drawing>
      </w:r>
    </w:p>
    <w:p w14:paraId="3B7E7964" w14:textId="71748616" w:rsidR="003A282B" w:rsidRPr="0043171B" w:rsidRDefault="00FA175A" w:rsidP="00835B8C">
      <w:pPr>
        <w:pStyle w:val="Heading2"/>
        <w:rPr>
          <w:rFonts w:cs="Arial"/>
          <w:lang w:val="en-US"/>
        </w:rPr>
      </w:pPr>
      <w:bookmarkStart w:id="15" w:name="_Toc88663567"/>
      <w:r w:rsidRPr="0043171B">
        <w:rPr>
          <w:rFonts w:cs="Arial"/>
          <w:lang w:val="en-US"/>
        </w:rPr>
        <w:lastRenderedPageBreak/>
        <w:t>References for England</w:t>
      </w:r>
      <w:bookmarkEnd w:id="15"/>
    </w:p>
    <w:p w14:paraId="48D984D3" w14:textId="77777777" w:rsidR="00003865" w:rsidRPr="0043171B" w:rsidRDefault="00003865" w:rsidP="00003865">
      <w:pPr>
        <w:rPr>
          <w:lang w:val="en-US"/>
        </w:rPr>
      </w:pPr>
      <w:r w:rsidRPr="0043171B">
        <w:rPr>
          <w:lang w:val="en-US"/>
        </w:rPr>
        <w:t xml:space="preserve">1. Kostikas K, Price D, Gutzwiller FS, et al. Clinical Impact and Healthcare Resource Utilization Associated with Early versus Late COPD Diagnosis in Patients from UK CPRD Database. </w:t>
      </w:r>
      <w:r w:rsidRPr="0043171B">
        <w:rPr>
          <w:i/>
          <w:iCs/>
          <w:lang w:val="en-US"/>
        </w:rPr>
        <w:t>Int J Chron Obstruct Pulmon Dis</w:t>
      </w:r>
      <w:r w:rsidRPr="0043171B">
        <w:rPr>
          <w:lang w:val="en-US"/>
        </w:rPr>
        <w:t>. 2020;15:1729-1738. doi:10.2147/COPD.S255414</w:t>
      </w:r>
    </w:p>
    <w:p w14:paraId="5BC96825" w14:textId="77777777" w:rsidR="00003865" w:rsidRPr="0043171B" w:rsidRDefault="00003865" w:rsidP="00003865">
      <w:pPr>
        <w:rPr>
          <w:lang w:val="en-US"/>
        </w:rPr>
      </w:pPr>
      <w:r w:rsidRPr="0043171B">
        <w:rPr>
          <w:lang w:val="en-US"/>
        </w:rPr>
        <w:t xml:space="preserve">2. NHS Medical Directorate. COPD Commissioning Toolkit. A Resource for Commissioners. Published online August 2, 2012. </w:t>
      </w:r>
      <w:hyperlink r:id="rId23" w:history="1">
        <w:r w:rsidRPr="0043171B">
          <w:rPr>
            <w:rStyle w:val="Hyperlink"/>
            <w:lang w:val="en-US"/>
          </w:rPr>
          <w:t>https://www.gov.uk/government/publications/commissioning-toolkit-for-respiratory-services</w:t>
        </w:r>
      </w:hyperlink>
    </w:p>
    <w:p w14:paraId="58AD4269" w14:textId="77777777" w:rsidR="00003865" w:rsidRPr="0043171B" w:rsidRDefault="00003865" w:rsidP="00003865">
      <w:pPr>
        <w:rPr>
          <w:lang w:val="en-US"/>
        </w:rPr>
      </w:pPr>
      <w:r w:rsidRPr="0043171B">
        <w:rPr>
          <w:lang w:val="en-US"/>
        </w:rPr>
        <w:t xml:space="preserve">3. Bastin A, Starling L, Ahmed R, et al. High prevalence of undiagnosed and severe chronic obstructive pulmonary disease at first hospital admission with acute exacerbation. </w:t>
      </w:r>
      <w:r w:rsidRPr="0043171B">
        <w:rPr>
          <w:i/>
          <w:iCs/>
          <w:lang w:val="en-US"/>
        </w:rPr>
        <w:t>Chron Respir Dis</w:t>
      </w:r>
      <w:r w:rsidRPr="0043171B">
        <w:rPr>
          <w:lang w:val="en-US"/>
        </w:rPr>
        <w:t>. 2010;7(2):91-97. doi:10.1177/1479972310364587</w:t>
      </w:r>
    </w:p>
    <w:p w14:paraId="09D9905D" w14:textId="77777777" w:rsidR="00003865" w:rsidRPr="0043171B" w:rsidRDefault="00003865" w:rsidP="00003865">
      <w:pPr>
        <w:rPr>
          <w:lang w:val="en-US"/>
        </w:rPr>
      </w:pPr>
      <w:r w:rsidRPr="0043171B">
        <w:rPr>
          <w:lang w:val="en-US"/>
        </w:rPr>
        <w:t xml:space="preserve">4. Public Health England. Inhale - INteractive Health Atlas of Lung conditions in England. Published 2019. Accessed September 30, 2021. </w:t>
      </w:r>
      <w:hyperlink r:id="rId24" w:anchor="page/0/gid/8000003/pat/46/par/E39000026/ati/165/are/E38000056/cid/4/page-options/ovw-do-0" w:history="1">
        <w:r w:rsidRPr="0043171B">
          <w:rPr>
            <w:rStyle w:val="Hyperlink"/>
            <w:lang w:val="en-US"/>
          </w:rPr>
          <w:t>https://fingertips.phe.org.uk/profile/inhale/data#page/0/gid/8000003/pat/46/par/E39000026/ati/165/are/E38000056/cid/4/page-options/ovw-do-0</w:t>
        </w:r>
      </w:hyperlink>
    </w:p>
    <w:p w14:paraId="7A83E792" w14:textId="77777777" w:rsidR="00003865" w:rsidRPr="0043171B" w:rsidRDefault="00003865" w:rsidP="00003865">
      <w:pPr>
        <w:rPr>
          <w:lang w:val="en-US"/>
        </w:rPr>
      </w:pPr>
      <w:r w:rsidRPr="0043171B">
        <w:rPr>
          <w:lang w:val="en-US"/>
        </w:rPr>
        <w:t xml:space="preserve">5. Punekar YS, Shukla A, Müllerova H. COPD management costs according to the frequency of COPD exacerbations in UK primary care. </w:t>
      </w:r>
      <w:r w:rsidRPr="0043171B">
        <w:rPr>
          <w:i/>
          <w:iCs/>
          <w:lang w:val="en-US"/>
        </w:rPr>
        <w:t>Int J Chron Obstruct Pulmon Dis</w:t>
      </w:r>
      <w:r w:rsidRPr="0043171B">
        <w:rPr>
          <w:lang w:val="en-US"/>
        </w:rPr>
        <w:t>. 2014;9:65-73. doi:10.2147/COPD.S54417</w:t>
      </w:r>
    </w:p>
    <w:p w14:paraId="3157B730" w14:textId="77777777" w:rsidR="00003865" w:rsidRPr="0043171B" w:rsidRDefault="00003865" w:rsidP="00003865">
      <w:pPr>
        <w:rPr>
          <w:lang w:val="en-US"/>
        </w:rPr>
      </w:pPr>
      <w:r w:rsidRPr="0043171B">
        <w:rPr>
          <w:lang w:val="en-US"/>
        </w:rPr>
        <w:t xml:space="preserve">6. Bartlett YK, Sheeran P, Hawley MS. Effective behaviour change techniques in smoking cessation interventions for people with chronic obstructive pulmonary disease: A meta-analysis. </w:t>
      </w:r>
      <w:r w:rsidRPr="0043171B">
        <w:rPr>
          <w:i/>
          <w:iCs/>
          <w:lang w:val="en-US"/>
        </w:rPr>
        <w:t>British Journal of Health Psychology</w:t>
      </w:r>
      <w:r w:rsidRPr="0043171B">
        <w:rPr>
          <w:lang w:val="en-US"/>
        </w:rPr>
        <w:t>. 2014;19(1):181-203. doi:10.1111/bjhp.12071</w:t>
      </w:r>
    </w:p>
    <w:p w14:paraId="0D1B7CB0" w14:textId="77777777" w:rsidR="00003865" w:rsidRPr="0043171B" w:rsidRDefault="00003865" w:rsidP="00003865">
      <w:pPr>
        <w:rPr>
          <w:lang w:val="en-US"/>
        </w:rPr>
      </w:pPr>
      <w:r w:rsidRPr="0043171B">
        <w:rPr>
          <w:lang w:val="en-US"/>
        </w:rPr>
        <w:t xml:space="preserve">7. Khan A, Dickens AP, Adab P, Jordan RE. Self-management behaviour and support among primary care COPD patients: cross-sectional analysis of data from the Birmingham Chronic Obstructive Pulmonary Disease Cohort. </w:t>
      </w:r>
      <w:r w:rsidRPr="0043171B">
        <w:rPr>
          <w:i/>
          <w:iCs/>
          <w:lang w:val="en-US"/>
        </w:rPr>
        <w:t>npj Prim Care Resp Med</w:t>
      </w:r>
      <w:r w:rsidRPr="0043171B">
        <w:rPr>
          <w:lang w:val="en-US"/>
        </w:rPr>
        <w:t>. 2017;27(1):46. doi:10.1038/s41533-017-0046-6</w:t>
      </w:r>
    </w:p>
    <w:p w14:paraId="728B3404" w14:textId="77777777" w:rsidR="00003865" w:rsidRPr="0043171B" w:rsidRDefault="00003865" w:rsidP="00003865">
      <w:pPr>
        <w:rPr>
          <w:lang w:val="en-US"/>
        </w:rPr>
      </w:pPr>
      <w:r w:rsidRPr="0043171B">
        <w:rPr>
          <w:lang w:val="en-US"/>
        </w:rPr>
        <w:lastRenderedPageBreak/>
        <w:t xml:space="preserve">8. Ogunbayo OJ, Russell S, Newham JJ, et al. Understanding the factors affecting self-management of COPD from the perspectives of healthcare practitioners: a qualitative study. </w:t>
      </w:r>
      <w:r w:rsidRPr="0043171B">
        <w:rPr>
          <w:i/>
          <w:iCs/>
          <w:lang w:val="en-US"/>
        </w:rPr>
        <w:t>npj Primary Care Respiratory Medicine</w:t>
      </w:r>
      <w:r w:rsidRPr="0043171B">
        <w:rPr>
          <w:lang w:val="en-US"/>
        </w:rPr>
        <w:t>. 2017;27(1):1-9. doi:10.1038/s41533-017-0054-6</w:t>
      </w:r>
    </w:p>
    <w:p w14:paraId="6157739D" w14:textId="77777777" w:rsidR="00003865" w:rsidRPr="0043171B" w:rsidRDefault="00003865" w:rsidP="00003865">
      <w:pPr>
        <w:rPr>
          <w:lang w:val="en-US"/>
        </w:rPr>
      </w:pPr>
      <w:r w:rsidRPr="0043171B">
        <w:rPr>
          <w:lang w:val="en-US"/>
        </w:rPr>
        <w:t xml:space="preserve">9. Moore E, Newson R, Joshi M, et al. Effects of Pulmonary Rehabilitation on Exacerbation Number and Severity in People With COPD: An Historical Cohort Study Using Electronic Health Records. </w:t>
      </w:r>
      <w:r w:rsidRPr="0043171B">
        <w:rPr>
          <w:i/>
          <w:iCs/>
          <w:lang w:val="en-US"/>
        </w:rPr>
        <w:t>Chest</w:t>
      </w:r>
      <w:r w:rsidRPr="0043171B">
        <w:rPr>
          <w:lang w:val="en-US"/>
        </w:rPr>
        <w:t>. 2017;152(6):1188-1202. doi:10.1016/j.chest.2017.05.006</w:t>
      </w:r>
    </w:p>
    <w:p w14:paraId="72FB391B" w14:textId="77777777" w:rsidR="00003865" w:rsidRPr="0043171B" w:rsidRDefault="00003865" w:rsidP="00003865">
      <w:pPr>
        <w:rPr>
          <w:lang w:val="en-US"/>
        </w:rPr>
      </w:pPr>
      <w:r w:rsidRPr="0043171B">
        <w:rPr>
          <w:lang w:val="en-US"/>
        </w:rPr>
        <w:t xml:space="preserve">10. Merinopoulou E, Raluy-Callado M, Ramagopalan S, MacLachlan S, Khalid JM. COPD exacerbations by disease severity in England. </w:t>
      </w:r>
      <w:r w:rsidRPr="0043171B">
        <w:rPr>
          <w:i/>
          <w:iCs/>
          <w:lang w:val="en-US"/>
        </w:rPr>
        <w:t>Int J Chron Obstruct Pulmon Dis.</w:t>
      </w:r>
      <w:r w:rsidRPr="0043171B">
        <w:rPr>
          <w:lang w:val="en-US"/>
        </w:rPr>
        <w:t xml:space="preserve"> 2016;11:697-709. doi:10.2147/COPD.S100250</w:t>
      </w:r>
    </w:p>
    <w:p w14:paraId="2ACAB04E" w14:textId="77777777" w:rsidR="00003865" w:rsidRPr="0043171B" w:rsidRDefault="00003865" w:rsidP="00003865">
      <w:pPr>
        <w:rPr>
          <w:lang w:val="en-US"/>
        </w:rPr>
      </w:pPr>
      <w:r w:rsidRPr="00D24CAB">
        <w:rPr>
          <w:lang w:val="fr-FR"/>
        </w:rPr>
        <w:t xml:space="preserve">11. Jones RCM, Price D, Ryan D, et al. </w:t>
      </w:r>
      <w:r w:rsidRPr="0043171B">
        <w:rPr>
          <w:lang w:val="en-US"/>
        </w:rPr>
        <w:t xml:space="preserve">Opportunities to diagnose chronic obstructive pulmonary disease in routine care in the UK: a retrospective study of a clinical cohort. </w:t>
      </w:r>
      <w:r w:rsidRPr="0043171B">
        <w:rPr>
          <w:i/>
          <w:iCs/>
          <w:lang w:val="en-US"/>
        </w:rPr>
        <w:t>The Lancet Respiratory Medicine</w:t>
      </w:r>
      <w:r w:rsidRPr="0043171B">
        <w:rPr>
          <w:lang w:val="en-US"/>
        </w:rPr>
        <w:t>. 2014;2(4):267-276. doi:10.1016/S2213-2600(14)70008-6</w:t>
      </w:r>
    </w:p>
    <w:p w14:paraId="3CDA5E9A" w14:textId="77777777" w:rsidR="00003865" w:rsidRPr="0043171B" w:rsidRDefault="00003865" w:rsidP="00003865">
      <w:pPr>
        <w:rPr>
          <w:lang w:val="en-US"/>
        </w:rPr>
      </w:pPr>
      <w:r w:rsidRPr="0043171B">
        <w:rPr>
          <w:lang w:val="en-US"/>
        </w:rPr>
        <w:t xml:space="preserve">12. Curtis L, Burns A. Unit Costs of Health and Social Care 2019. PSSRU, University of Kent; 2019. </w:t>
      </w:r>
      <w:hyperlink r:id="rId25" w:history="1">
        <w:r w:rsidRPr="0043171B">
          <w:rPr>
            <w:rStyle w:val="Hyperlink"/>
            <w:lang w:val="en-US"/>
          </w:rPr>
          <w:t>https://doi.org/10.22024/UniKent%2F01.02.79286</w:t>
        </w:r>
      </w:hyperlink>
    </w:p>
    <w:p w14:paraId="206C119D" w14:textId="77777777" w:rsidR="00003865" w:rsidRPr="0043171B" w:rsidRDefault="00003865" w:rsidP="00003865">
      <w:pPr>
        <w:rPr>
          <w:lang w:val="en-US"/>
        </w:rPr>
      </w:pPr>
      <w:r w:rsidRPr="0043171B">
        <w:rPr>
          <w:lang w:val="en-US"/>
        </w:rPr>
        <w:t xml:space="preserve">13. National Institute for Health and Care Excellence (NICE). Resource impact report: Chronic obstructive pulmonary disease in over 16s: diagnosis and management (update) (NG115). Published online 2018. </w:t>
      </w:r>
      <w:hyperlink r:id="rId26" w:history="1">
        <w:r w:rsidRPr="0043171B">
          <w:rPr>
            <w:rStyle w:val="Hyperlink"/>
            <w:lang w:val="en-US"/>
          </w:rPr>
          <w:t>https://www.nice.org.uk/guidance/ng115/resources/resource-impact-report-pdf-6602803741</w:t>
        </w:r>
      </w:hyperlink>
    </w:p>
    <w:p w14:paraId="08C707BC" w14:textId="5A3119EC" w:rsidR="00003865" w:rsidRPr="0043171B" w:rsidRDefault="00003865" w:rsidP="00A21558">
      <w:pPr>
        <w:rPr>
          <w:rFonts w:cs="Arial"/>
          <w:lang w:val="en-US"/>
        </w:rPr>
      </w:pPr>
      <w:r w:rsidRPr="0043171B">
        <w:rPr>
          <w:lang w:val="en-US"/>
        </w:rPr>
        <w:t xml:space="preserve">14. Public Health England. Mortality Profile. Accessed September 2, 2020. </w:t>
      </w:r>
      <w:hyperlink r:id="rId27" w:anchor="page/11/gid/1938133058/pat/6/par/E12000004/ati/102/are/E06000015/iid/1204/age/1/sex/4/cid/4/page-options/ovw-do-0_car-do-0_eng-vo-0_eng-do-0" w:history="1">
        <w:r w:rsidRPr="0043171B">
          <w:rPr>
            <w:rStyle w:val="Hyperlink"/>
            <w:lang w:val="en-US"/>
          </w:rPr>
          <w:t>https://fingertips.phe.org.uk/profile/mortality-profile/data#page/11/gid/1938133058/pat/6/par/E12000004/ati/102/are/E06000015/iid/1204/age/1/sex/4/cid/4/page-options/ovw-do-0_car-do-0_eng-vo-0_eng-do-0</w:t>
        </w:r>
      </w:hyperlink>
      <w:bookmarkStart w:id="16" w:name="_Toc88663568"/>
      <w:r w:rsidRPr="0043171B">
        <w:rPr>
          <w:rFonts w:cs="Arial"/>
          <w:lang w:val="en-US"/>
        </w:rPr>
        <w:br w:type="page"/>
      </w:r>
    </w:p>
    <w:p w14:paraId="0CAE238F" w14:textId="0BEC7166" w:rsidR="00606C80" w:rsidRPr="0043171B" w:rsidRDefault="00606C80" w:rsidP="00963DC3">
      <w:pPr>
        <w:pStyle w:val="Heading1"/>
      </w:pPr>
      <w:r w:rsidRPr="0043171B">
        <w:lastRenderedPageBreak/>
        <w:t xml:space="preserve">Appendix </w:t>
      </w:r>
      <w:r w:rsidR="00E00DDE" w:rsidRPr="0043171B">
        <w:t>J</w:t>
      </w:r>
      <w:r w:rsidRPr="0043171B">
        <w:t>: Overview of the evidenced care pathway for COPD in Germany</w:t>
      </w:r>
      <w:bookmarkEnd w:id="16"/>
    </w:p>
    <w:p w14:paraId="591FD364" w14:textId="4F435845" w:rsidR="00606C80" w:rsidRPr="0043171B" w:rsidRDefault="0096159E" w:rsidP="00835B8C">
      <w:pPr>
        <w:rPr>
          <w:rFonts w:cs="Arial"/>
          <w:lang w:val="en-US"/>
        </w:rPr>
      </w:pPr>
      <w:r w:rsidRPr="0043171B">
        <w:rPr>
          <w:rFonts w:cs="Arial"/>
          <w:noProof/>
          <w:lang w:val="en-US"/>
        </w:rPr>
        <w:drawing>
          <wp:inline distT="0" distB="0" distL="0" distR="0" wp14:anchorId="150293E2" wp14:editId="669CE5C1">
            <wp:extent cx="7920000" cy="4297634"/>
            <wp:effectExtent l="0" t="0" r="5080" b="825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7920000" cy="4297634"/>
                    </a:xfrm>
                    <a:prstGeom prst="rect">
                      <a:avLst/>
                    </a:prstGeom>
                    <a:noFill/>
                  </pic:spPr>
                </pic:pic>
              </a:graphicData>
            </a:graphic>
          </wp:inline>
        </w:drawing>
      </w:r>
    </w:p>
    <w:p w14:paraId="6CC469D3" w14:textId="0413188B" w:rsidR="00963DC3" w:rsidRDefault="00963DC3" w:rsidP="00835B8C">
      <w:pPr>
        <w:rPr>
          <w:rFonts w:cs="Arial"/>
          <w:i/>
          <w:iCs/>
          <w:lang w:val="en-US"/>
        </w:rPr>
      </w:pPr>
      <w:r w:rsidRPr="00F74F0E">
        <w:rPr>
          <w:rFonts w:cs="Arial"/>
          <w:i/>
          <w:iCs/>
          <w:noProof/>
          <w:lang w:val="en-US"/>
        </w:rPr>
        <mc:AlternateContent>
          <mc:Choice Requires="wps">
            <w:drawing>
              <wp:anchor distT="45720" distB="45720" distL="114300" distR="114300" simplePos="0" relativeHeight="251711488" behindDoc="0" locked="0" layoutInCell="1" allowOverlap="1" wp14:anchorId="6BA13973" wp14:editId="2325F062">
                <wp:simplePos x="0" y="0"/>
                <wp:positionH relativeFrom="margin">
                  <wp:posOffset>0</wp:posOffset>
                </wp:positionH>
                <wp:positionV relativeFrom="paragraph">
                  <wp:posOffset>45085</wp:posOffset>
                </wp:positionV>
                <wp:extent cx="8097520" cy="140462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7520" cy="1404620"/>
                        </a:xfrm>
                        <a:prstGeom prst="rect">
                          <a:avLst/>
                        </a:prstGeom>
                        <a:solidFill>
                          <a:srgbClr val="FFFFFF"/>
                        </a:solidFill>
                        <a:ln w="9525">
                          <a:noFill/>
                          <a:miter lim="800000"/>
                          <a:headEnd/>
                          <a:tailEnd/>
                        </a:ln>
                      </wps:spPr>
                      <wps:txbx>
                        <w:txbxContent>
                          <w:p w14:paraId="11083CD9" w14:textId="1BC85B07" w:rsidR="00963DC3" w:rsidRPr="002B27BA" w:rsidRDefault="00963DC3" w:rsidP="00963DC3">
                            <w:pPr>
                              <w:rPr>
                                <w:rFonts w:cs="Arial"/>
                                <w:lang w:val="en-US"/>
                              </w:rPr>
                            </w:pPr>
                            <w:r w:rsidRPr="0043171B">
                              <w:rPr>
                                <w:rFonts w:cs="Arial"/>
                                <w:i/>
                                <w:iCs/>
                                <w:lang w:val="en-US"/>
                              </w:rPr>
                              <w:t>[Ex]</w:t>
                            </w:r>
                            <w:r w:rsidRPr="0043171B">
                              <w:rPr>
                                <w:rFonts w:cs="Arial"/>
                                <w:lang w:val="en-US"/>
                              </w:rPr>
                              <w:t>: Sourced from an interview with a clinical expert for this project. Note: quotes might have been edited for length and clarity.</w:t>
                            </w:r>
                            <w:r>
                              <w:rPr>
                                <w:rFonts w:cs="Arial"/>
                                <w:lang w:val="en-US"/>
                              </w:rPr>
                              <w:br/>
                            </w:r>
                            <w:r w:rsidRPr="0043171B">
                              <w:rPr>
                                <w:rFonts w:cs="Arial"/>
                                <w:lang w:val="en-US"/>
                              </w:rPr>
                              <w:t xml:space="preserve">To access to full evidenced care pathway for Germany </w:t>
                            </w:r>
                            <w:hyperlink r:id="rId29" w:history="1">
                              <w:r w:rsidRPr="0043171B">
                                <w:rPr>
                                  <w:rStyle w:val="Hyperlink"/>
                                  <w:rFonts w:cs="Arial"/>
                                  <w:lang w:val="en-US"/>
                                </w:rPr>
                                <w:t>click here</w:t>
                              </w:r>
                            </w:hyperlink>
                            <w:r w:rsidRPr="0043171B">
                              <w:rPr>
                                <w:rFonts w:cs="Arial"/>
                                <w:lang w:val="en-US"/>
                              </w:rPr>
                              <w:t>. All costs are adjusted to 2019 Euros €.</w:t>
                            </w:r>
                            <w:r>
                              <w:rPr>
                                <w:rFonts w:cs="Arial"/>
                                <w:lang w:val="en-US"/>
                              </w:rPr>
                              <w:br/>
                            </w:r>
                            <w:r w:rsidRPr="00140C88">
                              <w:rPr>
                                <w:rFonts w:cs="Arial"/>
                                <w:b/>
                                <w:bCs/>
                                <w:lang w:val="en-US"/>
                              </w:rPr>
                              <w:t>Abbreviations:</w:t>
                            </w:r>
                            <w:r>
                              <w:rPr>
                                <w:rFonts w:cs="Arial"/>
                                <w:lang w:val="en-US"/>
                              </w:rPr>
                              <w:t xml:space="preserve"> COPD, chronic obstructive pulmonary disease; DMP, disease management progra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A13973" id="_x0000_s1034" type="#_x0000_t202" style="position:absolute;margin-left:0;margin-top:3.55pt;width:637.6pt;height:110.6pt;z-index:2517114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" stroked="f">
                <v:textbox style="mso-fit-shape-to-text:t">
                  <w:txbxContent>
                    <w:p w14:paraId="11083CD9" w14:textId="1BC85B07" w:rsidR="00963DC3" w:rsidRPr="002B27BA" w:rsidRDefault="00963DC3" w:rsidP="00963DC3">
                      <w:pPr>
                        <w:rPr>
                          <w:rFonts w:cs="Arial"/>
                          <w:lang w:val="en-US"/>
                        </w:rPr>
                      </w:pPr>
                      <w:r w:rsidRPr="0043171B">
                        <w:rPr>
                          <w:rFonts w:cs="Arial"/>
                          <w:i/>
                          <w:iCs/>
                          <w:lang w:val="en-US"/>
                        </w:rPr>
                        <w:t>[Ex]</w:t>
                      </w:r>
                      <w:r w:rsidRPr="0043171B">
                        <w:rPr>
                          <w:rFonts w:cs="Arial"/>
                          <w:lang w:val="en-US"/>
                        </w:rPr>
                        <w:t>: Sourced from an interview with a clinical expert for this project. Note: quotes might have been edited for length and clarity.</w:t>
                      </w:r>
                      <w:r>
                        <w:rPr>
                          <w:rFonts w:cs="Arial"/>
                          <w:lang w:val="en-US"/>
                        </w:rPr>
                        <w:br/>
                      </w:r>
                      <w:r w:rsidRPr="0043171B">
                        <w:rPr>
                          <w:rFonts w:cs="Arial"/>
                          <w:lang w:val="en-US"/>
                        </w:rPr>
                        <w:t xml:space="preserve">To access to full evidenced care pathway for Germany </w:t>
                      </w:r>
                      <w:hyperlink r:id="rId30" w:history="1">
                        <w:r w:rsidRPr="0043171B">
                          <w:rPr>
                            <w:rStyle w:val="Hyperlink"/>
                            <w:rFonts w:cs="Arial"/>
                            <w:lang w:val="en-US"/>
                          </w:rPr>
                          <w:t>click here</w:t>
                        </w:r>
                      </w:hyperlink>
                      <w:r w:rsidRPr="0043171B">
                        <w:rPr>
                          <w:rFonts w:cs="Arial"/>
                          <w:lang w:val="en-US"/>
                        </w:rPr>
                        <w:t>. All costs are adjusted to 2019 Euros €.</w:t>
                      </w:r>
                      <w:r>
                        <w:rPr>
                          <w:rFonts w:cs="Arial"/>
                          <w:lang w:val="en-US"/>
                        </w:rPr>
                        <w:br/>
                      </w:r>
                      <w:r w:rsidRPr="00140C88">
                        <w:rPr>
                          <w:rFonts w:cs="Arial"/>
                          <w:b/>
                          <w:bCs/>
                          <w:lang w:val="en-US"/>
                        </w:rPr>
                        <w:t>Abbreviations:</w:t>
                      </w:r>
                      <w:r>
                        <w:rPr>
                          <w:rFonts w:cs="Arial"/>
                          <w:lang w:val="en-US"/>
                        </w:rPr>
                        <w:t xml:space="preserve"> COPD, chronic obstructive pulmonary disease; DMP, disease management program.</w:t>
                      </w:r>
                    </w:p>
                  </w:txbxContent>
                </v:textbox>
                <w10:wrap anchorx="margin"/>
              </v:shape>
            </w:pict>
          </mc:Fallback>
        </mc:AlternateContent>
      </w:r>
    </w:p>
    <w:p w14:paraId="70585E0D" w14:textId="2BE559BC" w:rsidR="009C2B62" w:rsidRPr="0043171B" w:rsidRDefault="00FA175A" w:rsidP="00835B8C">
      <w:pPr>
        <w:pStyle w:val="Heading2"/>
        <w:rPr>
          <w:rFonts w:cs="Arial"/>
          <w:lang w:val="en-US"/>
        </w:rPr>
      </w:pPr>
      <w:bookmarkStart w:id="17" w:name="_Toc88663569"/>
      <w:r w:rsidRPr="0043171B">
        <w:rPr>
          <w:rFonts w:cs="Arial"/>
          <w:lang w:val="en-US"/>
        </w:rPr>
        <w:lastRenderedPageBreak/>
        <w:t>References for Germany</w:t>
      </w:r>
      <w:bookmarkEnd w:id="17"/>
    </w:p>
    <w:p w14:paraId="177662F4" w14:textId="77777777" w:rsidR="00C13297" w:rsidRPr="0043171B" w:rsidRDefault="00C13297" w:rsidP="00C13297">
      <w:pPr>
        <w:rPr>
          <w:lang w:val="en-US"/>
        </w:rPr>
      </w:pPr>
      <w:r w:rsidRPr="0043171B">
        <w:rPr>
          <w:lang w:val="en-US"/>
        </w:rPr>
        <w:t xml:space="preserve">1. Lamprecht B, Soriano JB, Studnicka M, et al. Determinants of Underdiagnosis of COPD in National and International Surveys. </w:t>
      </w:r>
      <w:r w:rsidRPr="0043171B">
        <w:rPr>
          <w:i/>
          <w:iCs/>
          <w:lang w:val="en-US"/>
        </w:rPr>
        <w:t>Chest</w:t>
      </w:r>
      <w:r w:rsidRPr="0043171B">
        <w:rPr>
          <w:lang w:val="en-US"/>
        </w:rPr>
        <w:t>. 2015;148(4):971-985. doi:10.1378/chest.14-2535</w:t>
      </w:r>
    </w:p>
    <w:p w14:paraId="33BEF57F" w14:textId="77777777" w:rsidR="00C13297" w:rsidRPr="0043171B" w:rsidRDefault="00C13297" w:rsidP="00C13297">
      <w:pPr>
        <w:rPr>
          <w:lang w:val="en-US"/>
        </w:rPr>
      </w:pPr>
      <w:r w:rsidRPr="0043171B">
        <w:rPr>
          <w:lang w:val="en-US"/>
        </w:rPr>
        <w:t xml:space="preserve">2. Gingter C, Wilm S, Abholz HH. Is COPD a rare disease? Prevalence and identification rates in smokers aged 40 years and over within general practice in Germany. </w:t>
      </w:r>
      <w:r w:rsidRPr="0043171B">
        <w:rPr>
          <w:i/>
          <w:iCs/>
          <w:lang w:val="en-US"/>
        </w:rPr>
        <w:t>Family Practice</w:t>
      </w:r>
      <w:r w:rsidRPr="0043171B">
        <w:rPr>
          <w:lang w:val="en-US"/>
        </w:rPr>
        <w:t>. 2008;26(1):3-9. doi:10.1093/fampra/cmn084</w:t>
      </w:r>
    </w:p>
    <w:p w14:paraId="3FDCCE39" w14:textId="77777777" w:rsidR="00C13297" w:rsidRPr="0043171B" w:rsidRDefault="00C13297" w:rsidP="00C13297">
      <w:pPr>
        <w:rPr>
          <w:lang w:val="en-US"/>
        </w:rPr>
      </w:pPr>
      <w:r w:rsidRPr="0043171B">
        <w:rPr>
          <w:lang w:val="en-US"/>
        </w:rPr>
        <w:t xml:space="preserve">3. Berghaus TM, Karschnia P, Haberl S, Schwaiblmair M. Disproportionate decline in admissions for exacerbated COPD during the COVID-19 pandemic. </w:t>
      </w:r>
      <w:r w:rsidRPr="0043171B">
        <w:rPr>
          <w:i/>
          <w:iCs/>
          <w:lang w:val="en-US"/>
        </w:rPr>
        <w:t>Respiratory Medicine</w:t>
      </w:r>
      <w:r w:rsidRPr="0043171B">
        <w:rPr>
          <w:lang w:val="en-US"/>
        </w:rPr>
        <w:t>. Published online August 2020:106120. doi:10.1016/j.rmed.2020.106120</w:t>
      </w:r>
    </w:p>
    <w:p w14:paraId="14E02652" w14:textId="77777777" w:rsidR="00C13297" w:rsidRPr="00D24CAB" w:rsidRDefault="00C13297" w:rsidP="00C13297">
      <w:pPr>
        <w:rPr>
          <w:lang w:val="de-DE"/>
        </w:rPr>
      </w:pPr>
      <w:r w:rsidRPr="0043171B">
        <w:rPr>
          <w:lang w:val="en-US"/>
        </w:rPr>
        <w:t xml:space="preserve">4. Sator L, Horner A, Studnicka M, et al. Overdiagnosis of COPD in Subjects With Unobstructed Spirometry: A BOLD Analysis. </w:t>
      </w:r>
      <w:r w:rsidRPr="00D24CAB">
        <w:rPr>
          <w:i/>
          <w:iCs/>
          <w:lang w:val="de-DE"/>
        </w:rPr>
        <w:t>Chest</w:t>
      </w:r>
      <w:r w:rsidRPr="00D24CAB">
        <w:rPr>
          <w:lang w:val="de-DE"/>
        </w:rPr>
        <w:t>. 2019;156(2):277-288. doi:10.1016/j.chest.2019.01.015</w:t>
      </w:r>
    </w:p>
    <w:p w14:paraId="762AC172" w14:textId="77777777" w:rsidR="00C13297" w:rsidRPr="00D24CAB" w:rsidRDefault="00C13297" w:rsidP="00C13297">
      <w:pPr>
        <w:rPr>
          <w:lang w:val="de-DE"/>
        </w:rPr>
      </w:pPr>
      <w:r w:rsidRPr="00D24CAB">
        <w:rPr>
          <w:lang w:val="de-DE"/>
        </w:rPr>
        <w:t xml:space="preserve">5. Glaab T, Banik N, Singer C, Wencker M. Leitlinienkonforme ambulante COPD-Behandlung in Deutschland. </w:t>
      </w:r>
      <w:r w:rsidRPr="00D24CAB">
        <w:rPr>
          <w:i/>
          <w:iCs/>
          <w:lang w:val="de-DE"/>
        </w:rPr>
        <w:t>Dtsch med Wochenschr</w:t>
      </w:r>
      <w:r w:rsidRPr="00D24CAB">
        <w:rPr>
          <w:lang w:val="de-DE"/>
        </w:rPr>
        <w:t>. 2006;131(21):1203-1208. doi:10.1055/s-2006-941752</w:t>
      </w:r>
    </w:p>
    <w:p w14:paraId="614C3251" w14:textId="77777777" w:rsidR="00C13297" w:rsidRPr="0043171B" w:rsidRDefault="00C13297" w:rsidP="00C13297">
      <w:pPr>
        <w:rPr>
          <w:lang w:val="en-US"/>
        </w:rPr>
      </w:pPr>
      <w:r w:rsidRPr="00D24CAB">
        <w:rPr>
          <w:lang w:val="de-DE"/>
        </w:rPr>
        <w:t xml:space="preserve">6. Lutter JI, Lukas M, Schwarzkopf L, et al. </w:t>
      </w:r>
      <w:r w:rsidRPr="0043171B">
        <w:rPr>
          <w:lang w:val="en-US"/>
        </w:rPr>
        <w:t xml:space="preserve">Utilization and determinants of use of non-pharmacological interventions in COPD: Results of the COSYCONET cohort. </w:t>
      </w:r>
      <w:r w:rsidRPr="0043171B">
        <w:rPr>
          <w:i/>
          <w:iCs/>
          <w:lang w:val="en-US"/>
        </w:rPr>
        <w:t>Respiratory Medicine</w:t>
      </w:r>
      <w:r w:rsidRPr="0043171B">
        <w:rPr>
          <w:lang w:val="en-US"/>
        </w:rPr>
        <w:t>. 2020;171:106087. doi:10.1016/j.rmed.2020.106087</w:t>
      </w:r>
    </w:p>
    <w:p w14:paraId="433329AA" w14:textId="77777777" w:rsidR="00C13297" w:rsidRPr="00D24CAB" w:rsidRDefault="00C13297" w:rsidP="00C13297">
      <w:pPr>
        <w:rPr>
          <w:lang w:val="de-DE"/>
        </w:rPr>
      </w:pPr>
      <w:r w:rsidRPr="0043171B">
        <w:rPr>
          <w:lang w:val="en-US"/>
        </w:rPr>
        <w:t xml:space="preserve">7. Hämmerlein A, Müller U, Schulz M. Pharmacist-led intervention study to improve inhalation technique in asthma and COPD patients: Improvement of inhalation technique. </w:t>
      </w:r>
      <w:r w:rsidRPr="00D24CAB">
        <w:rPr>
          <w:i/>
          <w:iCs/>
          <w:lang w:val="de-DE"/>
        </w:rPr>
        <w:t>Journal of Evaluation in Clinical Practice</w:t>
      </w:r>
      <w:r w:rsidRPr="00D24CAB">
        <w:rPr>
          <w:lang w:val="de-DE"/>
        </w:rPr>
        <w:t>. 2011;17(1):61-70. doi:10.1111/j.1365-2753.2010.01369.x</w:t>
      </w:r>
    </w:p>
    <w:p w14:paraId="1CD2293D" w14:textId="77777777" w:rsidR="00C13297" w:rsidRPr="0043171B" w:rsidRDefault="00C13297" w:rsidP="00C13297">
      <w:pPr>
        <w:rPr>
          <w:lang w:val="en-US"/>
        </w:rPr>
      </w:pPr>
      <w:r w:rsidRPr="00D24CAB">
        <w:rPr>
          <w:lang w:val="de-DE"/>
        </w:rPr>
        <w:lastRenderedPageBreak/>
        <w:t xml:space="preserve">8. infas Institut für angewandte Sozialwissenschaft GmbH. Evaluation of Disease Management Programs [Bericht der strukturierten Behandlungsprogramme der gesetzlichen Krankenkassen zum 30.06.2019 - Indikation COPD]. </w:t>
      </w:r>
      <w:r w:rsidRPr="0043171B">
        <w:rPr>
          <w:lang w:val="en-US"/>
        </w:rPr>
        <w:t>Published online June 30, 2019.</w:t>
      </w:r>
    </w:p>
    <w:p w14:paraId="4584D1C4" w14:textId="77777777" w:rsidR="00C13297" w:rsidRPr="0043171B" w:rsidRDefault="00C13297" w:rsidP="00C13297">
      <w:pPr>
        <w:rPr>
          <w:lang w:val="en-US"/>
        </w:rPr>
      </w:pPr>
      <w:r w:rsidRPr="0043171B">
        <w:rPr>
          <w:lang w:val="en-US"/>
        </w:rPr>
        <w:t xml:space="preserve">9. Byng D, Lutter JI, Wacker ME, et al. Determinants of healthcare utilization and costs in COPD patients: first longitudinal results from the German COPD cohort COSYCONET. </w:t>
      </w:r>
      <w:r w:rsidRPr="0043171B">
        <w:rPr>
          <w:i/>
          <w:iCs/>
          <w:lang w:val="en-US"/>
        </w:rPr>
        <w:t>COPD</w:t>
      </w:r>
      <w:r w:rsidRPr="0043171B">
        <w:rPr>
          <w:lang w:val="en-US"/>
        </w:rPr>
        <w:t>. 2019;Volume 14:1423-1439. doi:10.2147/COPD.S201899</w:t>
      </w:r>
    </w:p>
    <w:p w14:paraId="1370266B" w14:textId="77777777" w:rsidR="00C13297" w:rsidRPr="0043171B" w:rsidRDefault="00C13297" w:rsidP="00C13297">
      <w:pPr>
        <w:rPr>
          <w:lang w:val="en-US"/>
        </w:rPr>
      </w:pPr>
      <w:r w:rsidRPr="0043171B">
        <w:rPr>
          <w:lang w:val="en-US"/>
        </w:rPr>
        <w:t xml:space="preserve">10. Kardos P, Vogelmeier C, Worth H, et al. A two-year evaluation of the ‘real life’ impact of COPD on patients in Germany: The DACCORD observational study. </w:t>
      </w:r>
      <w:r w:rsidRPr="0043171B">
        <w:rPr>
          <w:i/>
          <w:iCs/>
          <w:lang w:val="en-US"/>
        </w:rPr>
        <w:t>Respiratory Medicine</w:t>
      </w:r>
      <w:r w:rsidRPr="0043171B">
        <w:rPr>
          <w:lang w:val="en-US"/>
        </w:rPr>
        <w:t>. 2017;124:57-64. doi:10.1016/j.rmed.2017.02.007</w:t>
      </w:r>
    </w:p>
    <w:p w14:paraId="507EA505" w14:textId="77777777" w:rsidR="00C13297" w:rsidRPr="0043171B" w:rsidRDefault="00C13297" w:rsidP="00C13297">
      <w:pPr>
        <w:rPr>
          <w:lang w:val="en-US"/>
        </w:rPr>
      </w:pPr>
      <w:r w:rsidRPr="0043171B">
        <w:rPr>
          <w:lang w:val="en-US"/>
        </w:rPr>
        <w:t xml:space="preserve">11. Rehman A ur, Hassali MAA, Muhammad SA, Harun SN, Shah S, Abbas S. The economic burden of chronic obstructive pulmonary disease (COPD) in Europe: results from a systematic review of the literature. </w:t>
      </w:r>
      <w:r w:rsidRPr="0043171B">
        <w:rPr>
          <w:i/>
          <w:iCs/>
          <w:lang w:val="en-US"/>
        </w:rPr>
        <w:t>Eur J Health Econ</w:t>
      </w:r>
      <w:r w:rsidRPr="0043171B">
        <w:rPr>
          <w:lang w:val="en-US"/>
        </w:rPr>
        <w:t>. 2020;21(2):181-194. doi:10.1007/s10198-019-01119-1</w:t>
      </w:r>
    </w:p>
    <w:p w14:paraId="75471296" w14:textId="42A10B83" w:rsidR="00AC0AE8" w:rsidRPr="0043171B" w:rsidRDefault="00AC0AE8" w:rsidP="00835B8C">
      <w:pPr>
        <w:rPr>
          <w:rFonts w:cs="Arial"/>
          <w:lang w:val="en-US"/>
        </w:rPr>
      </w:pPr>
    </w:p>
    <w:p w14:paraId="374386B8" w14:textId="34940A6D" w:rsidR="00AC0AE8" w:rsidRPr="0043171B" w:rsidRDefault="00AC0AE8" w:rsidP="00835B8C">
      <w:pPr>
        <w:spacing w:before="0" w:after="160"/>
        <w:rPr>
          <w:rFonts w:cs="Arial"/>
          <w:lang w:val="en-US"/>
        </w:rPr>
      </w:pPr>
      <w:r w:rsidRPr="0043171B">
        <w:rPr>
          <w:rFonts w:cs="Arial"/>
          <w:lang w:val="en-US"/>
        </w:rPr>
        <w:br w:type="page"/>
      </w:r>
    </w:p>
    <w:p w14:paraId="71668AB1" w14:textId="72793A33" w:rsidR="00224926" w:rsidRPr="0043171B" w:rsidRDefault="00AC0AE8" w:rsidP="00835B8C">
      <w:pPr>
        <w:pStyle w:val="Heading1"/>
      </w:pPr>
      <w:bookmarkStart w:id="18" w:name="_Toc88663570"/>
      <w:r w:rsidRPr="0043171B">
        <w:lastRenderedPageBreak/>
        <w:t xml:space="preserve">Appendix K: </w:t>
      </w:r>
      <w:r w:rsidR="0076043C" w:rsidRPr="0043171B">
        <w:t xml:space="preserve">Additional </w:t>
      </w:r>
      <w:r w:rsidR="00B6425E" w:rsidRPr="0043171B">
        <w:t>qualitative evidence to support results of thematic analysis</w:t>
      </w:r>
      <w:bookmarkEnd w:id="18"/>
    </w:p>
    <w:p w14:paraId="2EFDB83C" w14:textId="313264C0" w:rsidR="000F36D7" w:rsidRPr="0043171B" w:rsidRDefault="000F36D7" w:rsidP="00835B8C">
      <w:pPr>
        <w:pStyle w:val="Caption"/>
        <w:spacing w:line="480" w:lineRule="auto"/>
        <w:rPr>
          <w:rFonts w:cs="Arial"/>
          <w:lang w:val="en-US"/>
        </w:rPr>
      </w:pPr>
      <w:bookmarkStart w:id="19" w:name="_Ref80783372"/>
      <w:r w:rsidRPr="0043171B">
        <w:rPr>
          <w:rFonts w:cs="Arial"/>
          <w:lang w:val="en-US"/>
        </w:rPr>
        <w:t xml:space="preserve">Table </w:t>
      </w:r>
      <w:bookmarkEnd w:id="19"/>
      <w:r w:rsidR="00A00F4B" w:rsidRPr="0043171B">
        <w:rPr>
          <w:rFonts w:cs="Arial"/>
          <w:lang w:val="en-US"/>
        </w:rPr>
        <w:t>1</w:t>
      </w:r>
      <w:r w:rsidRPr="0043171B">
        <w:rPr>
          <w:rFonts w:cs="Arial"/>
          <w:lang w:val="en-US"/>
        </w:rPr>
        <w:t xml:space="preserve"> </w:t>
      </w:r>
      <w:bookmarkStart w:id="20" w:name="_Ref80622695"/>
      <w:r w:rsidRPr="0043171B">
        <w:rPr>
          <w:rFonts w:cs="Arial"/>
          <w:lang w:val="en-US"/>
        </w:rPr>
        <w:t>Qualitative evidence to support common structural differences</w:t>
      </w:r>
      <w:bookmarkEnd w:id="20"/>
    </w:p>
    <w:tbl>
      <w:tblPr>
        <w:tblStyle w:val="TableGrid"/>
        <w:tblW w:w="5000" w:type="pct"/>
        <w:tblLook w:val="04A0" w:firstRow="1" w:lastRow="0" w:firstColumn="1" w:lastColumn="0" w:noHBand="0" w:noVBand="1"/>
      </w:tblPr>
      <w:tblGrid>
        <w:gridCol w:w="2502"/>
        <w:gridCol w:w="11446"/>
      </w:tblGrid>
      <w:tr w:rsidR="000F36D7" w:rsidRPr="0043171B" w14:paraId="5627EA5B" w14:textId="77777777" w:rsidTr="00B17876">
        <w:tc>
          <w:tcPr>
            <w:tcW w:w="897" w:type="pct"/>
          </w:tcPr>
          <w:p w14:paraId="569195EF" w14:textId="77777777" w:rsidR="000F36D7" w:rsidRPr="0043171B" w:rsidRDefault="000F36D7" w:rsidP="00835B8C">
            <w:pPr>
              <w:rPr>
                <w:rFonts w:cs="Arial"/>
                <w:b/>
                <w:bCs/>
                <w:lang w:val="en-US"/>
              </w:rPr>
            </w:pPr>
            <w:r w:rsidRPr="0043171B">
              <w:rPr>
                <w:rFonts w:cs="Arial"/>
                <w:b/>
                <w:bCs/>
                <w:lang w:val="en-US"/>
              </w:rPr>
              <w:t>Structural differences</w:t>
            </w:r>
          </w:p>
        </w:tc>
        <w:tc>
          <w:tcPr>
            <w:tcW w:w="4103" w:type="pct"/>
          </w:tcPr>
          <w:p w14:paraId="2A31DE3F" w14:textId="77777777" w:rsidR="000F36D7" w:rsidRPr="0043171B" w:rsidRDefault="000F36D7" w:rsidP="00835B8C">
            <w:pPr>
              <w:rPr>
                <w:rFonts w:cs="Arial"/>
                <w:b/>
                <w:bCs/>
                <w:lang w:val="en-US"/>
              </w:rPr>
            </w:pPr>
            <w:r w:rsidRPr="0043171B">
              <w:rPr>
                <w:rFonts w:cs="Arial"/>
                <w:b/>
                <w:bCs/>
                <w:lang w:val="en-US"/>
              </w:rPr>
              <w:t>Supporting quotes</w:t>
            </w:r>
          </w:p>
        </w:tc>
      </w:tr>
      <w:tr w:rsidR="000F36D7" w:rsidRPr="0043171B" w14:paraId="41FD9DFF" w14:textId="77777777" w:rsidTr="006008E2">
        <w:tc>
          <w:tcPr>
            <w:tcW w:w="897" w:type="pct"/>
          </w:tcPr>
          <w:p w14:paraId="54568C3C" w14:textId="77777777" w:rsidR="000F36D7" w:rsidRPr="0043171B" w:rsidRDefault="000F36D7" w:rsidP="00835B8C">
            <w:pPr>
              <w:rPr>
                <w:rFonts w:cs="Arial"/>
                <w:b/>
                <w:bCs/>
                <w:lang w:val="en-US"/>
              </w:rPr>
            </w:pPr>
            <w:r w:rsidRPr="0043171B">
              <w:rPr>
                <w:rFonts w:cs="Arial"/>
                <w:b/>
                <w:bCs/>
                <w:lang w:val="en-US"/>
              </w:rPr>
              <w:t xml:space="preserve">Insurance is a barrier to the provision of quality COPD care in Japan, Germany, and Canada </w:t>
            </w:r>
          </w:p>
        </w:tc>
        <w:tc>
          <w:tcPr>
            <w:tcW w:w="4103" w:type="pct"/>
            <w:shd w:val="clear" w:color="auto" w:fill="auto"/>
          </w:tcPr>
          <w:p w14:paraId="174EB836" w14:textId="0E893933" w:rsidR="000F36D7" w:rsidRPr="0043171B" w:rsidRDefault="000F36D7" w:rsidP="00835B8C">
            <w:pPr>
              <w:pStyle w:val="Quote"/>
              <w:rPr>
                <w:rFonts w:cs="Arial"/>
                <w:lang w:val="en-US"/>
              </w:rPr>
            </w:pPr>
            <w:r w:rsidRPr="0043171B">
              <w:rPr>
                <w:rFonts w:cs="Arial"/>
                <w:lang w:val="en-US"/>
              </w:rPr>
              <w:t xml:space="preserve">“There are some very special prices with different pharmaceutical companies for their medications and therefore the pharmacists are told to use different inhalers and different medications from different companies for different people, for patients from different insurance companies. That is a big problem.” </w:t>
            </w:r>
            <w:r w:rsidRPr="0043171B">
              <w:rPr>
                <w:rFonts w:cs="Arial"/>
                <w:i w:val="0"/>
                <w:iCs w:val="0"/>
                <w:lang w:val="en-US"/>
              </w:rPr>
              <w:t>(ID 22, Respiratory specialist, Germany)</w:t>
            </w:r>
            <w:r w:rsidR="006008E2" w:rsidRPr="0043171B">
              <w:rPr>
                <w:rFonts w:cs="Arial"/>
                <w:lang w:val="en-US"/>
              </w:rPr>
              <w:t xml:space="preserve"> </w:t>
            </w:r>
          </w:p>
        </w:tc>
      </w:tr>
      <w:tr w:rsidR="000F36D7" w:rsidRPr="0043171B" w14:paraId="740EDD47" w14:textId="77777777" w:rsidTr="00B17876">
        <w:tc>
          <w:tcPr>
            <w:tcW w:w="897" w:type="pct"/>
            <w:shd w:val="clear" w:color="auto" w:fill="F2F2F2" w:themeFill="background1" w:themeFillShade="F2"/>
          </w:tcPr>
          <w:p w14:paraId="39A32A2F" w14:textId="77777777" w:rsidR="000F36D7" w:rsidRPr="0043171B" w:rsidRDefault="000F36D7" w:rsidP="00835B8C">
            <w:pPr>
              <w:rPr>
                <w:rFonts w:cs="Arial"/>
                <w:b/>
                <w:bCs/>
                <w:lang w:val="en-US"/>
              </w:rPr>
            </w:pPr>
            <w:r w:rsidRPr="0043171B">
              <w:rPr>
                <w:rFonts w:cs="Arial"/>
                <w:b/>
                <w:bCs/>
                <w:lang w:val="en-US"/>
              </w:rPr>
              <w:t>Rural settings affected patients’ ability to be properly diagnosed, urgently treated for acute exacerbations, and have regular monitoring by HCPs</w:t>
            </w:r>
          </w:p>
        </w:tc>
        <w:tc>
          <w:tcPr>
            <w:tcW w:w="4103" w:type="pct"/>
            <w:shd w:val="clear" w:color="auto" w:fill="F2F2F2" w:themeFill="background1" w:themeFillShade="F2"/>
          </w:tcPr>
          <w:p w14:paraId="6AA52FF6" w14:textId="77777777" w:rsidR="000F36D7" w:rsidRDefault="006008E2" w:rsidP="00835B8C">
            <w:pPr>
              <w:pStyle w:val="Quote"/>
              <w:rPr>
                <w:rFonts w:cs="Arial"/>
                <w:i w:val="0"/>
                <w:iCs w:val="0"/>
                <w:lang w:val="en-US"/>
              </w:rPr>
            </w:pPr>
            <w:r w:rsidRPr="0043171B">
              <w:rPr>
                <w:rFonts w:cs="Arial"/>
                <w:lang w:val="en-US"/>
              </w:rPr>
              <w:t>“</w:t>
            </w:r>
            <w:r w:rsidR="007B70F5" w:rsidRPr="0043171B">
              <w:rPr>
                <w:rFonts w:cs="Arial"/>
                <w:lang w:val="en-US"/>
              </w:rPr>
              <w:t xml:space="preserve">Patients that live miles from anywhere are just as impoverished as people that live in back to backs in [city], because they can’t access any services. GPs won’t visit, so you know, they suffer just as much as people that are living in overcrowded homes really.” </w:t>
            </w:r>
            <w:r w:rsidR="007B70F5" w:rsidRPr="0043171B">
              <w:rPr>
                <w:rFonts w:cs="Arial"/>
                <w:i w:val="0"/>
                <w:iCs w:val="0"/>
                <w:lang w:val="en-US"/>
              </w:rPr>
              <w:t>(ID 5, Nurse, England)</w:t>
            </w:r>
          </w:p>
          <w:p w14:paraId="43963227" w14:textId="3E8670D3" w:rsidR="0097576C" w:rsidRPr="0097576C" w:rsidRDefault="0097576C" w:rsidP="0097576C">
            <w:pPr>
              <w:rPr>
                <w:lang w:val="en-US"/>
              </w:rPr>
            </w:pPr>
            <w:r w:rsidRPr="0097576C">
              <w:rPr>
                <w:rStyle w:val="QuoteChar"/>
                <w:lang w:val="en-US"/>
              </w:rPr>
              <w:t>“People who live in rural areas, use cars more often, they don’t use trains as much. So, they don’t walk a lot and they don’t feel the symptoms and so their diagnosis might be delayed because they feel the onset of symptoms later. Whereas in an urban setting, people are walking more, they’re using subway and trains and they’re walking more often, so they would seek treatment for any ailments that they felt earlier.”</w:t>
            </w:r>
            <w:r w:rsidRPr="0097576C">
              <w:rPr>
                <w:lang w:val="en-US"/>
              </w:rPr>
              <w:t xml:space="preserve"> (ID 14, Respiratory specialist, Japan)</w:t>
            </w:r>
          </w:p>
        </w:tc>
      </w:tr>
    </w:tbl>
    <w:p w14:paraId="5C134B08" w14:textId="354276FC" w:rsidR="000F36D7" w:rsidRPr="00342A39" w:rsidRDefault="0097576C" w:rsidP="00342A39">
      <w:pPr>
        <w:pStyle w:val="Caption"/>
        <w:spacing w:line="480" w:lineRule="auto"/>
        <w:rPr>
          <w:rFonts w:cs="Arial"/>
          <w:b w:val="0"/>
          <w:bCs w:val="0"/>
          <w:szCs w:val="20"/>
          <w:lang w:val="en-US"/>
        </w:rPr>
      </w:pPr>
      <w:r w:rsidRPr="00342A39">
        <w:rPr>
          <w:rFonts w:cs="Arial"/>
          <w:szCs w:val="20"/>
          <w:lang w:val="en-US"/>
        </w:rPr>
        <w:lastRenderedPageBreak/>
        <w:t>Notes:</w:t>
      </w:r>
      <w:r w:rsidR="00532277" w:rsidRPr="00342A39">
        <w:rPr>
          <w:rFonts w:cs="Arial"/>
          <w:b w:val="0"/>
          <w:bCs w:val="0"/>
          <w:szCs w:val="20"/>
          <w:lang w:val="en-US"/>
        </w:rPr>
        <w:t xml:space="preserve"> </w:t>
      </w:r>
      <w:r w:rsidRPr="00342A39">
        <w:rPr>
          <w:rFonts w:cs="Arial"/>
          <w:b w:val="0"/>
          <w:bCs w:val="0"/>
          <w:szCs w:val="20"/>
          <w:lang w:val="en-US"/>
        </w:rPr>
        <w:t>S</w:t>
      </w:r>
      <w:r w:rsidR="00532277" w:rsidRPr="00342A39">
        <w:rPr>
          <w:rFonts w:cs="Arial"/>
          <w:b w:val="0"/>
          <w:bCs w:val="0"/>
          <w:szCs w:val="20"/>
          <w:lang w:val="en-US"/>
        </w:rPr>
        <w:t>ome clinicians were not speaking their native language and/or only English interpretations were transcribed.</w:t>
      </w:r>
      <w:r w:rsidR="00342A39">
        <w:rPr>
          <w:rFonts w:cs="Arial"/>
          <w:b w:val="0"/>
          <w:bCs w:val="0"/>
          <w:szCs w:val="20"/>
          <w:lang w:val="en-US"/>
        </w:rPr>
        <w:br/>
      </w:r>
      <w:r w:rsidR="00F01D48" w:rsidRPr="00F01D48">
        <w:rPr>
          <w:lang w:val="en-US"/>
        </w:rPr>
        <w:t>Abbreviation:</w:t>
      </w:r>
      <w:r w:rsidR="00F01D48">
        <w:rPr>
          <w:lang w:val="en-US"/>
        </w:rPr>
        <w:t xml:space="preserve"> </w:t>
      </w:r>
      <w:r w:rsidR="00F01D48" w:rsidRPr="00342A39">
        <w:rPr>
          <w:b w:val="0"/>
          <w:bCs w:val="0"/>
          <w:lang w:val="en-US"/>
        </w:rPr>
        <w:t xml:space="preserve">GP, general practitioner. </w:t>
      </w:r>
      <w:r w:rsidR="000F36D7" w:rsidRPr="0043171B">
        <w:rPr>
          <w:rFonts w:cs="Arial"/>
          <w:lang w:val="en-US"/>
        </w:rPr>
        <w:br w:type="page"/>
      </w:r>
      <w:bookmarkStart w:id="21" w:name="_Ref80870429"/>
      <w:r w:rsidR="000F36D7" w:rsidRPr="00AD3298">
        <w:rPr>
          <w:rFonts w:cs="Arial"/>
          <w:lang w:val="en-US"/>
        </w:rPr>
        <w:lastRenderedPageBreak/>
        <w:t>Table</w:t>
      </w:r>
      <w:bookmarkEnd w:id="21"/>
      <w:r w:rsidR="000F36D7" w:rsidRPr="00AD3298">
        <w:rPr>
          <w:rFonts w:cs="Arial"/>
          <w:lang w:val="en-US"/>
        </w:rPr>
        <w:t xml:space="preserve"> </w:t>
      </w:r>
      <w:r w:rsidR="00A00F4B" w:rsidRPr="00AD3298">
        <w:rPr>
          <w:rFonts w:cs="Arial"/>
          <w:lang w:val="en-US"/>
        </w:rPr>
        <w:t>2</w:t>
      </w:r>
      <w:r w:rsidR="000F36D7" w:rsidRPr="00AD3298">
        <w:rPr>
          <w:rFonts w:cs="Arial"/>
          <w:lang w:val="en-US"/>
        </w:rPr>
        <w:t xml:space="preserve"> Qualitative evidence for the subthemes within the theme: Journey to diagnosis</w:t>
      </w:r>
    </w:p>
    <w:tbl>
      <w:tblPr>
        <w:tblStyle w:val="TableGrid"/>
        <w:tblW w:w="0" w:type="auto"/>
        <w:tblLook w:val="04A0" w:firstRow="1" w:lastRow="0" w:firstColumn="1" w:lastColumn="0" w:noHBand="0" w:noVBand="1"/>
      </w:tblPr>
      <w:tblGrid>
        <w:gridCol w:w="1555"/>
        <w:gridCol w:w="12393"/>
      </w:tblGrid>
      <w:tr w:rsidR="000F36D7" w:rsidRPr="0043171B" w14:paraId="046B263C" w14:textId="77777777" w:rsidTr="00DC4F9D">
        <w:trPr>
          <w:cantSplit/>
        </w:trPr>
        <w:tc>
          <w:tcPr>
            <w:tcW w:w="13948" w:type="dxa"/>
            <w:gridSpan w:val="2"/>
            <w:shd w:val="clear" w:color="auto" w:fill="auto"/>
          </w:tcPr>
          <w:p w14:paraId="6B325170" w14:textId="77777777" w:rsidR="000F36D7" w:rsidRPr="0043171B" w:rsidRDefault="000F36D7" w:rsidP="00835B8C">
            <w:pPr>
              <w:rPr>
                <w:rFonts w:cs="Arial"/>
                <w:b/>
                <w:bCs/>
                <w:lang w:val="en-US"/>
              </w:rPr>
            </w:pPr>
            <w:r w:rsidRPr="0043171B">
              <w:rPr>
                <w:rFonts w:cs="Arial"/>
                <w:b/>
                <w:bCs/>
                <w:lang w:val="en-US"/>
              </w:rPr>
              <w:t>Subtheme: Low consideration of COPD by patients (HCP reported)</w:t>
            </w:r>
          </w:p>
        </w:tc>
      </w:tr>
      <w:tr w:rsidR="000F36D7" w:rsidRPr="0043171B" w14:paraId="0A52D621" w14:textId="77777777" w:rsidTr="00DC4F9D">
        <w:trPr>
          <w:cantSplit/>
        </w:trPr>
        <w:tc>
          <w:tcPr>
            <w:tcW w:w="1555" w:type="dxa"/>
            <w:shd w:val="clear" w:color="auto" w:fill="auto"/>
          </w:tcPr>
          <w:p w14:paraId="1DA678AE" w14:textId="77777777" w:rsidR="000F36D7" w:rsidRPr="0043171B" w:rsidRDefault="000F36D7" w:rsidP="00835B8C">
            <w:pPr>
              <w:rPr>
                <w:rFonts w:cs="Arial"/>
                <w:lang w:val="en-US"/>
              </w:rPr>
            </w:pPr>
            <w:r w:rsidRPr="0043171B">
              <w:rPr>
                <w:rFonts w:cs="Arial"/>
                <w:b/>
                <w:bCs/>
                <w:lang w:val="en-US"/>
              </w:rPr>
              <w:t>Quotes</w:t>
            </w:r>
          </w:p>
        </w:tc>
        <w:tc>
          <w:tcPr>
            <w:tcW w:w="12393" w:type="dxa"/>
            <w:shd w:val="clear" w:color="auto" w:fill="auto"/>
          </w:tcPr>
          <w:p w14:paraId="16707D7C" w14:textId="5D0B214B" w:rsidR="000F36D7" w:rsidRPr="0043171B" w:rsidRDefault="000F36D7" w:rsidP="00835B8C">
            <w:pPr>
              <w:rPr>
                <w:rFonts w:cs="Arial"/>
                <w:i/>
                <w:iCs/>
                <w:lang w:val="en-US"/>
              </w:rPr>
            </w:pPr>
            <w:r w:rsidRPr="0043171B">
              <w:rPr>
                <w:rStyle w:val="QuoteChar"/>
                <w:rFonts w:cs="Arial"/>
                <w:lang w:val="en-US"/>
              </w:rPr>
              <w:t xml:space="preserve">“Unfortunately, COPD, which is often linked to smoking there’s a huge psychological component and there’s guilt in that. […] I know I smoke; this is a disease I deserve </w:t>
            </w:r>
            <w:r w:rsidRPr="0043171B">
              <w:rPr>
                <w:rFonts w:cs="Arial"/>
                <w:i/>
                <w:iCs/>
                <w:lang w:val="en-US"/>
              </w:rPr>
              <w:t>[…]</w:t>
            </w:r>
            <w:r w:rsidRPr="0043171B">
              <w:rPr>
                <w:rFonts w:cs="Arial"/>
                <w:b/>
                <w:bCs/>
                <w:i/>
                <w:iCs/>
                <w:lang w:val="en-US"/>
              </w:rPr>
              <w:t xml:space="preserve"> </w:t>
            </w:r>
            <w:r w:rsidRPr="0043171B">
              <w:rPr>
                <w:rStyle w:val="QuoteChar"/>
                <w:rFonts w:cs="Arial"/>
                <w:lang w:val="en-US"/>
              </w:rPr>
              <w:t xml:space="preserve">So, there’s guilt and then there’s avoiding the system. So, unfortunately, COPD is also probably underdiagnosed because there’s a psychological component that we need to </w:t>
            </w:r>
            <w:r w:rsidR="00B23C34" w:rsidRPr="0043171B">
              <w:rPr>
                <w:rStyle w:val="QuoteChar"/>
                <w:rFonts w:cs="Arial"/>
                <w:lang w:val="en-US"/>
              </w:rPr>
              <w:t>recognize</w:t>
            </w:r>
            <w:r w:rsidRPr="0043171B">
              <w:rPr>
                <w:rStyle w:val="QuoteChar"/>
                <w:rFonts w:cs="Arial"/>
                <w:lang w:val="en-US"/>
              </w:rPr>
              <w:t xml:space="preserve"> </w:t>
            </w:r>
            <w:r w:rsidRPr="0043171B">
              <w:rPr>
                <w:rFonts w:cs="Arial"/>
                <w:i/>
                <w:iCs/>
                <w:lang w:val="en-US"/>
              </w:rPr>
              <w:t>[…]</w:t>
            </w:r>
            <w:r w:rsidRPr="0043171B">
              <w:rPr>
                <w:rFonts w:cs="Arial"/>
                <w:b/>
                <w:bCs/>
                <w:i/>
                <w:iCs/>
                <w:lang w:val="en-US"/>
              </w:rPr>
              <w:t xml:space="preserve"> </w:t>
            </w:r>
            <w:r w:rsidRPr="0043171B">
              <w:rPr>
                <w:rStyle w:val="QuoteChar"/>
                <w:rFonts w:cs="Arial"/>
                <w:lang w:val="en-US"/>
              </w:rPr>
              <w:t xml:space="preserve">the guilt related to smoking meaning that they don’t seek help as much as they should be because they feel they </w:t>
            </w:r>
            <w:r w:rsidRPr="0043171B">
              <w:rPr>
                <w:rFonts w:cs="Arial"/>
                <w:i/>
                <w:iCs/>
                <w:lang w:val="en-US"/>
              </w:rPr>
              <w:t>[…]</w:t>
            </w:r>
            <w:r w:rsidRPr="0043171B">
              <w:rPr>
                <w:rFonts w:cs="Arial"/>
                <w:b/>
                <w:bCs/>
                <w:i/>
                <w:iCs/>
                <w:lang w:val="en-US"/>
              </w:rPr>
              <w:t xml:space="preserve"> </w:t>
            </w:r>
            <w:r w:rsidRPr="0043171B">
              <w:rPr>
                <w:rStyle w:val="QuoteChar"/>
                <w:rFonts w:cs="Arial"/>
                <w:lang w:val="en-US"/>
              </w:rPr>
              <w:t>deserve it sometimes.”</w:t>
            </w:r>
            <w:r w:rsidRPr="0043171B">
              <w:rPr>
                <w:rFonts w:cs="Arial"/>
                <w:i/>
                <w:iCs/>
                <w:lang w:val="en-US"/>
              </w:rPr>
              <w:t xml:space="preserve"> </w:t>
            </w:r>
            <w:r w:rsidRPr="0043171B">
              <w:rPr>
                <w:rFonts w:cs="Arial"/>
                <w:lang w:val="en-US"/>
              </w:rPr>
              <w:t>(ID 9, GP, Canada)</w:t>
            </w:r>
          </w:p>
          <w:p w14:paraId="748AC274" w14:textId="77777777" w:rsidR="000F36D7" w:rsidRPr="0043171B" w:rsidRDefault="000F36D7" w:rsidP="00835B8C">
            <w:pPr>
              <w:rPr>
                <w:rFonts w:cs="Arial"/>
                <w:lang w:val="en-US"/>
              </w:rPr>
            </w:pPr>
            <w:r w:rsidRPr="0043171B">
              <w:rPr>
                <w:rStyle w:val="QuoteChar"/>
                <w:rFonts w:cs="Arial"/>
                <w:lang w:val="en-US"/>
              </w:rPr>
              <w:t>“What that means is that people aren’t aware enough that exacerbations can be a presenting […] And it is a frighteningly common route into the diagnosis, i.e., much, much more common than it should be.”</w:t>
            </w:r>
            <w:r w:rsidRPr="0043171B">
              <w:rPr>
                <w:rFonts w:cs="Arial"/>
                <w:i/>
                <w:iCs/>
                <w:lang w:val="en-US"/>
              </w:rPr>
              <w:t xml:space="preserve"> </w:t>
            </w:r>
            <w:r w:rsidRPr="0043171B">
              <w:rPr>
                <w:rFonts w:cs="Arial"/>
                <w:lang w:val="en-US"/>
              </w:rPr>
              <w:t>(ID 6, Respiratory specialist, England)</w:t>
            </w:r>
          </w:p>
        </w:tc>
      </w:tr>
      <w:tr w:rsidR="000F36D7" w:rsidRPr="0043171B" w14:paraId="70BA487D" w14:textId="77777777" w:rsidTr="00DC4F9D">
        <w:trPr>
          <w:cantSplit/>
        </w:trPr>
        <w:tc>
          <w:tcPr>
            <w:tcW w:w="1555" w:type="dxa"/>
            <w:shd w:val="clear" w:color="auto" w:fill="auto"/>
          </w:tcPr>
          <w:p w14:paraId="26ED5860" w14:textId="77777777" w:rsidR="000F36D7" w:rsidRPr="0043171B" w:rsidRDefault="000F36D7" w:rsidP="00835B8C">
            <w:pPr>
              <w:rPr>
                <w:rFonts w:cs="Arial"/>
                <w:b/>
                <w:bCs/>
                <w:lang w:val="en-US"/>
              </w:rPr>
            </w:pPr>
            <w:r w:rsidRPr="0043171B">
              <w:rPr>
                <w:rFonts w:cs="Arial"/>
                <w:b/>
                <w:bCs/>
                <w:lang w:val="en-US"/>
              </w:rPr>
              <w:t xml:space="preserve">Any national nuances? </w:t>
            </w:r>
          </w:p>
        </w:tc>
        <w:tc>
          <w:tcPr>
            <w:tcW w:w="12393" w:type="dxa"/>
            <w:shd w:val="clear" w:color="auto" w:fill="auto"/>
          </w:tcPr>
          <w:p w14:paraId="7A64310A" w14:textId="2E58A4F1" w:rsidR="000F36D7" w:rsidRPr="0043171B" w:rsidRDefault="000F36D7" w:rsidP="00835B8C">
            <w:pPr>
              <w:rPr>
                <w:rFonts w:cs="Arial"/>
                <w:lang w:val="en-US"/>
              </w:rPr>
            </w:pPr>
            <w:r w:rsidRPr="0043171B">
              <w:rPr>
                <w:rFonts w:cs="Arial"/>
                <w:b/>
                <w:bCs/>
                <w:lang w:val="en-US"/>
              </w:rPr>
              <w:t>Yes, there is no term for ‘COPD’ in Japanese</w:t>
            </w:r>
            <w:r w:rsidRPr="0043171B">
              <w:rPr>
                <w:rStyle w:val="QuoteChar"/>
                <w:rFonts w:cs="Arial"/>
                <w:lang w:val="en-US"/>
              </w:rPr>
              <w:br/>
              <w:t>“</w:t>
            </w:r>
            <w:r w:rsidR="00DB5FC5" w:rsidRPr="0043171B">
              <w:rPr>
                <w:rStyle w:val="QuoteChar"/>
                <w:rFonts w:cs="Arial"/>
                <w:lang w:val="en-US"/>
              </w:rPr>
              <w:t xml:space="preserve">I think COPD we should use some Japanese name. Japanese Respiratory Society tried to use COPD it is a good name. I also agree it’s a good name to express the disease, but COPD in a patient with COPD is a high age patient usually over 60, 70 they are not so familiar with English words.” </w:t>
            </w:r>
            <w:r w:rsidR="00DB5FC5" w:rsidRPr="0043171B">
              <w:rPr>
                <w:rFonts w:cs="Arial"/>
                <w:lang w:val="en-US"/>
              </w:rPr>
              <w:t>(ID 17, Non-respiratory specialist, Japan)</w:t>
            </w:r>
          </w:p>
        </w:tc>
      </w:tr>
      <w:tr w:rsidR="000F36D7" w:rsidRPr="0043171B" w14:paraId="688DC12F" w14:textId="77777777" w:rsidTr="00DC4F9D">
        <w:trPr>
          <w:cantSplit/>
        </w:trPr>
        <w:tc>
          <w:tcPr>
            <w:tcW w:w="13948" w:type="dxa"/>
            <w:gridSpan w:val="2"/>
            <w:tcBorders>
              <w:bottom w:val="single" w:sz="4" w:space="0" w:color="auto"/>
            </w:tcBorders>
            <w:shd w:val="clear" w:color="auto" w:fill="F2F2F2" w:themeFill="background1" w:themeFillShade="F2"/>
          </w:tcPr>
          <w:p w14:paraId="357BC6FE" w14:textId="77777777" w:rsidR="000F36D7" w:rsidRPr="0043171B" w:rsidRDefault="000F36D7" w:rsidP="00835B8C">
            <w:pPr>
              <w:rPr>
                <w:rFonts w:cs="Arial"/>
                <w:b/>
                <w:bCs/>
                <w:lang w:val="en-US"/>
              </w:rPr>
            </w:pPr>
            <w:r w:rsidRPr="0043171B">
              <w:rPr>
                <w:rFonts w:cs="Arial"/>
                <w:b/>
                <w:bCs/>
                <w:lang w:val="en-US"/>
              </w:rPr>
              <w:t>Subtheme: Low consideration of COPD by HCPs</w:t>
            </w:r>
          </w:p>
        </w:tc>
      </w:tr>
      <w:tr w:rsidR="000F36D7" w:rsidRPr="0043171B" w14:paraId="3C783E1F" w14:textId="77777777" w:rsidTr="00DC4F9D">
        <w:trPr>
          <w:cantSplit/>
        </w:trPr>
        <w:tc>
          <w:tcPr>
            <w:tcW w:w="1555" w:type="dxa"/>
            <w:tcBorders>
              <w:bottom w:val="single" w:sz="4" w:space="0" w:color="auto"/>
            </w:tcBorders>
            <w:shd w:val="clear" w:color="auto" w:fill="F2F2F2" w:themeFill="background1" w:themeFillShade="F2"/>
          </w:tcPr>
          <w:p w14:paraId="213909C8" w14:textId="77777777" w:rsidR="000F36D7" w:rsidRPr="0043171B" w:rsidRDefault="000F36D7" w:rsidP="00835B8C">
            <w:pPr>
              <w:rPr>
                <w:rFonts w:cs="Arial"/>
                <w:lang w:val="en-US"/>
              </w:rPr>
            </w:pPr>
            <w:r w:rsidRPr="0043171B">
              <w:rPr>
                <w:rFonts w:cs="Arial"/>
                <w:b/>
                <w:bCs/>
                <w:lang w:val="en-US"/>
              </w:rPr>
              <w:t>Quotes</w:t>
            </w:r>
          </w:p>
        </w:tc>
        <w:tc>
          <w:tcPr>
            <w:tcW w:w="12393" w:type="dxa"/>
            <w:tcBorders>
              <w:bottom w:val="single" w:sz="4" w:space="0" w:color="auto"/>
            </w:tcBorders>
            <w:shd w:val="clear" w:color="auto" w:fill="F2F2F2" w:themeFill="background1" w:themeFillShade="F2"/>
          </w:tcPr>
          <w:p w14:paraId="2439121A" w14:textId="1595E4D1" w:rsidR="00FF549A" w:rsidRPr="0043171B" w:rsidRDefault="000F36D7" w:rsidP="00835B8C">
            <w:pPr>
              <w:pStyle w:val="Quote"/>
              <w:rPr>
                <w:rFonts w:cs="Arial"/>
                <w:i w:val="0"/>
                <w:iCs w:val="0"/>
                <w:lang w:val="en-US"/>
              </w:rPr>
            </w:pPr>
            <w:r w:rsidRPr="0043171B">
              <w:rPr>
                <w:rFonts w:cs="Arial"/>
                <w:lang w:val="en-US"/>
              </w:rPr>
              <w:t xml:space="preserve">“We </w:t>
            </w:r>
            <w:r w:rsidRPr="0043171B">
              <w:rPr>
                <w:rStyle w:val="QuoteChar"/>
                <w:rFonts w:cs="Arial"/>
                <w:i/>
                <w:iCs/>
                <w:lang w:val="en-US"/>
              </w:rPr>
              <w:t>have</w:t>
            </w:r>
            <w:r w:rsidRPr="0043171B">
              <w:rPr>
                <w:rFonts w:cs="Arial"/>
                <w:lang w:val="en-US"/>
              </w:rPr>
              <w:t xml:space="preserve"> […] many general practitioners in Japan, but they are very keen to diabetes mellitus, and hypertension and heart disease, but not for COPD.” </w:t>
            </w:r>
            <w:r w:rsidRPr="0043171B">
              <w:rPr>
                <w:rFonts w:cs="Arial"/>
                <w:i w:val="0"/>
                <w:iCs w:val="0"/>
                <w:lang w:val="en-US"/>
              </w:rPr>
              <w:t>(ID 14, Respiratory specialist, Japan)</w:t>
            </w:r>
          </w:p>
        </w:tc>
      </w:tr>
      <w:tr w:rsidR="000F36D7" w:rsidRPr="0043171B" w14:paraId="09DC5A7C" w14:textId="77777777" w:rsidTr="00DC4F9D">
        <w:trPr>
          <w:cantSplit/>
        </w:trPr>
        <w:tc>
          <w:tcPr>
            <w:tcW w:w="13948" w:type="dxa"/>
            <w:gridSpan w:val="2"/>
            <w:tcBorders>
              <w:top w:val="single" w:sz="4" w:space="0" w:color="auto"/>
            </w:tcBorders>
            <w:shd w:val="clear" w:color="auto" w:fill="auto"/>
          </w:tcPr>
          <w:p w14:paraId="6BF3FA75" w14:textId="77777777" w:rsidR="000F36D7" w:rsidRPr="0043171B" w:rsidRDefault="000F36D7" w:rsidP="00835B8C">
            <w:pPr>
              <w:rPr>
                <w:rFonts w:cs="Arial"/>
                <w:b/>
                <w:bCs/>
                <w:lang w:val="en-US"/>
              </w:rPr>
            </w:pPr>
            <w:r w:rsidRPr="0043171B">
              <w:rPr>
                <w:rFonts w:cs="Arial"/>
                <w:b/>
                <w:bCs/>
                <w:lang w:val="en-US"/>
              </w:rPr>
              <w:lastRenderedPageBreak/>
              <w:t>Misdiagnosis due to poor quality diagnosis</w:t>
            </w:r>
          </w:p>
        </w:tc>
      </w:tr>
      <w:tr w:rsidR="000F36D7" w:rsidRPr="0043171B" w14:paraId="6AF6A95C" w14:textId="77777777" w:rsidTr="00DC4F9D">
        <w:trPr>
          <w:cantSplit/>
        </w:trPr>
        <w:tc>
          <w:tcPr>
            <w:tcW w:w="1555" w:type="dxa"/>
            <w:shd w:val="clear" w:color="auto" w:fill="auto"/>
          </w:tcPr>
          <w:p w14:paraId="658803D0" w14:textId="77777777" w:rsidR="000F36D7" w:rsidRPr="0043171B" w:rsidRDefault="000F36D7" w:rsidP="00835B8C">
            <w:pPr>
              <w:rPr>
                <w:rFonts w:cs="Arial"/>
                <w:lang w:val="en-US"/>
              </w:rPr>
            </w:pPr>
            <w:r w:rsidRPr="0043171B">
              <w:rPr>
                <w:rFonts w:cs="Arial"/>
                <w:b/>
                <w:bCs/>
                <w:lang w:val="en-US"/>
              </w:rPr>
              <w:t>Quotes</w:t>
            </w:r>
          </w:p>
        </w:tc>
        <w:tc>
          <w:tcPr>
            <w:tcW w:w="12393" w:type="dxa"/>
            <w:shd w:val="clear" w:color="auto" w:fill="auto"/>
          </w:tcPr>
          <w:p w14:paraId="2E072851" w14:textId="4D662BC4" w:rsidR="000F36D7" w:rsidRPr="0043171B" w:rsidRDefault="000F36D7" w:rsidP="00835B8C">
            <w:pPr>
              <w:rPr>
                <w:rFonts w:cs="Arial"/>
                <w:lang w:val="en-US"/>
              </w:rPr>
            </w:pPr>
            <w:r w:rsidRPr="0043171B">
              <w:rPr>
                <w:rStyle w:val="QuoteChar"/>
                <w:rFonts w:cs="Arial"/>
                <w:lang w:val="en-US"/>
              </w:rPr>
              <w:t>“</w:t>
            </w:r>
            <w:r w:rsidR="00B52547" w:rsidRPr="0043171B">
              <w:rPr>
                <w:rStyle w:val="QuoteChar"/>
                <w:rFonts w:cs="Arial"/>
                <w:lang w:val="en-US"/>
              </w:rPr>
              <w:t>The problem is when it comes to exacerbation if pulmonology says it is an exacerbation, very many times the GP says it’s just acute bronchitis. So, he gets his antibiotic, not even cortisone, and then goes home. But this was the first exacerbation, so here the COPD remains undiagnosed”</w:t>
            </w:r>
            <w:r w:rsidR="00B52547" w:rsidRPr="0043171B">
              <w:rPr>
                <w:rFonts w:cs="Arial"/>
                <w:i/>
                <w:iCs/>
                <w:lang w:val="en-US"/>
              </w:rPr>
              <w:t xml:space="preserve"> </w:t>
            </w:r>
            <w:r w:rsidR="00B52547" w:rsidRPr="0043171B">
              <w:rPr>
                <w:rFonts w:cs="Arial"/>
                <w:lang w:val="en-US"/>
              </w:rPr>
              <w:t>(ID 23, Respiratory specialist, Germany)</w:t>
            </w:r>
          </w:p>
          <w:p w14:paraId="63A27886" w14:textId="77777777" w:rsidR="000F36D7" w:rsidRPr="0043171B" w:rsidRDefault="000F36D7" w:rsidP="00835B8C">
            <w:pPr>
              <w:rPr>
                <w:rFonts w:cs="Arial"/>
                <w:lang w:val="en-US"/>
              </w:rPr>
            </w:pPr>
            <w:r w:rsidRPr="0043171B">
              <w:rPr>
                <w:rStyle w:val="QuoteChar"/>
                <w:rFonts w:cs="Arial"/>
                <w:lang w:val="en-US"/>
              </w:rPr>
              <w:t>“The biggest problem is asthma and also heart disease. There are many cases where it’s difficult to tell the difference between the symptoms.”</w:t>
            </w:r>
            <w:r w:rsidRPr="0043171B">
              <w:rPr>
                <w:rFonts w:cs="Arial"/>
                <w:i/>
                <w:iCs/>
                <w:lang w:val="en-US"/>
              </w:rPr>
              <w:t xml:space="preserve"> </w:t>
            </w:r>
            <w:r w:rsidRPr="0043171B">
              <w:rPr>
                <w:rFonts w:cs="Arial"/>
                <w:lang w:val="en-US"/>
              </w:rPr>
              <w:t>(ID 15, Respiratory specialist, Japan)</w:t>
            </w:r>
          </w:p>
        </w:tc>
      </w:tr>
      <w:tr w:rsidR="000F36D7" w:rsidRPr="0043171B" w14:paraId="16D5B389" w14:textId="77777777" w:rsidTr="00DC4F9D">
        <w:trPr>
          <w:cantSplit/>
        </w:trPr>
        <w:tc>
          <w:tcPr>
            <w:tcW w:w="13948" w:type="dxa"/>
            <w:gridSpan w:val="2"/>
            <w:shd w:val="clear" w:color="auto" w:fill="F2F2F2" w:themeFill="background1" w:themeFillShade="F2"/>
          </w:tcPr>
          <w:p w14:paraId="13CC11DB" w14:textId="6BB311E2" w:rsidR="000F36D7" w:rsidRPr="0043171B" w:rsidRDefault="00590323" w:rsidP="00835B8C">
            <w:pPr>
              <w:rPr>
                <w:rFonts w:cs="Arial"/>
                <w:b/>
                <w:bCs/>
                <w:lang w:val="en-US"/>
              </w:rPr>
            </w:pPr>
            <w:r w:rsidRPr="0043171B">
              <w:rPr>
                <w:rFonts w:cs="Arial"/>
                <w:b/>
                <w:bCs/>
                <w:lang w:val="en-US"/>
              </w:rPr>
              <w:t xml:space="preserve">Poor </w:t>
            </w:r>
            <w:r w:rsidR="00B23C34" w:rsidRPr="0043171B">
              <w:rPr>
                <w:rFonts w:cs="Arial"/>
                <w:b/>
                <w:bCs/>
                <w:lang w:val="en-US"/>
              </w:rPr>
              <w:t>utilization</w:t>
            </w:r>
            <w:r w:rsidRPr="0043171B">
              <w:rPr>
                <w:rFonts w:cs="Arial"/>
                <w:b/>
                <w:bCs/>
                <w:lang w:val="en-US"/>
              </w:rPr>
              <w:t xml:space="preserve"> of spirometry</w:t>
            </w:r>
          </w:p>
        </w:tc>
      </w:tr>
      <w:tr w:rsidR="000F36D7" w:rsidRPr="0043171B" w14:paraId="619D1A6C" w14:textId="77777777" w:rsidTr="00DC4F9D">
        <w:trPr>
          <w:cantSplit/>
        </w:trPr>
        <w:tc>
          <w:tcPr>
            <w:tcW w:w="1555" w:type="dxa"/>
            <w:shd w:val="clear" w:color="auto" w:fill="F2F2F2" w:themeFill="background1" w:themeFillShade="F2"/>
          </w:tcPr>
          <w:p w14:paraId="1F55525B" w14:textId="31E479CC" w:rsidR="000F36D7" w:rsidRPr="0043171B" w:rsidRDefault="000F36D7" w:rsidP="00835B8C">
            <w:pPr>
              <w:rPr>
                <w:rFonts w:cs="Arial"/>
                <w:lang w:val="en-US"/>
              </w:rPr>
            </w:pPr>
            <w:r w:rsidRPr="0043171B">
              <w:rPr>
                <w:rFonts w:cs="Arial"/>
                <w:b/>
                <w:bCs/>
                <w:lang w:val="en-US"/>
              </w:rPr>
              <w:t>Quotes</w:t>
            </w:r>
          </w:p>
        </w:tc>
        <w:tc>
          <w:tcPr>
            <w:tcW w:w="12393" w:type="dxa"/>
            <w:shd w:val="clear" w:color="auto" w:fill="F2F2F2" w:themeFill="background1" w:themeFillShade="F2"/>
          </w:tcPr>
          <w:p w14:paraId="274540C1" w14:textId="77777777" w:rsidR="000F36D7" w:rsidRPr="0043171B" w:rsidRDefault="000F36D7" w:rsidP="00835B8C">
            <w:pPr>
              <w:rPr>
                <w:rFonts w:cs="Arial"/>
                <w:i/>
                <w:iCs/>
                <w:lang w:val="en-US"/>
              </w:rPr>
            </w:pPr>
            <w:r w:rsidRPr="0043171B">
              <w:rPr>
                <w:rStyle w:val="QuoteChar"/>
                <w:rFonts w:cs="Arial"/>
                <w:lang w:val="en-US"/>
              </w:rPr>
              <w:t>“Quite a number of these spirometries are not to evaluate, or the quality is very poor because people are not trained. So, the patients are not trained to make a spirometry. The nurses are not trained to perform a spirometry and the physicians are not trained to interpret the spirometry. So, it’s a very difficult thing.”</w:t>
            </w:r>
            <w:r w:rsidRPr="0043171B">
              <w:rPr>
                <w:rFonts w:cs="Arial"/>
                <w:i/>
                <w:iCs/>
                <w:lang w:val="en-US"/>
              </w:rPr>
              <w:t xml:space="preserve"> </w:t>
            </w:r>
            <w:r w:rsidRPr="0043171B">
              <w:rPr>
                <w:rFonts w:cs="Arial"/>
                <w:lang w:val="en-US"/>
              </w:rPr>
              <w:t>(ID 22, Respiratory specialist, Germany)</w:t>
            </w:r>
            <w:r w:rsidRPr="0043171B">
              <w:rPr>
                <w:rFonts w:cs="Arial"/>
                <w:i/>
                <w:iCs/>
                <w:lang w:val="en-US"/>
              </w:rPr>
              <w:t xml:space="preserve"> </w:t>
            </w:r>
          </w:p>
          <w:p w14:paraId="26D201D5" w14:textId="77777777" w:rsidR="000F36D7" w:rsidRPr="0043171B" w:rsidRDefault="000F36D7" w:rsidP="00835B8C">
            <w:pPr>
              <w:rPr>
                <w:rFonts w:cs="Arial"/>
                <w:lang w:val="en-US"/>
              </w:rPr>
            </w:pPr>
            <w:r w:rsidRPr="0043171B">
              <w:rPr>
                <w:rFonts w:cs="Arial"/>
                <w:i/>
                <w:iCs/>
                <w:lang w:val="en-US"/>
              </w:rPr>
              <w:t xml:space="preserve">“Yes, spirometry is very important item, but even chest physician, or specialist don’t do, so very rare, yes, it’s a problem.” </w:t>
            </w:r>
            <w:r w:rsidRPr="0043171B">
              <w:rPr>
                <w:rFonts w:cs="Arial"/>
                <w:lang w:val="en-US"/>
              </w:rPr>
              <w:t>(ID 14, Respiratory specialist, Japan)</w:t>
            </w:r>
          </w:p>
        </w:tc>
      </w:tr>
      <w:tr w:rsidR="000F36D7" w:rsidRPr="0043171B" w14:paraId="7E22119A" w14:textId="77777777" w:rsidTr="00DC4F9D">
        <w:trPr>
          <w:cantSplit/>
        </w:trPr>
        <w:tc>
          <w:tcPr>
            <w:tcW w:w="1555" w:type="dxa"/>
            <w:shd w:val="clear" w:color="auto" w:fill="F2F2F2" w:themeFill="background1" w:themeFillShade="F2"/>
          </w:tcPr>
          <w:p w14:paraId="630B9D77" w14:textId="37524936" w:rsidR="000F36D7" w:rsidRPr="0043171B" w:rsidRDefault="000F36D7" w:rsidP="00835B8C">
            <w:pPr>
              <w:rPr>
                <w:rFonts w:cs="Arial"/>
                <w:lang w:val="en-US"/>
              </w:rPr>
            </w:pPr>
            <w:r w:rsidRPr="0043171B">
              <w:rPr>
                <w:rFonts w:cs="Arial"/>
                <w:b/>
                <w:bCs/>
                <w:lang w:val="en-US"/>
              </w:rPr>
              <w:lastRenderedPageBreak/>
              <w:t>Any national nuances?</w:t>
            </w:r>
          </w:p>
        </w:tc>
        <w:tc>
          <w:tcPr>
            <w:tcW w:w="12393" w:type="dxa"/>
            <w:shd w:val="clear" w:color="auto" w:fill="F2F2F2" w:themeFill="background1" w:themeFillShade="F2"/>
          </w:tcPr>
          <w:p w14:paraId="4FA4BE37" w14:textId="77777777" w:rsidR="000F36D7" w:rsidRPr="0043171B" w:rsidRDefault="000F36D7" w:rsidP="00835B8C">
            <w:pPr>
              <w:rPr>
                <w:rFonts w:cs="Arial"/>
                <w:i/>
                <w:iCs/>
                <w:lang w:val="en-US"/>
              </w:rPr>
            </w:pPr>
            <w:r w:rsidRPr="0043171B">
              <w:rPr>
                <w:rFonts w:cs="Arial"/>
                <w:b/>
                <w:bCs/>
                <w:lang w:val="en-US"/>
              </w:rPr>
              <w:t>Yes, in Japan and Germany ‘loud voices’ were stated as one reason why spirometry is not performed.</w:t>
            </w:r>
            <w:r w:rsidRPr="0043171B">
              <w:rPr>
                <w:rStyle w:val="QuoteChar"/>
                <w:rFonts w:cs="Arial"/>
                <w:lang w:val="en-US"/>
              </w:rPr>
              <w:br/>
              <w:t>“They [doctors] have to talk to their nurses to persuade the nurses to do a spirometry because they don’t like it because it has to be loud and they have to shout to the patients, which they are not willing to do. I’m pretty sure no-one likes to perform spirometries, but it’s part of the job. And the patients don’t like it as well.”</w:t>
            </w:r>
            <w:r w:rsidRPr="0043171B">
              <w:rPr>
                <w:rFonts w:cs="Arial"/>
                <w:i/>
                <w:iCs/>
                <w:lang w:val="en-US"/>
              </w:rPr>
              <w:t xml:space="preserve"> </w:t>
            </w:r>
            <w:r w:rsidRPr="0043171B">
              <w:rPr>
                <w:rFonts w:cs="Arial"/>
                <w:lang w:val="en-US"/>
              </w:rPr>
              <w:t>(ID 22, Respiratory specialist, Germany)</w:t>
            </w:r>
          </w:p>
        </w:tc>
      </w:tr>
    </w:tbl>
    <w:p w14:paraId="74F0A77C" w14:textId="7D583B65" w:rsidR="00F01D48" w:rsidRPr="00DC4F9D" w:rsidRDefault="00DC4F9D" w:rsidP="00DC4F9D">
      <w:pPr>
        <w:pStyle w:val="Caption"/>
        <w:spacing w:line="480" w:lineRule="auto"/>
        <w:rPr>
          <w:rFonts w:cs="Arial"/>
          <w:b w:val="0"/>
          <w:bCs w:val="0"/>
          <w:sz w:val="18"/>
          <w:szCs w:val="18"/>
          <w:lang w:val="en-US"/>
        </w:rPr>
      </w:pPr>
      <w:r w:rsidRPr="00342A39">
        <w:rPr>
          <w:rFonts w:cs="Arial"/>
          <w:szCs w:val="20"/>
          <w:lang w:val="en-US"/>
        </w:rPr>
        <w:t>Notes:</w:t>
      </w:r>
      <w:r w:rsidRPr="00342A39">
        <w:rPr>
          <w:rFonts w:cs="Arial"/>
          <w:b w:val="0"/>
          <w:bCs w:val="0"/>
          <w:szCs w:val="20"/>
          <w:lang w:val="en-US"/>
        </w:rPr>
        <w:t xml:space="preserve"> </w:t>
      </w:r>
      <w:r w:rsidRPr="00342A39">
        <w:rPr>
          <w:rFonts w:cs="Arial"/>
          <w:b w:val="0"/>
          <w:bCs w:val="0"/>
          <w:szCs w:val="20"/>
          <w:lang w:val="en-US"/>
        </w:rPr>
        <w:t>S</w:t>
      </w:r>
      <w:r w:rsidR="00C3308A" w:rsidRPr="00342A39">
        <w:rPr>
          <w:rFonts w:cs="Arial"/>
          <w:b w:val="0"/>
          <w:bCs w:val="0"/>
          <w:szCs w:val="20"/>
          <w:lang w:val="en-US"/>
        </w:rPr>
        <w:t>ome clinicians were not speaking their native language and/or only English interpretations were transcribed.</w:t>
      </w:r>
      <w:r w:rsidRPr="00342A39">
        <w:rPr>
          <w:rFonts w:cs="Arial"/>
          <w:b w:val="0"/>
          <w:bCs w:val="0"/>
          <w:szCs w:val="20"/>
          <w:lang w:val="en-US"/>
        </w:rPr>
        <w:br/>
      </w:r>
      <w:r w:rsidR="00F01D48" w:rsidRPr="00F01D48">
        <w:rPr>
          <w:lang w:val="en-US"/>
        </w:rPr>
        <w:t>Abbreviation</w:t>
      </w:r>
      <w:r w:rsidR="00F01D48">
        <w:rPr>
          <w:lang w:val="en-US"/>
        </w:rPr>
        <w:t>s</w:t>
      </w:r>
      <w:r w:rsidR="00F01D48" w:rsidRPr="00F01D48">
        <w:rPr>
          <w:lang w:val="en-US"/>
        </w:rPr>
        <w:t>:</w:t>
      </w:r>
      <w:r w:rsidR="00F01D48">
        <w:rPr>
          <w:lang w:val="en-US"/>
        </w:rPr>
        <w:t xml:space="preserve"> </w:t>
      </w:r>
      <w:r w:rsidR="00F01D48" w:rsidRPr="00DC4F9D">
        <w:rPr>
          <w:b w:val="0"/>
          <w:bCs w:val="0"/>
          <w:lang w:val="en-US"/>
        </w:rPr>
        <w:t>COPD, chronic obstructive pulmonary disease; GP, general practitioner</w:t>
      </w:r>
      <w:r w:rsidR="00F01D48">
        <w:rPr>
          <w:lang w:val="en-US"/>
        </w:rPr>
        <w:t xml:space="preserve">. </w:t>
      </w:r>
      <w:r w:rsidR="00F01D48" w:rsidRPr="0043171B">
        <w:rPr>
          <w:rFonts w:cs="Arial"/>
          <w:lang w:val="en-US"/>
        </w:rPr>
        <w:br w:type="page"/>
      </w:r>
    </w:p>
    <w:p w14:paraId="46A5AF99" w14:textId="40263C0A" w:rsidR="000F36D7" w:rsidRPr="0043171B" w:rsidRDefault="000F36D7" w:rsidP="00835B8C">
      <w:pPr>
        <w:pStyle w:val="Caption"/>
        <w:spacing w:line="480" w:lineRule="auto"/>
        <w:rPr>
          <w:rFonts w:cs="Arial"/>
          <w:lang w:val="en-US"/>
        </w:rPr>
      </w:pPr>
      <w:bookmarkStart w:id="22" w:name="_Ref80870405"/>
      <w:r w:rsidRPr="0043171B">
        <w:rPr>
          <w:rFonts w:cs="Arial"/>
          <w:lang w:val="en-US"/>
        </w:rPr>
        <w:lastRenderedPageBreak/>
        <w:t>Table</w:t>
      </w:r>
      <w:bookmarkEnd w:id="22"/>
      <w:r w:rsidRPr="0043171B">
        <w:rPr>
          <w:rFonts w:cs="Arial"/>
          <w:lang w:val="en-US"/>
        </w:rPr>
        <w:t xml:space="preserve"> </w:t>
      </w:r>
      <w:r w:rsidR="00A00F4B" w:rsidRPr="0043171B">
        <w:rPr>
          <w:rFonts w:cs="Arial"/>
          <w:lang w:val="en-US"/>
        </w:rPr>
        <w:t>3</w:t>
      </w:r>
      <w:r w:rsidRPr="0043171B">
        <w:rPr>
          <w:rFonts w:cs="Arial"/>
          <w:lang w:val="en-US"/>
        </w:rPr>
        <w:t xml:space="preserve"> Qualitative evidence for the subthemes within the theme: Treatment and Management</w:t>
      </w:r>
    </w:p>
    <w:tbl>
      <w:tblPr>
        <w:tblStyle w:val="TableGrid"/>
        <w:tblW w:w="0" w:type="auto"/>
        <w:tblLook w:val="04A0" w:firstRow="1" w:lastRow="0" w:firstColumn="1" w:lastColumn="0" w:noHBand="0" w:noVBand="1"/>
      </w:tblPr>
      <w:tblGrid>
        <w:gridCol w:w="1838"/>
        <w:gridCol w:w="12110"/>
      </w:tblGrid>
      <w:tr w:rsidR="000F36D7" w:rsidRPr="0043171B" w14:paraId="2009E8C4" w14:textId="77777777" w:rsidTr="00DC4F9D">
        <w:trPr>
          <w:cantSplit/>
        </w:trPr>
        <w:tc>
          <w:tcPr>
            <w:tcW w:w="13948" w:type="dxa"/>
            <w:gridSpan w:val="2"/>
            <w:shd w:val="clear" w:color="auto" w:fill="auto"/>
          </w:tcPr>
          <w:p w14:paraId="5D4E4DC2" w14:textId="618C08D7" w:rsidR="000F36D7" w:rsidRPr="0043171B" w:rsidRDefault="000F36D7" w:rsidP="00835B8C">
            <w:pPr>
              <w:rPr>
                <w:rFonts w:cs="Arial"/>
                <w:b/>
                <w:bCs/>
                <w:lang w:val="en-US"/>
              </w:rPr>
            </w:pPr>
            <w:bookmarkStart w:id="23" w:name="_Ref80783453"/>
            <w:r w:rsidRPr="0043171B">
              <w:rPr>
                <w:rFonts w:cs="Arial"/>
                <w:b/>
                <w:bCs/>
                <w:lang w:val="en-US"/>
              </w:rPr>
              <w:t xml:space="preserve">Subtheme: </w:t>
            </w:r>
            <w:r w:rsidR="00335E45" w:rsidRPr="0043171B">
              <w:rPr>
                <w:rFonts w:cs="Arial"/>
                <w:b/>
                <w:bCs/>
                <w:lang w:val="en-US"/>
              </w:rPr>
              <w:t xml:space="preserve">Poor </w:t>
            </w:r>
            <w:r w:rsidR="00B23C34" w:rsidRPr="0043171B">
              <w:rPr>
                <w:rFonts w:cs="Arial"/>
                <w:b/>
                <w:bCs/>
                <w:lang w:val="en-US"/>
              </w:rPr>
              <w:t>utilization</w:t>
            </w:r>
            <w:r w:rsidR="00335E45" w:rsidRPr="0043171B">
              <w:rPr>
                <w:rFonts w:cs="Arial"/>
                <w:b/>
                <w:bCs/>
                <w:lang w:val="en-US"/>
              </w:rPr>
              <w:t xml:space="preserve"> of n</w:t>
            </w:r>
            <w:r w:rsidRPr="0043171B">
              <w:rPr>
                <w:rFonts w:cs="Arial"/>
                <w:b/>
                <w:bCs/>
                <w:lang w:val="en-US"/>
              </w:rPr>
              <w:t xml:space="preserve">on-pharmacological treatments </w:t>
            </w:r>
          </w:p>
        </w:tc>
      </w:tr>
      <w:tr w:rsidR="000F36D7" w:rsidRPr="0043171B" w14:paraId="16FF6783" w14:textId="77777777" w:rsidTr="00DC4F9D">
        <w:trPr>
          <w:cantSplit/>
        </w:trPr>
        <w:tc>
          <w:tcPr>
            <w:tcW w:w="1838" w:type="dxa"/>
            <w:shd w:val="clear" w:color="auto" w:fill="auto"/>
          </w:tcPr>
          <w:p w14:paraId="37336026" w14:textId="77777777" w:rsidR="000F36D7" w:rsidRPr="0043171B" w:rsidRDefault="000F36D7" w:rsidP="00835B8C">
            <w:pPr>
              <w:rPr>
                <w:rFonts w:cs="Arial"/>
                <w:lang w:val="en-US"/>
              </w:rPr>
            </w:pPr>
            <w:r w:rsidRPr="0043171B">
              <w:rPr>
                <w:rFonts w:cs="Arial"/>
                <w:b/>
                <w:bCs/>
                <w:lang w:val="en-US"/>
              </w:rPr>
              <w:t>Quotes</w:t>
            </w:r>
          </w:p>
        </w:tc>
        <w:tc>
          <w:tcPr>
            <w:tcW w:w="12110" w:type="dxa"/>
            <w:shd w:val="clear" w:color="auto" w:fill="auto"/>
          </w:tcPr>
          <w:p w14:paraId="48FC6D71" w14:textId="3FFADD33" w:rsidR="000F36D7" w:rsidRPr="0043171B" w:rsidRDefault="000F36D7" w:rsidP="00835B8C">
            <w:pPr>
              <w:rPr>
                <w:rFonts w:cs="Arial"/>
                <w:i/>
                <w:iCs/>
                <w:lang w:val="en-US"/>
              </w:rPr>
            </w:pPr>
            <w:r w:rsidRPr="0043171B">
              <w:rPr>
                <w:rStyle w:val="QuoteChar"/>
                <w:rFonts w:cs="Arial"/>
                <w:lang w:val="en-US"/>
              </w:rPr>
              <w:t xml:space="preserve">“So, the rehabilitation </w:t>
            </w:r>
            <w:r w:rsidR="00B23C34" w:rsidRPr="0043171B">
              <w:rPr>
                <w:rStyle w:val="QuoteChar"/>
                <w:rFonts w:cs="Arial"/>
                <w:lang w:val="en-US"/>
              </w:rPr>
              <w:t>program</w:t>
            </w:r>
            <w:r w:rsidRPr="0043171B">
              <w:rPr>
                <w:rStyle w:val="QuoteChar"/>
                <w:rFonts w:cs="Arial"/>
                <w:lang w:val="en-US"/>
              </w:rPr>
              <w:t xml:space="preserve"> </w:t>
            </w:r>
            <w:r w:rsidRPr="0043171B">
              <w:rPr>
                <w:rFonts w:cs="Arial"/>
                <w:i/>
                <w:iCs/>
                <w:lang w:val="en-US"/>
              </w:rPr>
              <w:t>[…]</w:t>
            </w:r>
            <w:r w:rsidRPr="0043171B">
              <w:rPr>
                <w:rFonts w:cs="Arial"/>
                <w:b/>
                <w:bCs/>
                <w:i/>
                <w:iCs/>
                <w:lang w:val="en-US"/>
              </w:rPr>
              <w:t xml:space="preserve"> </w:t>
            </w:r>
            <w:r w:rsidRPr="0043171B">
              <w:rPr>
                <w:rStyle w:val="QuoteChar"/>
                <w:rFonts w:cs="Arial"/>
                <w:lang w:val="en-US"/>
              </w:rPr>
              <w:t xml:space="preserve">that needs to be improved. I think it’s very important. So compared to heart disease rehabilitation, the </w:t>
            </w:r>
            <w:r w:rsidR="00B23C34" w:rsidRPr="0043171B">
              <w:rPr>
                <w:rStyle w:val="QuoteChar"/>
                <w:rFonts w:cs="Arial"/>
                <w:lang w:val="en-US"/>
              </w:rPr>
              <w:t>program</w:t>
            </w:r>
            <w:r w:rsidRPr="0043171B">
              <w:rPr>
                <w:rStyle w:val="QuoteChar"/>
                <w:rFonts w:cs="Arial"/>
                <w:lang w:val="en-US"/>
              </w:rPr>
              <w:t xml:space="preserve"> is much more delayed. We are far more advanced for rehabilitation of heart disease then we are for respiratory diseases.”</w:t>
            </w:r>
            <w:r w:rsidRPr="0043171B">
              <w:rPr>
                <w:rFonts w:cs="Arial"/>
                <w:lang w:val="en-US"/>
              </w:rPr>
              <w:t xml:space="preserve"> (ID 15, Respiratory specialist, Japan)</w:t>
            </w:r>
          </w:p>
        </w:tc>
      </w:tr>
      <w:tr w:rsidR="000F36D7" w:rsidRPr="0043171B" w14:paraId="26D50E84" w14:textId="77777777" w:rsidTr="00DC4F9D">
        <w:trPr>
          <w:cantSplit/>
        </w:trPr>
        <w:tc>
          <w:tcPr>
            <w:tcW w:w="1838" w:type="dxa"/>
            <w:shd w:val="clear" w:color="auto" w:fill="auto"/>
          </w:tcPr>
          <w:p w14:paraId="5F32CFCD" w14:textId="77777777" w:rsidR="000F36D7" w:rsidRPr="0043171B" w:rsidRDefault="000F36D7" w:rsidP="00835B8C">
            <w:pPr>
              <w:rPr>
                <w:rFonts w:cs="Arial"/>
                <w:lang w:val="en-US"/>
              </w:rPr>
            </w:pPr>
            <w:r w:rsidRPr="0043171B">
              <w:rPr>
                <w:rFonts w:cs="Arial"/>
                <w:b/>
                <w:bCs/>
                <w:lang w:val="en-US"/>
              </w:rPr>
              <w:t>Any national nuances?</w:t>
            </w:r>
          </w:p>
        </w:tc>
        <w:tc>
          <w:tcPr>
            <w:tcW w:w="12110" w:type="dxa"/>
            <w:shd w:val="clear" w:color="auto" w:fill="auto"/>
          </w:tcPr>
          <w:p w14:paraId="3B5AC2B1" w14:textId="4EC06592" w:rsidR="000F36D7" w:rsidRPr="0043171B" w:rsidRDefault="000F36D7" w:rsidP="00835B8C">
            <w:pPr>
              <w:rPr>
                <w:rFonts w:cs="Arial"/>
                <w:lang w:val="en-US"/>
              </w:rPr>
            </w:pPr>
            <w:r w:rsidRPr="0043171B">
              <w:rPr>
                <w:rFonts w:cs="Arial"/>
                <w:b/>
                <w:bCs/>
                <w:lang w:val="en-US"/>
              </w:rPr>
              <w:t xml:space="preserve">No, but countries do report variations in the available alternatives to pulmonary rehabilitation. </w:t>
            </w:r>
            <w:r w:rsidRPr="0043171B">
              <w:rPr>
                <w:rFonts w:cs="Arial"/>
                <w:lang w:val="en-US"/>
              </w:rPr>
              <w:br/>
              <w:t xml:space="preserve">As pulmonary rehabilitation is a limited resource in all four countries patients were instead encouraged to attend community exercise </w:t>
            </w:r>
            <w:r w:rsidR="00B23C34" w:rsidRPr="0043171B">
              <w:rPr>
                <w:rFonts w:cs="Arial"/>
                <w:lang w:val="en-US"/>
              </w:rPr>
              <w:t>programs</w:t>
            </w:r>
            <w:r w:rsidRPr="0043171B">
              <w:rPr>
                <w:rFonts w:cs="Arial"/>
                <w:lang w:val="en-US"/>
              </w:rPr>
              <w:t xml:space="preserve"> in England, Canada, and Germany. In Japan, HCPs prescribed a certain number of steps per week measured by a pedometer.</w:t>
            </w:r>
          </w:p>
          <w:p w14:paraId="23EBC443" w14:textId="7A512E3E" w:rsidR="000F36D7" w:rsidRPr="0043171B" w:rsidRDefault="000F36D7" w:rsidP="00835B8C">
            <w:pPr>
              <w:rPr>
                <w:rFonts w:cs="Arial"/>
                <w:i/>
                <w:iCs/>
                <w:lang w:val="en-US"/>
              </w:rPr>
            </w:pPr>
            <w:r w:rsidRPr="0043171B">
              <w:rPr>
                <w:rStyle w:val="QuoteChar"/>
                <w:rFonts w:cs="Arial"/>
                <w:lang w:val="en-US"/>
              </w:rPr>
              <w:t>“</w:t>
            </w:r>
            <w:r w:rsidR="00590323" w:rsidRPr="0043171B">
              <w:rPr>
                <w:rStyle w:val="QuoteChar"/>
                <w:rFonts w:cs="Arial"/>
                <w:lang w:val="en-US"/>
              </w:rPr>
              <w:t>After they’re diagnosed, for example, the doctor will tell the patient, increase your number of steps by 20%. Next week I want to see a 20% increase in your steps, and they’ll use the smartphone after their diagnosis to do that.”</w:t>
            </w:r>
            <w:r w:rsidR="00590323" w:rsidRPr="0043171B">
              <w:rPr>
                <w:rFonts w:cs="Arial"/>
                <w:i/>
                <w:iCs/>
                <w:lang w:val="en-US"/>
              </w:rPr>
              <w:t xml:space="preserve"> </w:t>
            </w:r>
            <w:r w:rsidR="00590323" w:rsidRPr="0043171B">
              <w:rPr>
                <w:rFonts w:cs="Arial"/>
                <w:lang w:val="en-US"/>
              </w:rPr>
              <w:t>(ID 14, Respiratory specialist, Japan)</w:t>
            </w:r>
          </w:p>
        </w:tc>
      </w:tr>
      <w:tr w:rsidR="000F36D7" w:rsidRPr="0043171B" w14:paraId="04D52319" w14:textId="77777777" w:rsidTr="00DC4F9D">
        <w:trPr>
          <w:cantSplit/>
        </w:trPr>
        <w:tc>
          <w:tcPr>
            <w:tcW w:w="13948" w:type="dxa"/>
            <w:gridSpan w:val="2"/>
            <w:shd w:val="clear" w:color="auto" w:fill="F2F2F2" w:themeFill="background1" w:themeFillShade="F2"/>
          </w:tcPr>
          <w:p w14:paraId="569A9F11" w14:textId="77777777" w:rsidR="000F36D7" w:rsidRPr="0043171B" w:rsidRDefault="000F36D7" w:rsidP="00835B8C">
            <w:pPr>
              <w:rPr>
                <w:rFonts w:cs="Arial"/>
                <w:b/>
                <w:bCs/>
                <w:lang w:val="en-US"/>
              </w:rPr>
            </w:pPr>
            <w:r w:rsidRPr="0043171B">
              <w:rPr>
                <w:rFonts w:cs="Arial"/>
                <w:b/>
                <w:bCs/>
                <w:lang w:val="en-US"/>
              </w:rPr>
              <w:t>Subtheme: Pharmacological treatment is often inadequate or inappropriate</w:t>
            </w:r>
          </w:p>
        </w:tc>
      </w:tr>
      <w:tr w:rsidR="000F36D7" w:rsidRPr="0043171B" w14:paraId="4A880C08" w14:textId="77777777" w:rsidTr="00DC4F9D">
        <w:trPr>
          <w:cantSplit/>
        </w:trPr>
        <w:tc>
          <w:tcPr>
            <w:tcW w:w="1838" w:type="dxa"/>
            <w:shd w:val="clear" w:color="auto" w:fill="F2F2F2" w:themeFill="background1" w:themeFillShade="F2"/>
          </w:tcPr>
          <w:p w14:paraId="7FB03A57" w14:textId="77777777" w:rsidR="000F36D7" w:rsidRPr="0043171B" w:rsidRDefault="000F36D7" w:rsidP="00835B8C">
            <w:pPr>
              <w:rPr>
                <w:rFonts w:cs="Arial"/>
                <w:lang w:val="en-US"/>
              </w:rPr>
            </w:pPr>
            <w:r w:rsidRPr="0043171B">
              <w:rPr>
                <w:rFonts w:cs="Arial"/>
                <w:b/>
                <w:bCs/>
                <w:lang w:val="en-US"/>
              </w:rPr>
              <w:lastRenderedPageBreak/>
              <w:t>Quotes</w:t>
            </w:r>
          </w:p>
        </w:tc>
        <w:tc>
          <w:tcPr>
            <w:tcW w:w="12110" w:type="dxa"/>
            <w:shd w:val="clear" w:color="auto" w:fill="F2F2F2" w:themeFill="background1" w:themeFillShade="F2"/>
          </w:tcPr>
          <w:p w14:paraId="26BB07A7" w14:textId="5C472309" w:rsidR="000F36D7" w:rsidRPr="0043171B" w:rsidRDefault="000F36D7" w:rsidP="00835B8C">
            <w:pPr>
              <w:rPr>
                <w:rFonts w:cs="Arial"/>
                <w:lang w:val="en-US"/>
              </w:rPr>
            </w:pPr>
            <w:r w:rsidRPr="0043171B">
              <w:rPr>
                <w:rStyle w:val="QuoteChar"/>
                <w:rFonts w:cs="Arial"/>
                <w:lang w:val="en-US"/>
              </w:rPr>
              <w:t xml:space="preserve">“I’ll give you an example, somebody who is in the Spiriva handy-haler, the dry powder, gets switched to Spiriva Respimat and the dry powder is one puff once a day and the Respimat is two puffs once a day, and some of them will not have </w:t>
            </w:r>
            <w:r w:rsidR="00B23C34" w:rsidRPr="0043171B">
              <w:rPr>
                <w:rStyle w:val="QuoteChar"/>
                <w:rFonts w:cs="Arial"/>
                <w:lang w:val="en-US"/>
              </w:rPr>
              <w:t>realized</w:t>
            </w:r>
            <w:r w:rsidRPr="0043171B">
              <w:rPr>
                <w:rStyle w:val="QuoteChar"/>
                <w:rFonts w:cs="Arial"/>
                <w:lang w:val="en-US"/>
              </w:rPr>
              <w:t xml:space="preserve"> that they’re supposed to be taking two puffs and they’re still taking one puff of the Respimat, so they’re having half their dose. So, you only figure that out when you ask them how many times a day are you taking this inhaler?”</w:t>
            </w:r>
            <w:r w:rsidRPr="0043171B">
              <w:rPr>
                <w:rFonts w:cs="Arial"/>
                <w:i/>
                <w:iCs/>
                <w:lang w:val="en-US"/>
              </w:rPr>
              <w:t xml:space="preserve"> </w:t>
            </w:r>
            <w:r w:rsidRPr="0043171B">
              <w:rPr>
                <w:rFonts w:cs="Arial"/>
                <w:lang w:val="en-US"/>
              </w:rPr>
              <w:t>(ID 10, Respiratory specialist, Canada)</w:t>
            </w:r>
          </w:p>
          <w:p w14:paraId="702168CF" w14:textId="77777777" w:rsidR="000F36D7" w:rsidRPr="0043171B" w:rsidRDefault="000F36D7" w:rsidP="00835B8C">
            <w:pPr>
              <w:rPr>
                <w:rFonts w:cs="Arial"/>
                <w:lang w:val="en-US"/>
              </w:rPr>
            </w:pPr>
            <w:r w:rsidRPr="0043171B">
              <w:rPr>
                <w:rStyle w:val="QuoteChar"/>
                <w:rFonts w:cs="Arial"/>
                <w:lang w:val="en-US"/>
              </w:rPr>
              <w:t>“So, get inhaler technique right. Again, I think a lot of clinicians aren’t good at assessing inhaler technique which means a lot of patients are using their medication ineffectively.”</w:t>
            </w:r>
            <w:r w:rsidRPr="0043171B">
              <w:rPr>
                <w:rFonts w:cs="Arial"/>
                <w:i/>
                <w:iCs/>
                <w:lang w:val="en-US"/>
              </w:rPr>
              <w:t xml:space="preserve"> </w:t>
            </w:r>
            <w:r w:rsidRPr="0043171B">
              <w:rPr>
                <w:rFonts w:cs="Arial"/>
                <w:lang w:val="en-US"/>
              </w:rPr>
              <w:t>(ID 1, GP, England)</w:t>
            </w:r>
          </w:p>
          <w:p w14:paraId="4CBEB08E" w14:textId="2029A999" w:rsidR="000F36D7" w:rsidRPr="0043171B" w:rsidRDefault="000F36D7" w:rsidP="00835B8C">
            <w:pPr>
              <w:rPr>
                <w:rFonts w:cs="Arial"/>
                <w:i/>
                <w:iCs/>
                <w:lang w:val="en-US"/>
              </w:rPr>
            </w:pPr>
            <w:r w:rsidRPr="0043171B">
              <w:rPr>
                <w:rFonts w:cs="Arial"/>
                <w:i/>
                <w:iCs/>
                <w:lang w:val="en-US"/>
              </w:rPr>
              <w:t xml:space="preserve">“You get really bizarre practices because you’ll find that, you know, someone has met the [inhaler] rep and that’s all they know because that’s all they’ve been shown how to use, and they won’t know that we don’t </w:t>
            </w:r>
            <w:r w:rsidR="00B23C34" w:rsidRPr="0043171B">
              <w:rPr>
                <w:rFonts w:cs="Arial"/>
                <w:i/>
                <w:iCs/>
                <w:lang w:val="en-US"/>
              </w:rPr>
              <w:t>favor</w:t>
            </w:r>
            <w:r w:rsidRPr="0043171B">
              <w:rPr>
                <w:rFonts w:cs="Arial"/>
                <w:i/>
                <w:iCs/>
                <w:lang w:val="en-US"/>
              </w:rPr>
              <w:t xml:space="preserve"> that device for lots of reasons.” (ID 3, Respiratory specialist, England)</w:t>
            </w:r>
          </w:p>
        </w:tc>
      </w:tr>
      <w:tr w:rsidR="000F36D7" w:rsidRPr="0043171B" w14:paraId="6D0CEC53" w14:textId="77777777" w:rsidTr="00DC4F9D">
        <w:trPr>
          <w:cantSplit/>
        </w:trPr>
        <w:tc>
          <w:tcPr>
            <w:tcW w:w="13948" w:type="dxa"/>
            <w:gridSpan w:val="2"/>
          </w:tcPr>
          <w:p w14:paraId="60425D94" w14:textId="77777777" w:rsidR="000F36D7" w:rsidRPr="0043171B" w:rsidRDefault="000F36D7" w:rsidP="00835B8C">
            <w:pPr>
              <w:rPr>
                <w:rFonts w:cs="Arial"/>
                <w:b/>
                <w:bCs/>
                <w:lang w:val="en-US"/>
              </w:rPr>
            </w:pPr>
            <w:r w:rsidRPr="0043171B">
              <w:rPr>
                <w:rFonts w:cs="Arial"/>
                <w:b/>
                <w:bCs/>
                <w:lang w:val="en-US"/>
              </w:rPr>
              <w:t xml:space="preserve">Subtheme: Poor treatment and recognition of exacerbations </w:t>
            </w:r>
          </w:p>
        </w:tc>
      </w:tr>
      <w:tr w:rsidR="000F36D7" w:rsidRPr="0043171B" w14:paraId="4D1040EB" w14:textId="77777777" w:rsidTr="00DC4F9D">
        <w:trPr>
          <w:cantSplit/>
        </w:trPr>
        <w:tc>
          <w:tcPr>
            <w:tcW w:w="1838" w:type="dxa"/>
          </w:tcPr>
          <w:p w14:paraId="23D32C22" w14:textId="77777777" w:rsidR="000F36D7" w:rsidRPr="0043171B" w:rsidRDefault="000F36D7" w:rsidP="00835B8C">
            <w:pPr>
              <w:rPr>
                <w:rFonts w:cs="Arial"/>
                <w:lang w:val="en-US"/>
              </w:rPr>
            </w:pPr>
            <w:r w:rsidRPr="0043171B">
              <w:rPr>
                <w:rFonts w:cs="Arial"/>
                <w:b/>
                <w:bCs/>
                <w:lang w:val="en-US"/>
              </w:rPr>
              <w:t>Quotes</w:t>
            </w:r>
          </w:p>
        </w:tc>
        <w:tc>
          <w:tcPr>
            <w:tcW w:w="12110" w:type="dxa"/>
          </w:tcPr>
          <w:p w14:paraId="7750D11E" w14:textId="5AF99844" w:rsidR="000F36D7" w:rsidRPr="0043171B" w:rsidRDefault="000F36D7" w:rsidP="00835B8C">
            <w:pPr>
              <w:rPr>
                <w:rFonts w:cs="Arial"/>
                <w:lang w:val="en-US"/>
              </w:rPr>
            </w:pPr>
            <w:r w:rsidRPr="0043171B">
              <w:rPr>
                <w:rStyle w:val="QuoteChar"/>
                <w:rFonts w:cs="Arial"/>
                <w:lang w:val="en-US"/>
              </w:rPr>
              <w:t xml:space="preserve">“I think the other thing with that is, it’s putting an awful lot of responsibility on patients to </w:t>
            </w:r>
            <w:r w:rsidR="00B23C34" w:rsidRPr="0043171B">
              <w:rPr>
                <w:rStyle w:val="QuoteChar"/>
                <w:rFonts w:cs="Arial"/>
                <w:lang w:val="en-US"/>
              </w:rPr>
              <w:t>recognize</w:t>
            </w:r>
            <w:r w:rsidRPr="0043171B">
              <w:rPr>
                <w:rStyle w:val="QuoteChar"/>
                <w:rFonts w:cs="Arial"/>
                <w:lang w:val="en-US"/>
              </w:rPr>
              <w:t xml:space="preserve"> their own symptoms and know when to start them [rescue packs], and for carers as well.”</w:t>
            </w:r>
            <w:r w:rsidRPr="0043171B">
              <w:rPr>
                <w:rFonts w:cs="Arial"/>
                <w:i/>
                <w:iCs/>
                <w:lang w:val="en-US"/>
              </w:rPr>
              <w:t xml:space="preserve"> </w:t>
            </w:r>
            <w:r w:rsidRPr="0043171B">
              <w:rPr>
                <w:rFonts w:cs="Arial"/>
                <w:lang w:val="en-US"/>
              </w:rPr>
              <w:t>(ID 5, Nurse, England)</w:t>
            </w:r>
          </w:p>
          <w:p w14:paraId="727351A6" w14:textId="39D84A64" w:rsidR="000F36D7" w:rsidRPr="0043171B" w:rsidRDefault="000F36D7" w:rsidP="00835B8C">
            <w:pPr>
              <w:rPr>
                <w:rFonts w:cs="Arial"/>
                <w:i/>
                <w:iCs/>
                <w:lang w:val="en-US"/>
              </w:rPr>
            </w:pPr>
            <w:r w:rsidRPr="0043171B">
              <w:rPr>
                <w:rStyle w:val="QuoteChar"/>
                <w:rFonts w:cs="Arial"/>
                <w:lang w:val="en-US"/>
              </w:rPr>
              <w:t xml:space="preserve">“So, I only provide an action plan for those patients who understand and will adhere to it, and I can trust they will do that. So, for example, if they take too much medicine, I can’t give them the action plan. Or if they have dementia and are incapable of taking care of themselves or </w:t>
            </w:r>
            <w:r w:rsidR="00B23C34" w:rsidRPr="0043171B">
              <w:rPr>
                <w:rStyle w:val="QuoteChar"/>
                <w:rFonts w:cs="Arial"/>
                <w:lang w:val="en-US"/>
              </w:rPr>
              <w:t>recognizing</w:t>
            </w:r>
            <w:r w:rsidRPr="0043171B">
              <w:rPr>
                <w:rStyle w:val="QuoteChar"/>
                <w:rFonts w:cs="Arial"/>
                <w:lang w:val="en-US"/>
              </w:rPr>
              <w:t xml:space="preserve"> symptoms then I won’t give them the action plan.”</w:t>
            </w:r>
            <w:r w:rsidRPr="0043171B">
              <w:rPr>
                <w:rFonts w:cs="Arial"/>
                <w:lang w:val="en-US"/>
              </w:rPr>
              <w:t xml:space="preserve"> (ID 16, Respiratory specialist, Japan)</w:t>
            </w:r>
          </w:p>
        </w:tc>
      </w:tr>
    </w:tbl>
    <w:bookmarkEnd w:id="23"/>
    <w:p w14:paraId="3C00DE4A" w14:textId="68EA722A" w:rsidR="00F01D48" w:rsidRPr="00DC4F9D" w:rsidRDefault="00532277" w:rsidP="00DC4F9D">
      <w:pPr>
        <w:pStyle w:val="Caption"/>
        <w:spacing w:line="480" w:lineRule="auto"/>
        <w:rPr>
          <w:rFonts w:cs="Arial"/>
          <w:b w:val="0"/>
          <w:bCs w:val="0"/>
          <w:szCs w:val="20"/>
          <w:lang w:val="en-US"/>
        </w:rPr>
      </w:pPr>
      <w:r w:rsidRPr="00DC4F9D">
        <w:rPr>
          <w:rFonts w:cs="Arial"/>
          <w:szCs w:val="20"/>
          <w:lang w:val="en-US"/>
        </w:rPr>
        <w:lastRenderedPageBreak/>
        <w:t>Note</w:t>
      </w:r>
      <w:r w:rsidR="00DC4F9D" w:rsidRPr="00DC4F9D">
        <w:rPr>
          <w:rFonts w:cs="Arial"/>
          <w:szCs w:val="20"/>
          <w:lang w:val="en-US"/>
        </w:rPr>
        <w:t>s</w:t>
      </w:r>
      <w:r w:rsidRPr="00DC4F9D">
        <w:rPr>
          <w:rFonts w:cs="Arial"/>
          <w:szCs w:val="20"/>
          <w:lang w:val="en-US"/>
        </w:rPr>
        <w:t>:</w:t>
      </w:r>
      <w:r w:rsidRPr="00DC4F9D">
        <w:rPr>
          <w:rFonts w:cs="Arial"/>
          <w:b w:val="0"/>
          <w:bCs w:val="0"/>
          <w:szCs w:val="20"/>
          <w:lang w:val="en-US"/>
        </w:rPr>
        <w:t xml:space="preserve"> </w:t>
      </w:r>
      <w:r w:rsidR="00DC4F9D" w:rsidRPr="00DC4F9D">
        <w:rPr>
          <w:rFonts w:cs="Arial"/>
          <w:b w:val="0"/>
          <w:bCs w:val="0"/>
          <w:szCs w:val="20"/>
          <w:lang w:val="en-US"/>
        </w:rPr>
        <w:t>S</w:t>
      </w:r>
      <w:r w:rsidRPr="00DC4F9D">
        <w:rPr>
          <w:rFonts w:cs="Arial"/>
          <w:b w:val="0"/>
          <w:bCs w:val="0"/>
          <w:szCs w:val="20"/>
          <w:lang w:val="en-US"/>
        </w:rPr>
        <w:t>ome clinicians were not speaking their native language and/or only English interpretations were transcribed.</w:t>
      </w:r>
      <w:r w:rsidR="00DC4F9D" w:rsidRPr="00DC4F9D">
        <w:rPr>
          <w:rFonts w:cs="Arial"/>
          <w:b w:val="0"/>
          <w:bCs w:val="0"/>
          <w:szCs w:val="20"/>
          <w:lang w:val="en-US"/>
        </w:rPr>
        <w:br/>
      </w:r>
      <w:r w:rsidR="00F01D48" w:rsidRPr="00DC4F9D">
        <w:rPr>
          <w:szCs w:val="20"/>
          <w:lang w:val="en-US"/>
        </w:rPr>
        <w:t xml:space="preserve">Abbreviations: </w:t>
      </w:r>
      <w:r w:rsidR="00F01D48" w:rsidRPr="00DC4F9D">
        <w:rPr>
          <w:b w:val="0"/>
          <w:bCs w:val="0"/>
          <w:szCs w:val="20"/>
          <w:lang w:val="en-US"/>
        </w:rPr>
        <w:t>GP, general practitioner; HCP, healthcare professional.</w:t>
      </w:r>
    </w:p>
    <w:sectPr w:rsidR="00F01D48" w:rsidRPr="00DC4F9D" w:rsidSect="0038532B">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CDF761" w14:textId="77777777" w:rsidR="007065C3" w:rsidRDefault="007065C3" w:rsidP="005D250E">
      <w:r>
        <w:separator/>
      </w:r>
    </w:p>
    <w:p w14:paraId="6298298A" w14:textId="77777777" w:rsidR="007065C3" w:rsidRDefault="007065C3" w:rsidP="005D250E"/>
  </w:endnote>
  <w:endnote w:type="continuationSeparator" w:id="0">
    <w:p w14:paraId="4A7A37D9" w14:textId="77777777" w:rsidR="007065C3" w:rsidRDefault="007065C3" w:rsidP="005D250E">
      <w:r>
        <w:continuationSeparator/>
      </w:r>
    </w:p>
    <w:p w14:paraId="4DBD6104" w14:textId="77777777" w:rsidR="007065C3" w:rsidRDefault="007065C3" w:rsidP="005D25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yriad Pro">
    <w:altName w:val="Calibri"/>
    <w:charset w:val="00"/>
    <w:family w:val="auto"/>
    <w:pitch w:val="variable"/>
    <w:sig w:usb0="A00002AF" w:usb1="5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BBE69" w14:textId="1A87DF41" w:rsidR="00DE7C11" w:rsidRDefault="007065C3" w:rsidP="00A46B49">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70B743" w14:textId="77777777" w:rsidR="007065C3" w:rsidRDefault="007065C3" w:rsidP="005D250E">
      <w:r>
        <w:separator/>
      </w:r>
    </w:p>
    <w:p w14:paraId="343369D2" w14:textId="77777777" w:rsidR="007065C3" w:rsidRDefault="007065C3" w:rsidP="005D250E"/>
  </w:footnote>
  <w:footnote w:type="continuationSeparator" w:id="0">
    <w:p w14:paraId="53CFFA77" w14:textId="77777777" w:rsidR="007065C3" w:rsidRDefault="007065C3" w:rsidP="005D250E">
      <w:r>
        <w:continuationSeparator/>
      </w:r>
    </w:p>
    <w:p w14:paraId="6CC8844A" w14:textId="77777777" w:rsidR="007065C3" w:rsidRDefault="007065C3" w:rsidP="005D250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2961403"/>
      <w:docPartObj>
        <w:docPartGallery w:val="Page Numbers (Top of Page)"/>
        <w:docPartUnique/>
      </w:docPartObj>
    </w:sdtPr>
    <w:sdtEndPr>
      <w:rPr>
        <w:noProof/>
      </w:rPr>
    </w:sdtEndPr>
    <w:sdtContent>
      <w:p w14:paraId="45D399F4" w14:textId="30233D55" w:rsidR="00A46B49" w:rsidRDefault="00A46B4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5AF98B0" w14:textId="77777777" w:rsidR="00DE7C11" w:rsidRDefault="007065C3" w:rsidP="005D25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2725"/>
    <w:multiLevelType w:val="hybridMultilevel"/>
    <w:tmpl w:val="C2802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B00952"/>
    <w:multiLevelType w:val="hybridMultilevel"/>
    <w:tmpl w:val="17E4D194"/>
    <w:lvl w:ilvl="0" w:tplc="F5BCAED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1F50F1"/>
    <w:multiLevelType w:val="hybridMultilevel"/>
    <w:tmpl w:val="DB3C0692"/>
    <w:lvl w:ilvl="0" w:tplc="F5BCAED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26297D"/>
    <w:multiLevelType w:val="hybridMultilevel"/>
    <w:tmpl w:val="47BEB5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8133BE"/>
    <w:multiLevelType w:val="hybridMultilevel"/>
    <w:tmpl w:val="494088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B424DB"/>
    <w:multiLevelType w:val="hybridMultilevel"/>
    <w:tmpl w:val="E07A63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43F3471"/>
    <w:multiLevelType w:val="hybridMultilevel"/>
    <w:tmpl w:val="FE84B48E"/>
    <w:lvl w:ilvl="0" w:tplc="0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B115B36"/>
    <w:multiLevelType w:val="hybridMultilevel"/>
    <w:tmpl w:val="D16CB6C8"/>
    <w:lvl w:ilvl="0" w:tplc="0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97C0E93"/>
    <w:multiLevelType w:val="hybridMultilevel"/>
    <w:tmpl w:val="A814A84C"/>
    <w:lvl w:ilvl="0" w:tplc="EA905E40">
      <w:start w:val="2"/>
      <w:numFmt w:val="bullet"/>
      <w:pStyle w:val="ListParagraph"/>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7502B2"/>
    <w:multiLevelType w:val="hybridMultilevel"/>
    <w:tmpl w:val="3C9E0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FB24CAB"/>
    <w:multiLevelType w:val="hybridMultilevel"/>
    <w:tmpl w:val="EF2C3502"/>
    <w:lvl w:ilvl="0" w:tplc="0809000F">
      <w:start w:val="1"/>
      <w:numFmt w:val="decimal"/>
      <w:lvlText w:val="%1."/>
      <w:lvlJc w:val="left"/>
      <w:pPr>
        <w:ind w:left="1079" w:hanging="360"/>
      </w:p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1" w15:restartNumberingAfterBreak="0">
    <w:nsid w:val="5F8E266B"/>
    <w:multiLevelType w:val="hybridMultilevel"/>
    <w:tmpl w:val="00C61F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FD545D5"/>
    <w:multiLevelType w:val="hybridMultilevel"/>
    <w:tmpl w:val="933E54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8BF3729"/>
    <w:multiLevelType w:val="hybridMultilevel"/>
    <w:tmpl w:val="BC5E032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787F6573"/>
    <w:multiLevelType w:val="hybridMultilevel"/>
    <w:tmpl w:val="97700A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A7D4D96"/>
    <w:multiLevelType w:val="hybridMultilevel"/>
    <w:tmpl w:val="7ECA7F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1"/>
  </w:num>
  <w:num w:numId="3">
    <w:abstractNumId w:val="9"/>
  </w:num>
  <w:num w:numId="4">
    <w:abstractNumId w:val="0"/>
  </w:num>
  <w:num w:numId="5">
    <w:abstractNumId w:val="4"/>
  </w:num>
  <w:num w:numId="6">
    <w:abstractNumId w:val="12"/>
  </w:num>
  <w:num w:numId="7">
    <w:abstractNumId w:val="3"/>
  </w:num>
  <w:num w:numId="8">
    <w:abstractNumId w:val="5"/>
  </w:num>
  <w:num w:numId="9">
    <w:abstractNumId w:val="14"/>
  </w:num>
  <w:num w:numId="10">
    <w:abstractNumId w:val="15"/>
  </w:num>
  <w:num w:numId="11">
    <w:abstractNumId w:val="2"/>
  </w:num>
  <w:num w:numId="12">
    <w:abstractNumId w:val="7"/>
  </w:num>
  <w:num w:numId="13">
    <w:abstractNumId w:val="6"/>
  </w:num>
  <w:num w:numId="14">
    <w:abstractNumId w:val="1"/>
  </w:num>
  <w:num w:numId="15">
    <w:abstractNumId w:val="13"/>
  </w:num>
  <w:num w:numId="16">
    <w:abstractNumId w:val="1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removePersonalInformation/>
  <w:removeDateAndTim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Y0MjYxMrG0NDGyMLJU0lEKTi0uzszPAykwNqsFAO0ZNC8tAAAA"/>
  </w:docVars>
  <w:rsids>
    <w:rsidRoot w:val="000E200E"/>
    <w:rsid w:val="00003865"/>
    <w:rsid w:val="00006B5C"/>
    <w:rsid w:val="00013228"/>
    <w:rsid w:val="00014103"/>
    <w:rsid w:val="000155A3"/>
    <w:rsid w:val="00051899"/>
    <w:rsid w:val="00061159"/>
    <w:rsid w:val="00072BC8"/>
    <w:rsid w:val="00072D99"/>
    <w:rsid w:val="000866A8"/>
    <w:rsid w:val="00087EF2"/>
    <w:rsid w:val="000911B1"/>
    <w:rsid w:val="00093E8A"/>
    <w:rsid w:val="000A06F9"/>
    <w:rsid w:val="000B3DBB"/>
    <w:rsid w:val="000D28E8"/>
    <w:rsid w:val="000D56E6"/>
    <w:rsid w:val="000E200E"/>
    <w:rsid w:val="000E5AD8"/>
    <w:rsid w:val="000E635B"/>
    <w:rsid w:val="000F36D7"/>
    <w:rsid w:val="0010329B"/>
    <w:rsid w:val="00103461"/>
    <w:rsid w:val="001366E7"/>
    <w:rsid w:val="00140C88"/>
    <w:rsid w:val="00154116"/>
    <w:rsid w:val="0017562D"/>
    <w:rsid w:val="001907D9"/>
    <w:rsid w:val="001A7BBA"/>
    <w:rsid w:val="001C51A3"/>
    <w:rsid w:val="001D03CE"/>
    <w:rsid w:val="001D2EEB"/>
    <w:rsid w:val="001D7733"/>
    <w:rsid w:val="001E7D96"/>
    <w:rsid w:val="001F11E1"/>
    <w:rsid w:val="001F7852"/>
    <w:rsid w:val="002071F5"/>
    <w:rsid w:val="0021285C"/>
    <w:rsid w:val="00215D36"/>
    <w:rsid w:val="00216547"/>
    <w:rsid w:val="00224926"/>
    <w:rsid w:val="002320DF"/>
    <w:rsid w:val="0023456F"/>
    <w:rsid w:val="00235A8A"/>
    <w:rsid w:val="00236B23"/>
    <w:rsid w:val="0024642D"/>
    <w:rsid w:val="002508DB"/>
    <w:rsid w:val="00250907"/>
    <w:rsid w:val="00251313"/>
    <w:rsid w:val="00251B0E"/>
    <w:rsid w:val="00251E7C"/>
    <w:rsid w:val="002565E0"/>
    <w:rsid w:val="00261432"/>
    <w:rsid w:val="0026571E"/>
    <w:rsid w:val="00271B0F"/>
    <w:rsid w:val="00274D59"/>
    <w:rsid w:val="00276572"/>
    <w:rsid w:val="00277F58"/>
    <w:rsid w:val="00291549"/>
    <w:rsid w:val="002A58A5"/>
    <w:rsid w:val="002A6208"/>
    <w:rsid w:val="002B27BA"/>
    <w:rsid w:val="002C2A02"/>
    <w:rsid w:val="002C456E"/>
    <w:rsid w:val="002D34FC"/>
    <w:rsid w:val="002F438B"/>
    <w:rsid w:val="003017FD"/>
    <w:rsid w:val="00315195"/>
    <w:rsid w:val="003219DB"/>
    <w:rsid w:val="00324805"/>
    <w:rsid w:val="00335E45"/>
    <w:rsid w:val="00335F86"/>
    <w:rsid w:val="00336FDA"/>
    <w:rsid w:val="0033749C"/>
    <w:rsid w:val="00341ADF"/>
    <w:rsid w:val="00341EA9"/>
    <w:rsid w:val="00342A39"/>
    <w:rsid w:val="00346C1A"/>
    <w:rsid w:val="003536DC"/>
    <w:rsid w:val="0036435C"/>
    <w:rsid w:val="0038030E"/>
    <w:rsid w:val="0038532B"/>
    <w:rsid w:val="003A1EC9"/>
    <w:rsid w:val="003A282B"/>
    <w:rsid w:val="003A52F0"/>
    <w:rsid w:val="003B0024"/>
    <w:rsid w:val="003B2589"/>
    <w:rsid w:val="003D1809"/>
    <w:rsid w:val="003D6475"/>
    <w:rsid w:val="003E579D"/>
    <w:rsid w:val="003F5CA2"/>
    <w:rsid w:val="004018CD"/>
    <w:rsid w:val="004030B9"/>
    <w:rsid w:val="0040495E"/>
    <w:rsid w:val="00414861"/>
    <w:rsid w:val="00430037"/>
    <w:rsid w:val="0043171B"/>
    <w:rsid w:val="0045305E"/>
    <w:rsid w:val="00455A39"/>
    <w:rsid w:val="00456B1E"/>
    <w:rsid w:val="00460431"/>
    <w:rsid w:val="004664E2"/>
    <w:rsid w:val="0047298D"/>
    <w:rsid w:val="00494F95"/>
    <w:rsid w:val="004A0A81"/>
    <w:rsid w:val="004A3E85"/>
    <w:rsid w:val="004B2C84"/>
    <w:rsid w:val="004B4ECD"/>
    <w:rsid w:val="004D09DB"/>
    <w:rsid w:val="004D142F"/>
    <w:rsid w:val="005140B4"/>
    <w:rsid w:val="005247B9"/>
    <w:rsid w:val="00532277"/>
    <w:rsid w:val="00532595"/>
    <w:rsid w:val="00533962"/>
    <w:rsid w:val="00543C0E"/>
    <w:rsid w:val="00546701"/>
    <w:rsid w:val="00547225"/>
    <w:rsid w:val="00556419"/>
    <w:rsid w:val="00556941"/>
    <w:rsid w:val="005636EB"/>
    <w:rsid w:val="005675B1"/>
    <w:rsid w:val="0057338B"/>
    <w:rsid w:val="00590323"/>
    <w:rsid w:val="00592E8B"/>
    <w:rsid w:val="00594BE6"/>
    <w:rsid w:val="005A001D"/>
    <w:rsid w:val="005A0A1D"/>
    <w:rsid w:val="005A7724"/>
    <w:rsid w:val="005B3D13"/>
    <w:rsid w:val="005C465F"/>
    <w:rsid w:val="005C712C"/>
    <w:rsid w:val="005D0772"/>
    <w:rsid w:val="005D250E"/>
    <w:rsid w:val="005E621F"/>
    <w:rsid w:val="005E7122"/>
    <w:rsid w:val="005F3CBA"/>
    <w:rsid w:val="005F5FFE"/>
    <w:rsid w:val="005F7B1F"/>
    <w:rsid w:val="006008E2"/>
    <w:rsid w:val="006055A0"/>
    <w:rsid w:val="00606C80"/>
    <w:rsid w:val="00610250"/>
    <w:rsid w:val="00657872"/>
    <w:rsid w:val="006622C9"/>
    <w:rsid w:val="0066514D"/>
    <w:rsid w:val="006709B9"/>
    <w:rsid w:val="006867DB"/>
    <w:rsid w:val="00690E0A"/>
    <w:rsid w:val="006A257D"/>
    <w:rsid w:val="006A3D33"/>
    <w:rsid w:val="006A7521"/>
    <w:rsid w:val="006A787C"/>
    <w:rsid w:val="006C37A1"/>
    <w:rsid w:val="006D2179"/>
    <w:rsid w:val="006D2BF6"/>
    <w:rsid w:val="006E04A8"/>
    <w:rsid w:val="006E271B"/>
    <w:rsid w:val="006F143C"/>
    <w:rsid w:val="006F3731"/>
    <w:rsid w:val="007065C3"/>
    <w:rsid w:val="00715BC5"/>
    <w:rsid w:val="00717C35"/>
    <w:rsid w:val="0072043B"/>
    <w:rsid w:val="00724A3F"/>
    <w:rsid w:val="007254F6"/>
    <w:rsid w:val="007356BC"/>
    <w:rsid w:val="0074354D"/>
    <w:rsid w:val="00746028"/>
    <w:rsid w:val="0076043C"/>
    <w:rsid w:val="00763C12"/>
    <w:rsid w:val="00770BCA"/>
    <w:rsid w:val="00771050"/>
    <w:rsid w:val="00772345"/>
    <w:rsid w:val="00785B68"/>
    <w:rsid w:val="00792F1C"/>
    <w:rsid w:val="0079595F"/>
    <w:rsid w:val="007A0E4F"/>
    <w:rsid w:val="007A3CDA"/>
    <w:rsid w:val="007A7A03"/>
    <w:rsid w:val="007B70F5"/>
    <w:rsid w:val="007C6F6C"/>
    <w:rsid w:val="007F459B"/>
    <w:rsid w:val="008014D0"/>
    <w:rsid w:val="00803232"/>
    <w:rsid w:val="00805484"/>
    <w:rsid w:val="00805A51"/>
    <w:rsid w:val="00831BFC"/>
    <w:rsid w:val="00835B8C"/>
    <w:rsid w:val="00840F2C"/>
    <w:rsid w:val="00841A73"/>
    <w:rsid w:val="0086401D"/>
    <w:rsid w:val="0087620D"/>
    <w:rsid w:val="008868CD"/>
    <w:rsid w:val="008A208C"/>
    <w:rsid w:val="008A4C36"/>
    <w:rsid w:val="008B7FF5"/>
    <w:rsid w:val="008C04A4"/>
    <w:rsid w:val="008D2CEA"/>
    <w:rsid w:val="008D5C94"/>
    <w:rsid w:val="008E3447"/>
    <w:rsid w:val="008E55E3"/>
    <w:rsid w:val="008E6546"/>
    <w:rsid w:val="008E7545"/>
    <w:rsid w:val="008E7F6E"/>
    <w:rsid w:val="008F03D8"/>
    <w:rsid w:val="00902C16"/>
    <w:rsid w:val="00922B64"/>
    <w:rsid w:val="009235E7"/>
    <w:rsid w:val="0093088C"/>
    <w:rsid w:val="00940643"/>
    <w:rsid w:val="00945BD6"/>
    <w:rsid w:val="00947355"/>
    <w:rsid w:val="009505AB"/>
    <w:rsid w:val="009574A5"/>
    <w:rsid w:val="00957872"/>
    <w:rsid w:val="0096159E"/>
    <w:rsid w:val="00963DC3"/>
    <w:rsid w:val="0097576C"/>
    <w:rsid w:val="00985DF6"/>
    <w:rsid w:val="009978A7"/>
    <w:rsid w:val="009A0E61"/>
    <w:rsid w:val="009B6DD5"/>
    <w:rsid w:val="009C2B62"/>
    <w:rsid w:val="009C42F1"/>
    <w:rsid w:val="009C4723"/>
    <w:rsid w:val="009D42A6"/>
    <w:rsid w:val="009D7073"/>
    <w:rsid w:val="009D72E0"/>
    <w:rsid w:val="009E102E"/>
    <w:rsid w:val="009E28E2"/>
    <w:rsid w:val="009E2F50"/>
    <w:rsid w:val="009F1C8D"/>
    <w:rsid w:val="00A00BDC"/>
    <w:rsid w:val="00A00F4B"/>
    <w:rsid w:val="00A0211A"/>
    <w:rsid w:val="00A034A4"/>
    <w:rsid w:val="00A21558"/>
    <w:rsid w:val="00A37435"/>
    <w:rsid w:val="00A420F0"/>
    <w:rsid w:val="00A46B49"/>
    <w:rsid w:val="00A62EF5"/>
    <w:rsid w:val="00A77147"/>
    <w:rsid w:val="00A84BA4"/>
    <w:rsid w:val="00A87524"/>
    <w:rsid w:val="00A9645B"/>
    <w:rsid w:val="00AA52AC"/>
    <w:rsid w:val="00AA61B9"/>
    <w:rsid w:val="00AB3DAB"/>
    <w:rsid w:val="00AB7016"/>
    <w:rsid w:val="00AB73FE"/>
    <w:rsid w:val="00AC0AE8"/>
    <w:rsid w:val="00AC1AE6"/>
    <w:rsid w:val="00AC507C"/>
    <w:rsid w:val="00AD3298"/>
    <w:rsid w:val="00AE35D4"/>
    <w:rsid w:val="00AF711B"/>
    <w:rsid w:val="00AF7213"/>
    <w:rsid w:val="00AF7B65"/>
    <w:rsid w:val="00B039F5"/>
    <w:rsid w:val="00B21E1C"/>
    <w:rsid w:val="00B23C34"/>
    <w:rsid w:val="00B24576"/>
    <w:rsid w:val="00B37DA7"/>
    <w:rsid w:val="00B40ED4"/>
    <w:rsid w:val="00B52547"/>
    <w:rsid w:val="00B56282"/>
    <w:rsid w:val="00B61B73"/>
    <w:rsid w:val="00B6425E"/>
    <w:rsid w:val="00B64C81"/>
    <w:rsid w:val="00B67ACC"/>
    <w:rsid w:val="00B75DD4"/>
    <w:rsid w:val="00B776D2"/>
    <w:rsid w:val="00B80B61"/>
    <w:rsid w:val="00B8250C"/>
    <w:rsid w:val="00B829AA"/>
    <w:rsid w:val="00B84A61"/>
    <w:rsid w:val="00B92E2C"/>
    <w:rsid w:val="00BA435A"/>
    <w:rsid w:val="00BB5366"/>
    <w:rsid w:val="00BC3812"/>
    <w:rsid w:val="00BC7407"/>
    <w:rsid w:val="00BF0480"/>
    <w:rsid w:val="00BF0AF7"/>
    <w:rsid w:val="00BF1887"/>
    <w:rsid w:val="00BF1D8A"/>
    <w:rsid w:val="00BF50D0"/>
    <w:rsid w:val="00BF5CB1"/>
    <w:rsid w:val="00C001EC"/>
    <w:rsid w:val="00C00F3C"/>
    <w:rsid w:val="00C06F9B"/>
    <w:rsid w:val="00C13297"/>
    <w:rsid w:val="00C17029"/>
    <w:rsid w:val="00C217B5"/>
    <w:rsid w:val="00C26097"/>
    <w:rsid w:val="00C32827"/>
    <w:rsid w:val="00C3308A"/>
    <w:rsid w:val="00C33802"/>
    <w:rsid w:val="00C44B7E"/>
    <w:rsid w:val="00C52DAB"/>
    <w:rsid w:val="00C5588C"/>
    <w:rsid w:val="00C55A13"/>
    <w:rsid w:val="00C60C2B"/>
    <w:rsid w:val="00C61373"/>
    <w:rsid w:val="00C64D0F"/>
    <w:rsid w:val="00C866B1"/>
    <w:rsid w:val="00C938C0"/>
    <w:rsid w:val="00C974DB"/>
    <w:rsid w:val="00CA3CEB"/>
    <w:rsid w:val="00CB7746"/>
    <w:rsid w:val="00CC4580"/>
    <w:rsid w:val="00CD4CCA"/>
    <w:rsid w:val="00CE0B36"/>
    <w:rsid w:val="00CE398E"/>
    <w:rsid w:val="00CE411A"/>
    <w:rsid w:val="00D131A1"/>
    <w:rsid w:val="00D24CAB"/>
    <w:rsid w:val="00D31DF3"/>
    <w:rsid w:val="00D3471B"/>
    <w:rsid w:val="00D41EA5"/>
    <w:rsid w:val="00D42E99"/>
    <w:rsid w:val="00D62FF1"/>
    <w:rsid w:val="00D72EEE"/>
    <w:rsid w:val="00D765C0"/>
    <w:rsid w:val="00D80E6F"/>
    <w:rsid w:val="00D84FD3"/>
    <w:rsid w:val="00D8539E"/>
    <w:rsid w:val="00D93881"/>
    <w:rsid w:val="00D9480E"/>
    <w:rsid w:val="00D95F9A"/>
    <w:rsid w:val="00D977D2"/>
    <w:rsid w:val="00DA65EF"/>
    <w:rsid w:val="00DB06BC"/>
    <w:rsid w:val="00DB3469"/>
    <w:rsid w:val="00DB5FC5"/>
    <w:rsid w:val="00DC193D"/>
    <w:rsid w:val="00DC4B1F"/>
    <w:rsid w:val="00DC4F9D"/>
    <w:rsid w:val="00DD0BC6"/>
    <w:rsid w:val="00DD1451"/>
    <w:rsid w:val="00DD4544"/>
    <w:rsid w:val="00DF2518"/>
    <w:rsid w:val="00DF4694"/>
    <w:rsid w:val="00E00DDE"/>
    <w:rsid w:val="00E02D08"/>
    <w:rsid w:val="00E25416"/>
    <w:rsid w:val="00E25848"/>
    <w:rsid w:val="00E35E50"/>
    <w:rsid w:val="00E472F2"/>
    <w:rsid w:val="00E50B50"/>
    <w:rsid w:val="00E50F8F"/>
    <w:rsid w:val="00E55418"/>
    <w:rsid w:val="00E60758"/>
    <w:rsid w:val="00E616F6"/>
    <w:rsid w:val="00E6713C"/>
    <w:rsid w:val="00E744F2"/>
    <w:rsid w:val="00E910D8"/>
    <w:rsid w:val="00E9431C"/>
    <w:rsid w:val="00EA0AC8"/>
    <w:rsid w:val="00EA2768"/>
    <w:rsid w:val="00EA3145"/>
    <w:rsid w:val="00EB3689"/>
    <w:rsid w:val="00EB451A"/>
    <w:rsid w:val="00EB59B6"/>
    <w:rsid w:val="00EB5FF6"/>
    <w:rsid w:val="00EE4E80"/>
    <w:rsid w:val="00EE656C"/>
    <w:rsid w:val="00EF0A65"/>
    <w:rsid w:val="00EF1511"/>
    <w:rsid w:val="00F01D48"/>
    <w:rsid w:val="00F11AD3"/>
    <w:rsid w:val="00F15ADB"/>
    <w:rsid w:val="00F23ED9"/>
    <w:rsid w:val="00F25027"/>
    <w:rsid w:val="00F27164"/>
    <w:rsid w:val="00F41FA3"/>
    <w:rsid w:val="00F4489B"/>
    <w:rsid w:val="00F5332B"/>
    <w:rsid w:val="00F56850"/>
    <w:rsid w:val="00F6511F"/>
    <w:rsid w:val="00F74F0E"/>
    <w:rsid w:val="00F76222"/>
    <w:rsid w:val="00F76310"/>
    <w:rsid w:val="00F770D1"/>
    <w:rsid w:val="00F81CC7"/>
    <w:rsid w:val="00F84D4A"/>
    <w:rsid w:val="00F85A94"/>
    <w:rsid w:val="00F973EB"/>
    <w:rsid w:val="00FA175A"/>
    <w:rsid w:val="00FB0550"/>
    <w:rsid w:val="00FC118E"/>
    <w:rsid w:val="00FC5217"/>
    <w:rsid w:val="00FF549A"/>
    <w:rsid w:val="00FF77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A250B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6B1E"/>
    <w:pPr>
      <w:spacing w:before="240" w:after="0" w:line="480" w:lineRule="auto"/>
    </w:pPr>
    <w:rPr>
      <w:rFonts w:ascii="Arial" w:hAnsi="Arial" w:cstheme="minorHAnsi"/>
      <w:sz w:val="20"/>
    </w:rPr>
  </w:style>
  <w:style w:type="paragraph" w:styleId="Heading1">
    <w:name w:val="heading 1"/>
    <w:basedOn w:val="Normal"/>
    <w:next w:val="Normal"/>
    <w:link w:val="Heading1Char"/>
    <w:qFormat/>
    <w:rsid w:val="00456B1E"/>
    <w:pPr>
      <w:keepNext/>
      <w:spacing w:after="60"/>
      <w:outlineLvl w:val="0"/>
    </w:pPr>
    <w:rPr>
      <w:rFonts w:eastAsia="Times New Roman" w:cs="Arial"/>
      <w:b/>
      <w:bCs/>
      <w:kern w:val="32"/>
      <w:sz w:val="32"/>
      <w:szCs w:val="32"/>
      <w:lang w:val="en-US"/>
    </w:rPr>
  </w:style>
  <w:style w:type="paragraph" w:styleId="Heading2">
    <w:name w:val="heading 2"/>
    <w:basedOn w:val="Normal"/>
    <w:next w:val="Normal"/>
    <w:link w:val="Heading2Char"/>
    <w:uiPriority w:val="9"/>
    <w:unhideWhenUsed/>
    <w:qFormat/>
    <w:rsid w:val="00D8539E"/>
    <w:pPr>
      <w:keepNext/>
      <w:keepLines/>
      <w:spacing w:after="120"/>
      <w:outlineLvl w:val="1"/>
    </w:pPr>
    <w:rPr>
      <w:rFonts w:eastAsiaTheme="majorEastAsia"/>
      <w:b/>
    </w:rPr>
  </w:style>
  <w:style w:type="paragraph" w:styleId="Heading3">
    <w:name w:val="heading 3"/>
    <w:basedOn w:val="Normal"/>
    <w:next w:val="Normal"/>
    <w:link w:val="Heading3Char"/>
    <w:uiPriority w:val="9"/>
    <w:unhideWhenUsed/>
    <w:qFormat/>
    <w:rsid w:val="001D2EEB"/>
    <w:pPr>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56B1E"/>
    <w:rPr>
      <w:rFonts w:ascii="Arial" w:eastAsia="Times New Roman" w:hAnsi="Arial" w:cs="Arial"/>
      <w:b/>
      <w:bCs/>
      <w:kern w:val="32"/>
      <w:sz w:val="32"/>
      <w:szCs w:val="32"/>
      <w:lang w:val="en-US"/>
    </w:rPr>
  </w:style>
  <w:style w:type="character" w:customStyle="1" w:styleId="Heading2Char">
    <w:name w:val="Heading 2 Char"/>
    <w:basedOn w:val="DefaultParagraphFont"/>
    <w:link w:val="Heading2"/>
    <w:uiPriority w:val="9"/>
    <w:rsid w:val="00D8539E"/>
    <w:rPr>
      <w:rFonts w:ascii="Calibri" w:eastAsiaTheme="majorEastAsia" w:hAnsi="Calibri" w:cstheme="minorHAnsi"/>
      <w:b/>
      <w:shd w:val="clear" w:color="auto" w:fill="FFFFFF"/>
    </w:rPr>
  </w:style>
  <w:style w:type="character" w:styleId="CommentReference">
    <w:name w:val="annotation reference"/>
    <w:basedOn w:val="DefaultParagraphFont"/>
    <w:uiPriority w:val="99"/>
    <w:semiHidden/>
    <w:unhideWhenUsed/>
    <w:rsid w:val="000E200E"/>
    <w:rPr>
      <w:sz w:val="16"/>
      <w:szCs w:val="16"/>
    </w:rPr>
  </w:style>
  <w:style w:type="paragraph" w:styleId="CommentText">
    <w:name w:val="annotation text"/>
    <w:basedOn w:val="Normal"/>
    <w:link w:val="CommentTextChar"/>
    <w:uiPriority w:val="99"/>
    <w:unhideWhenUsed/>
    <w:rsid w:val="000E200E"/>
    <w:pPr>
      <w:spacing w:line="240" w:lineRule="auto"/>
    </w:pPr>
    <w:rPr>
      <w:szCs w:val="20"/>
    </w:rPr>
  </w:style>
  <w:style w:type="character" w:customStyle="1" w:styleId="CommentTextChar">
    <w:name w:val="Comment Text Char"/>
    <w:basedOn w:val="DefaultParagraphFont"/>
    <w:link w:val="CommentText"/>
    <w:uiPriority w:val="99"/>
    <w:rsid w:val="000E200E"/>
    <w:rPr>
      <w:sz w:val="20"/>
      <w:szCs w:val="20"/>
      <w:shd w:val="clear" w:color="auto" w:fill="FFFFFF"/>
    </w:rPr>
  </w:style>
  <w:style w:type="character" w:styleId="Hyperlink">
    <w:name w:val="Hyperlink"/>
    <w:basedOn w:val="DefaultParagraphFont"/>
    <w:uiPriority w:val="99"/>
    <w:unhideWhenUsed/>
    <w:rsid w:val="000E200E"/>
    <w:rPr>
      <w:color w:val="0563C1" w:themeColor="hyperlink"/>
      <w:u w:val="single"/>
    </w:rPr>
  </w:style>
  <w:style w:type="paragraph" w:styleId="Header">
    <w:name w:val="header"/>
    <w:basedOn w:val="Normal"/>
    <w:link w:val="HeaderChar"/>
    <w:uiPriority w:val="99"/>
    <w:unhideWhenUsed/>
    <w:rsid w:val="000E200E"/>
    <w:pPr>
      <w:tabs>
        <w:tab w:val="center" w:pos="4513"/>
        <w:tab w:val="right" w:pos="9026"/>
      </w:tabs>
      <w:spacing w:line="240" w:lineRule="auto"/>
    </w:pPr>
  </w:style>
  <w:style w:type="character" w:customStyle="1" w:styleId="HeaderChar">
    <w:name w:val="Header Char"/>
    <w:basedOn w:val="DefaultParagraphFont"/>
    <w:link w:val="Header"/>
    <w:uiPriority w:val="99"/>
    <w:rsid w:val="000E200E"/>
    <w:rPr>
      <w:shd w:val="clear" w:color="auto" w:fill="FFFFFF"/>
    </w:rPr>
  </w:style>
  <w:style w:type="paragraph" w:styleId="Footer">
    <w:name w:val="footer"/>
    <w:basedOn w:val="Normal"/>
    <w:link w:val="FooterChar"/>
    <w:uiPriority w:val="99"/>
    <w:unhideWhenUsed/>
    <w:rsid w:val="000E200E"/>
    <w:pPr>
      <w:tabs>
        <w:tab w:val="center" w:pos="4513"/>
        <w:tab w:val="right" w:pos="9026"/>
      </w:tabs>
      <w:spacing w:line="240" w:lineRule="auto"/>
    </w:pPr>
  </w:style>
  <w:style w:type="character" w:customStyle="1" w:styleId="FooterChar">
    <w:name w:val="Footer Char"/>
    <w:basedOn w:val="DefaultParagraphFont"/>
    <w:link w:val="Footer"/>
    <w:uiPriority w:val="99"/>
    <w:rsid w:val="000E200E"/>
    <w:rPr>
      <w:shd w:val="clear" w:color="auto" w:fill="FFFFFF"/>
    </w:rPr>
  </w:style>
  <w:style w:type="paragraph" w:styleId="CommentSubject">
    <w:name w:val="annotation subject"/>
    <w:basedOn w:val="CommentText"/>
    <w:next w:val="CommentText"/>
    <w:link w:val="CommentSubjectChar"/>
    <w:uiPriority w:val="99"/>
    <w:semiHidden/>
    <w:unhideWhenUsed/>
    <w:rsid w:val="00AB7016"/>
    <w:rPr>
      <w:b/>
      <w:bCs/>
    </w:rPr>
  </w:style>
  <w:style w:type="character" w:customStyle="1" w:styleId="CommentSubjectChar">
    <w:name w:val="Comment Subject Char"/>
    <w:basedOn w:val="CommentTextChar"/>
    <w:link w:val="CommentSubject"/>
    <w:uiPriority w:val="99"/>
    <w:semiHidden/>
    <w:rsid w:val="00AB7016"/>
    <w:rPr>
      <w:b/>
      <w:bCs/>
      <w:sz w:val="20"/>
      <w:szCs w:val="20"/>
      <w:shd w:val="clear" w:color="auto" w:fill="FFFFFF"/>
    </w:rPr>
  </w:style>
  <w:style w:type="paragraph" w:styleId="NormalWeb">
    <w:name w:val="Normal (Web)"/>
    <w:basedOn w:val="Normal"/>
    <w:uiPriority w:val="99"/>
    <w:semiHidden/>
    <w:unhideWhenUsed/>
    <w:rsid w:val="00C1702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
    <w:name w:val="p"/>
    <w:basedOn w:val="Normal"/>
    <w:rsid w:val="00C1702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10329B"/>
    <w:pPr>
      <w:autoSpaceDE w:val="0"/>
      <w:autoSpaceDN w:val="0"/>
      <w:adjustRightInd w:val="0"/>
      <w:spacing w:after="0" w:line="240" w:lineRule="auto"/>
    </w:pPr>
    <w:rPr>
      <w:rFonts w:ascii="Myriad Pro" w:hAnsi="Myriad Pro" w:cs="Myriad Pro"/>
      <w:color w:val="000000"/>
      <w:sz w:val="24"/>
      <w:szCs w:val="24"/>
      <w:lang w:val="en-US"/>
    </w:rPr>
  </w:style>
  <w:style w:type="character" w:styleId="UnresolvedMention">
    <w:name w:val="Unresolved Mention"/>
    <w:basedOn w:val="DefaultParagraphFont"/>
    <w:uiPriority w:val="99"/>
    <w:semiHidden/>
    <w:unhideWhenUsed/>
    <w:rsid w:val="0010329B"/>
    <w:rPr>
      <w:color w:val="605E5C"/>
      <w:shd w:val="clear" w:color="auto" w:fill="E1DFDD"/>
    </w:rPr>
  </w:style>
  <w:style w:type="paragraph" w:styleId="ListParagraph">
    <w:name w:val="List Paragraph"/>
    <w:aliases w:val="Bullet points1"/>
    <w:basedOn w:val="Normal"/>
    <w:uiPriority w:val="34"/>
    <w:qFormat/>
    <w:rsid w:val="00AA52AC"/>
    <w:pPr>
      <w:numPr>
        <w:numId w:val="1"/>
      </w:numPr>
      <w:spacing w:before="0" w:after="160"/>
      <w:contextualSpacing/>
    </w:pPr>
  </w:style>
  <w:style w:type="table" w:styleId="TableGrid">
    <w:name w:val="Table Grid"/>
    <w:basedOn w:val="TableNormal"/>
    <w:uiPriority w:val="39"/>
    <w:rsid w:val="00072D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40ED4"/>
    <w:pPr>
      <w:tabs>
        <w:tab w:val="left" w:pos="504"/>
      </w:tabs>
      <w:spacing w:after="240" w:line="240" w:lineRule="auto"/>
      <w:ind w:left="504" w:hanging="504"/>
    </w:pPr>
  </w:style>
  <w:style w:type="character" w:customStyle="1" w:styleId="Heading3Char">
    <w:name w:val="Heading 3 Char"/>
    <w:basedOn w:val="DefaultParagraphFont"/>
    <w:link w:val="Heading3"/>
    <w:uiPriority w:val="9"/>
    <w:rsid w:val="001D2EEB"/>
    <w:rPr>
      <w:rFonts w:ascii="Calibri" w:hAnsi="Calibri"/>
      <w:i/>
      <w:iCs/>
      <w:shd w:val="clear" w:color="auto" w:fill="FFFFFF"/>
    </w:rPr>
  </w:style>
  <w:style w:type="paragraph" w:styleId="BalloonText">
    <w:name w:val="Balloon Text"/>
    <w:basedOn w:val="Normal"/>
    <w:link w:val="BalloonTextChar"/>
    <w:uiPriority w:val="99"/>
    <w:semiHidden/>
    <w:unhideWhenUsed/>
    <w:rsid w:val="00215D36"/>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5D36"/>
    <w:rPr>
      <w:rFonts w:ascii="Segoe UI" w:hAnsi="Segoe UI" w:cs="Segoe UI"/>
      <w:sz w:val="18"/>
      <w:szCs w:val="18"/>
      <w:shd w:val="clear" w:color="auto" w:fill="FFFFFF"/>
    </w:rPr>
  </w:style>
  <w:style w:type="character" w:styleId="FollowedHyperlink">
    <w:name w:val="FollowedHyperlink"/>
    <w:basedOn w:val="DefaultParagraphFont"/>
    <w:uiPriority w:val="99"/>
    <w:semiHidden/>
    <w:unhideWhenUsed/>
    <w:rsid w:val="00051899"/>
    <w:rPr>
      <w:color w:val="954F72" w:themeColor="followedHyperlink"/>
      <w:u w:val="single"/>
    </w:rPr>
  </w:style>
  <w:style w:type="paragraph" w:styleId="TOCHeading">
    <w:name w:val="TOC Heading"/>
    <w:basedOn w:val="Heading1"/>
    <w:next w:val="Normal"/>
    <w:uiPriority w:val="39"/>
    <w:unhideWhenUsed/>
    <w:qFormat/>
    <w:rsid w:val="00831BFC"/>
    <w:pPr>
      <w:keepLines/>
      <w:spacing w:line="259" w:lineRule="auto"/>
      <w:outlineLvl w:val="9"/>
    </w:pPr>
    <w:rPr>
      <w:rFonts w:asciiTheme="majorHAnsi" w:hAnsiTheme="majorHAnsi" w:cstheme="majorBidi"/>
      <w:b w:val="0"/>
      <w:bCs w:val="0"/>
      <w:color w:val="2F5496" w:themeColor="accent1" w:themeShade="BF"/>
    </w:rPr>
  </w:style>
  <w:style w:type="paragraph" w:styleId="TOC1">
    <w:name w:val="toc 1"/>
    <w:basedOn w:val="Normal"/>
    <w:next w:val="Normal"/>
    <w:autoRedefine/>
    <w:uiPriority w:val="39"/>
    <w:unhideWhenUsed/>
    <w:rsid w:val="00831BFC"/>
    <w:pPr>
      <w:spacing w:after="100"/>
    </w:pPr>
  </w:style>
  <w:style w:type="paragraph" w:styleId="TOC2">
    <w:name w:val="toc 2"/>
    <w:basedOn w:val="Normal"/>
    <w:next w:val="Normal"/>
    <w:autoRedefine/>
    <w:uiPriority w:val="39"/>
    <w:unhideWhenUsed/>
    <w:rsid w:val="00831BFC"/>
    <w:pPr>
      <w:spacing w:after="100"/>
      <w:ind w:left="220"/>
    </w:pPr>
  </w:style>
  <w:style w:type="paragraph" w:styleId="Caption">
    <w:name w:val="caption"/>
    <w:basedOn w:val="Normal"/>
    <w:next w:val="Normal"/>
    <w:uiPriority w:val="35"/>
    <w:unhideWhenUsed/>
    <w:qFormat/>
    <w:rsid w:val="00A84BA4"/>
    <w:pPr>
      <w:keepNext/>
      <w:spacing w:before="120" w:after="200" w:line="240" w:lineRule="auto"/>
    </w:pPr>
    <w:rPr>
      <w:b/>
      <w:bCs/>
    </w:rPr>
  </w:style>
  <w:style w:type="paragraph" w:styleId="Quote">
    <w:name w:val="Quote"/>
    <w:basedOn w:val="Normal"/>
    <w:next w:val="Normal"/>
    <w:link w:val="QuoteChar"/>
    <w:uiPriority w:val="29"/>
    <w:qFormat/>
    <w:rsid w:val="002A58A5"/>
    <w:rPr>
      <w:i/>
      <w:iCs/>
    </w:rPr>
  </w:style>
  <w:style w:type="character" w:customStyle="1" w:styleId="QuoteChar">
    <w:name w:val="Quote Char"/>
    <w:basedOn w:val="DefaultParagraphFont"/>
    <w:link w:val="Quote"/>
    <w:uiPriority w:val="29"/>
    <w:rsid w:val="002A58A5"/>
    <w:rPr>
      <w:rFonts w:cstheme="minorHAnsi"/>
      <w:i/>
      <w:iCs/>
    </w:rPr>
  </w:style>
  <w:style w:type="paragraph" w:styleId="NoSpacing">
    <w:name w:val="No Spacing"/>
    <w:uiPriority w:val="1"/>
    <w:qFormat/>
    <w:rsid w:val="00456B1E"/>
    <w:pPr>
      <w:spacing w:after="0" w:line="360" w:lineRule="auto"/>
    </w:pPr>
    <w:rPr>
      <w:rFonts w:ascii="Arial" w:hAnsi="Arial" w:cstheme="minorHAns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073306">
      <w:bodyDiv w:val="1"/>
      <w:marLeft w:val="0"/>
      <w:marRight w:val="0"/>
      <w:marTop w:val="0"/>
      <w:marBottom w:val="0"/>
      <w:divBdr>
        <w:top w:val="none" w:sz="0" w:space="0" w:color="auto"/>
        <w:left w:val="none" w:sz="0" w:space="0" w:color="auto"/>
        <w:bottom w:val="none" w:sz="0" w:space="0" w:color="auto"/>
        <w:right w:val="none" w:sz="0" w:space="0" w:color="auto"/>
      </w:divBdr>
      <w:divsChild>
        <w:div w:id="917789822">
          <w:marLeft w:val="0"/>
          <w:marRight w:val="0"/>
          <w:marTop w:val="0"/>
          <w:marBottom w:val="0"/>
          <w:divBdr>
            <w:top w:val="none" w:sz="0" w:space="0" w:color="auto"/>
            <w:left w:val="none" w:sz="0" w:space="0" w:color="auto"/>
            <w:bottom w:val="none" w:sz="0" w:space="0" w:color="auto"/>
            <w:right w:val="none" w:sz="0" w:space="0" w:color="auto"/>
          </w:divBdr>
        </w:div>
      </w:divsChild>
    </w:div>
    <w:div w:id="45179247">
      <w:bodyDiv w:val="1"/>
      <w:marLeft w:val="0"/>
      <w:marRight w:val="0"/>
      <w:marTop w:val="0"/>
      <w:marBottom w:val="0"/>
      <w:divBdr>
        <w:top w:val="none" w:sz="0" w:space="0" w:color="auto"/>
        <w:left w:val="none" w:sz="0" w:space="0" w:color="auto"/>
        <w:bottom w:val="none" w:sz="0" w:space="0" w:color="auto"/>
        <w:right w:val="none" w:sz="0" w:space="0" w:color="auto"/>
      </w:divBdr>
      <w:divsChild>
        <w:div w:id="1125000802">
          <w:marLeft w:val="360"/>
          <w:marRight w:val="0"/>
          <w:marTop w:val="0"/>
          <w:marBottom w:val="160"/>
          <w:divBdr>
            <w:top w:val="none" w:sz="0" w:space="0" w:color="auto"/>
            <w:left w:val="none" w:sz="0" w:space="0" w:color="auto"/>
            <w:bottom w:val="none" w:sz="0" w:space="0" w:color="auto"/>
            <w:right w:val="none" w:sz="0" w:space="0" w:color="auto"/>
          </w:divBdr>
        </w:div>
      </w:divsChild>
    </w:div>
    <w:div w:id="74130319">
      <w:bodyDiv w:val="1"/>
      <w:marLeft w:val="0"/>
      <w:marRight w:val="0"/>
      <w:marTop w:val="0"/>
      <w:marBottom w:val="0"/>
      <w:divBdr>
        <w:top w:val="none" w:sz="0" w:space="0" w:color="auto"/>
        <w:left w:val="none" w:sz="0" w:space="0" w:color="auto"/>
        <w:bottom w:val="none" w:sz="0" w:space="0" w:color="auto"/>
        <w:right w:val="none" w:sz="0" w:space="0" w:color="auto"/>
      </w:divBdr>
    </w:div>
    <w:div w:id="81416234">
      <w:bodyDiv w:val="1"/>
      <w:marLeft w:val="0"/>
      <w:marRight w:val="0"/>
      <w:marTop w:val="0"/>
      <w:marBottom w:val="0"/>
      <w:divBdr>
        <w:top w:val="none" w:sz="0" w:space="0" w:color="auto"/>
        <w:left w:val="none" w:sz="0" w:space="0" w:color="auto"/>
        <w:bottom w:val="none" w:sz="0" w:space="0" w:color="auto"/>
        <w:right w:val="none" w:sz="0" w:space="0" w:color="auto"/>
      </w:divBdr>
      <w:divsChild>
        <w:div w:id="633025513">
          <w:marLeft w:val="360"/>
          <w:marRight w:val="0"/>
          <w:marTop w:val="0"/>
          <w:marBottom w:val="160"/>
          <w:divBdr>
            <w:top w:val="none" w:sz="0" w:space="0" w:color="auto"/>
            <w:left w:val="none" w:sz="0" w:space="0" w:color="auto"/>
            <w:bottom w:val="none" w:sz="0" w:space="0" w:color="auto"/>
            <w:right w:val="none" w:sz="0" w:space="0" w:color="auto"/>
          </w:divBdr>
        </w:div>
      </w:divsChild>
    </w:div>
    <w:div w:id="264458565">
      <w:bodyDiv w:val="1"/>
      <w:marLeft w:val="0"/>
      <w:marRight w:val="0"/>
      <w:marTop w:val="0"/>
      <w:marBottom w:val="0"/>
      <w:divBdr>
        <w:top w:val="none" w:sz="0" w:space="0" w:color="auto"/>
        <w:left w:val="none" w:sz="0" w:space="0" w:color="auto"/>
        <w:bottom w:val="none" w:sz="0" w:space="0" w:color="auto"/>
        <w:right w:val="none" w:sz="0" w:space="0" w:color="auto"/>
      </w:divBdr>
      <w:divsChild>
        <w:div w:id="559369525">
          <w:marLeft w:val="360"/>
          <w:marRight w:val="0"/>
          <w:marTop w:val="0"/>
          <w:marBottom w:val="160"/>
          <w:divBdr>
            <w:top w:val="none" w:sz="0" w:space="0" w:color="auto"/>
            <w:left w:val="none" w:sz="0" w:space="0" w:color="auto"/>
            <w:bottom w:val="none" w:sz="0" w:space="0" w:color="auto"/>
            <w:right w:val="none" w:sz="0" w:space="0" w:color="auto"/>
          </w:divBdr>
        </w:div>
      </w:divsChild>
    </w:div>
    <w:div w:id="337779395">
      <w:bodyDiv w:val="1"/>
      <w:marLeft w:val="0"/>
      <w:marRight w:val="0"/>
      <w:marTop w:val="0"/>
      <w:marBottom w:val="0"/>
      <w:divBdr>
        <w:top w:val="none" w:sz="0" w:space="0" w:color="auto"/>
        <w:left w:val="none" w:sz="0" w:space="0" w:color="auto"/>
        <w:bottom w:val="none" w:sz="0" w:space="0" w:color="auto"/>
        <w:right w:val="none" w:sz="0" w:space="0" w:color="auto"/>
      </w:divBdr>
      <w:divsChild>
        <w:div w:id="1446533267">
          <w:marLeft w:val="0"/>
          <w:marRight w:val="0"/>
          <w:marTop w:val="0"/>
          <w:marBottom w:val="0"/>
          <w:divBdr>
            <w:top w:val="none" w:sz="0" w:space="0" w:color="auto"/>
            <w:left w:val="none" w:sz="0" w:space="0" w:color="auto"/>
            <w:bottom w:val="none" w:sz="0" w:space="0" w:color="auto"/>
            <w:right w:val="none" w:sz="0" w:space="0" w:color="auto"/>
          </w:divBdr>
        </w:div>
      </w:divsChild>
    </w:div>
    <w:div w:id="375392888">
      <w:bodyDiv w:val="1"/>
      <w:marLeft w:val="0"/>
      <w:marRight w:val="0"/>
      <w:marTop w:val="0"/>
      <w:marBottom w:val="0"/>
      <w:divBdr>
        <w:top w:val="none" w:sz="0" w:space="0" w:color="auto"/>
        <w:left w:val="none" w:sz="0" w:space="0" w:color="auto"/>
        <w:bottom w:val="none" w:sz="0" w:space="0" w:color="auto"/>
        <w:right w:val="none" w:sz="0" w:space="0" w:color="auto"/>
      </w:divBdr>
      <w:divsChild>
        <w:div w:id="1515457177">
          <w:marLeft w:val="360"/>
          <w:marRight w:val="0"/>
          <w:marTop w:val="0"/>
          <w:marBottom w:val="160"/>
          <w:divBdr>
            <w:top w:val="none" w:sz="0" w:space="0" w:color="auto"/>
            <w:left w:val="none" w:sz="0" w:space="0" w:color="auto"/>
            <w:bottom w:val="none" w:sz="0" w:space="0" w:color="auto"/>
            <w:right w:val="none" w:sz="0" w:space="0" w:color="auto"/>
          </w:divBdr>
        </w:div>
      </w:divsChild>
    </w:div>
    <w:div w:id="398482311">
      <w:bodyDiv w:val="1"/>
      <w:marLeft w:val="0"/>
      <w:marRight w:val="0"/>
      <w:marTop w:val="0"/>
      <w:marBottom w:val="0"/>
      <w:divBdr>
        <w:top w:val="none" w:sz="0" w:space="0" w:color="auto"/>
        <w:left w:val="none" w:sz="0" w:space="0" w:color="auto"/>
        <w:bottom w:val="none" w:sz="0" w:space="0" w:color="auto"/>
        <w:right w:val="none" w:sz="0" w:space="0" w:color="auto"/>
      </w:divBdr>
      <w:divsChild>
        <w:div w:id="1019165224">
          <w:marLeft w:val="360"/>
          <w:marRight w:val="0"/>
          <w:marTop w:val="0"/>
          <w:marBottom w:val="160"/>
          <w:divBdr>
            <w:top w:val="none" w:sz="0" w:space="0" w:color="auto"/>
            <w:left w:val="none" w:sz="0" w:space="0" w:color="auto"/>
            <w:bottom w:val="none" w:sz="0" w:space="0" w:color="auto"/>
            <w:right w:val="none" w:sz="0" w:space="0" w:color="auto"/>
          </w:divBdr>
        </w:div>
      </w:divsChild>
    </w:div>
    <w:div w:id="681014779">
      <w:bodyDiv w:val="1"/>
      <w:marLeft w:val="0"/>
      <w:marRight w:val="0"/>
      <w:marTop w:val="0"/>
      <w:marBottom w:val="0"/>
      <w:divBdr>
        <w:top w:val="none" w:sz="0" w:space="0" w:color="auto"/>
        <w:left w:val="none" w:sz="0" w:space="0" w:color="auto"/>
        <w:bottom w:val="none" w:sz="0" w:space="0" w:color="auto"/>
        <w:right w:val="none" w:sz="0" w:space="0" w:color="auto"/>
      </w:divBdr>
      <w:divsChild>
        <w:div w:id="1781947630">
          <w:marLeft w:val="360"/>
          <w:marRight w:val="0"/>
          <w:marTop w:val="0"/>
          <w:marBottom w:val="160"/>
          <w:divBdr>
            <w:top w:val="none" w:sz="0" w:space="0" w:color="auto"/>
            <w:left w:val="none" w:sz="0" w:space="0" w:color="auto"/>
            <w:bottom w:val="none" w:sz="0" w:space="0" w:color="auto"/>
            <w:right w:val="none" w:sz="0" w:space="0" w:color="auto"/>
          </w:divBdr>
        </w:div>
      </w:divsChild>
    </w:div>
    <w:div w:id="793062198">
      <w:bodyDiv w:val="1"/>
      <w:marLeft w:val="0"/>
      <w:marRight w:val="0"/>
      <w:marTop w:val="0"/>
      <w:marBottom w:val="0"/>
      <w:divBdr>
        <w:top w:val="none" w:sz="0" w:space="0" w:color="auto"/>
        <w:left w:val="none" w:sz="0" w:space="0" w:color="auto"/>
        <w:bottom w:val="none" w:sz="0" w:space="0" w:color="auto"/>
        <w:right w:val="none" w:sz="0" w:space="0" w:color="auto"/>
      </w:divBdr>
      <w:divsChild>
        <w:div w:id="1841693704">
          <w:marLeft w:val="360"/>
          <w:marRight w:val="0"/>
          <w:marTop w:val="0"/>
          <w:marBottom w:val="160"/>
          <w:divBdr>
            <w:top w:val="none" w:sz="0" w:space="0" w:color="auto"/>
            <w:left w:val="none" w:sz="0" w:space="0" w:color="auto"/>
            <w:bottom w:val="none" w:sz="0" w:space="0" w:color="auto"/>
            <w:right w:val="none" w:sz="0" w:space="0" w:color="auto"/>
          </w:divBdr>
        </w:div>
      </w:divsChild>
    </w:div>
    <w:div w:id="866216350">
      <w:bodyDiv w:val="1"/>
      <w:marLeft w:val="0"/>
      <w:marRight w:val="0"/>
      <w:marTop w:val="0"/>
      <w:marBottom w:val="0"/>
      <w:divBdr>
        <w:top w:val="none" w:sz="0" w:space="0" w:color="auto"/>
        <w:left w:val="none" w:sz="0" w:space="0" w:color="auto"/>
        <w:bottom w:val="none" w:sz="0" w:space="0" w:color="auto"/>
        <w:right w:val="none" w:sz="0" w:space="0" w:color="auto"/>
      </w:divBdr>
    </w:div>
    <w:div w:id="953712579">
      <w:bodyDiv w:val="1"/>
      <w:marLeft w:val="0"/>
      <w:marRight w:val="0"/>
      <w:marTop w:val="0"/>
      <w:marBottom w:val="0"/>
      <w:divBdr>
        <w:top w:val="none" w:sz="0" w:space="0" w:color="auto"/>
        <w:left w:val="none" w:sz="0" w:space="0" w:color="auto"/>
        <w:bottom w:val="none" w:sz="0" w:space="0" w:color="auto"/>
        <w:right w:val="none" w:sz="0" w:space="0" w:color="auto"/>
      </w:divBdr>
      <w:divsChild>
        <w:div w:id="551695755">
          <w:marLeft w:val="360"/>
          <w:marRight w:val="0"/>
          <w:marTop w:val="0"/>
          <w:marBottom w:val="160"/>
          <w:divBdr>
            <w:top w:val="none" w:sz="0" w:space="0" w:color="auto"/>
            <w:left w:val="none" w:sz="0" w:space="0" w:color="auto"/>
            <w:bottom w:val="none" w:sz="0" w:space="0" w:color="auto"/>
            <w:right w:val="none" w:sz="0" w:space="0" w:color="auto"/>
          </w:divBdr>
        </w:div>
      </w:divsChild>
    </w:div>
    <w:div w:id="1146161175">
      <w:bodyDiv w:val="1"/>
      <w:marLeft w:val="0"/>
      <w:marRight w:val="0"/>
      <w:marTop w:val="0"/>
      <w:marBottom w:val="0"/>
      <w:divBdr>
        <w:top w:val="none" w:sz="0" w:space="0" w:color="auto"/>
        <w:left w:val="none" w:sz="0" w:space="0" w:color="auto"/>
        <w:bottom w:val="none" w:sz="0" w:space="0" w:color="auto"/>
        <w:right w:val="none" w:sz="0" w:space="0" w:color="auto"/>
      </w:divBdr>
    </w:div>
    <w:div w:id="1264151355">
      <w:bodyDiv w:val="1"/>
      <w:marLeft w:val="0"/>
      <w:marRight w:val="0"/>
      <w:marTop w:val="0"/>
      <w:marBottom w:val="0"/>
      <w:divBdr>
        <w:top w:val="none" w:sz="0" w:space="0" w:color="auto"/>
        <w:left w:val="none" w:sz="0" w:space="0" w:color="auto"/>
        <w:bottom w:val="none" w:sz="0" w:space="0" w:color="auto"/>
        <w:right w:val="none" w:sz="0" w:space="0" w:color="auto"/>
      </w:divBdr>
      <w:divsChild>
        <w:div w:id="2127042410">
          <w:marLeft w:val="360"/>
          <w:marRight w:val="0"/>
          <w:marTop w:val="0"/>
          <w:marBottom w:val="160"/>
          <w:divBdr>
            <w:top w:val="none" w:sz="0" w:space="0" w:color="auto"/>
            <w:left w:val="none" w:sz="0" w:space="0" w:color="auto"/>
            <w:bottom w:val="none" w:sz="0" w:space="0" w:color="auto"/>
            <w:right w:val="none" w:sz="0" w:space="0" w:color="auto"/>
          </w:divBdr>
        </w:div>
      </w:divsChild>
    </w:div>
    <w:div w:id="1287158546">
      <w:bodyDiv w:val="1"/>
      <w:marLeft w:val="0"/>
      <w:marRight w:val="0"/>
      <w:marTop w:val="0"/>
      <w:marBottom w:val="0"/>
      <w:divBdr>
        <w:top w:val="none" w:sz="0" w:space="0" w:color="auto"/>
        <w:left w:val="none" w:sz="0" w:space="0" w:color="auto"/>
        <w:bottom w:val="none" w:sz="0" w:space="0" w:color="auto"/>
        <w:right w:val="none" w:sz="0" w:space="0" w:color="auto"/>
      </w:divBdr>
      <w:divsChild>
        <w:div w:id="1977829957">
          <w:marLeft w:val="360"/>
          <w:marRight w:val="0"/>
          <w:marTop w:val="0"/>
          <w:marBottom w:val="160"/>
          <w:divBdr>
            <w:top w:val="none" w:sz="0" w:space="0" w:color="auto"/>
            <w:left w:val="none" w:sz="0" w:space="0" w:color="auto"/>
            <w:bottom w:val="none" w:sz="0" w:space="0" w:color="auto"/>
            <w:right w:val="none" w:sz="0" w:space="0" w:color="auto"/>
          </w:divBdr>
        </w:div>
      </w:divsChild>
    </w:div>
    <w:div w:id="1354569995">
      <w:bodyDiv w:val="1"/>
      <w:marLeft w:val="0"/>
      <w:marRight w:val="0"/>
      <w:marTop w:val="0"/>
      <w:marBottom w:val="0"/>
      <w:divBdr>
        <w:top w:val="none" w:sz="0" w:space="0" w:color="auto"/>
        <w:left w:val="none" w:sz="0" w:space="0" w:color="auto"/>
        <w:bottom w:val="none" w:sz="0" w:space="0" w:color="auto"/>
        <w:right w:val="none" w:sz="0" w:space="0" w:color="auto"/>
      </w:divBdr>
      <w:divsChild>
        <w:div w:id="1404721454">
          <w:marLeft w:val="360"/>
          <w:marRight w:val="0"/>
          <w:marTop w:val="0"/>
          <w:marBottom w:val="160"/>
          <w:divBdr>
            <w:top w:val="none" w:sz="0" w:space="0" w:color="auto"/>
            <w:left w:val="none" w:sz="0" w:space="0" w:color="auto"/>
            <w:bottom w:val="none" w:sz="0" w:space="0" w:color="auto"/>
            <w:right w:val="none" w:sz="0" w:space="0" w:color="auto"/>
          </w:divBdr>
        </w:div>
      </w:divsChild>
    </w:div>
    <w:div w:id="1432429206">
      <w:bodyDiv w:val="1"/>
      <w:marLeft w:val="0"/>
      <w:marRight w:val="0"/>
      <w:marTop w:val="0"/>
      <w:marBottom w:val="0"/>
      <w:divBdr>
        <w:top w:val="none" w:sz="0" w:space="0" w:color="auto"/>
        <w:left w:val="none" w:sz="0" w:space="0" w:color="auto"/>
        <w:bottom w:val="none" w:sz="0" w:space="0" w:color="auto"/>
        <w:right w:val="none" w:sz="0" w:space="0" w:color="auto"/>
      </w:divBdr>
      <w:divsChild>
        <w:div w:id="1990592812">
          <w:marLeft w:val="360"/>
          <w:marRight w:val="0"/>
          <w:marTop w:val="0"/>
          <w:marBottom w:val="160"/>
          <w:divBdr>
            <w:top w:val="none" w:sz="0" w:space="0" w:color="auto"/>
            <w:left w:val="none" w:sz="0" w:space="0" w:color="auto"/>
            <w:bottom w:val="none" w:sz="0" w:space="0" w:color="auto"/>
            <w:right w:val="none" w:sz="0" w:space="0" w:color="auto"/>
          </w:divBdr>
        </w:div>
      </w:divsChild>
    </w:div>
    <w:div w:id="1438057823">
      <w:bodyDiv w:val="1"/>
      <w:marLeft w:val="0"/>
      <w:marRight w:val="0"/>
      <w:marTop w:val="0"/>
      <w:marBottom w:val="0"/>
      <w:divBdr>
        <w:top w:val="none" w:sz="0" w:space="0" w:color="auto"/>
        <w:left w:val="none" w:sz="0" w:space="0" w:color="auto"/>
        <w:bottom w:val="none" w:sz="0" w:space="0" w:color="auto"/>
        <w:right w:val="none" w:sz="0" w:space="0" w:color="auto"/>
      </w:divBdr>
      <w:divsChild>
        <w:div w:id="543950707">
          <w:marLeft w:val="360"/>
          <w:marRight w:val="0"/>
          <w:marTop w:val="0"/>
          <w:marBottom w:val="160"/>
          <w:divBdr>
            <w:top w:val="none" w:sz="0" w:space="0" w:color="auto"/>
            <w:left w:val="none" w:sz="0" w:space="0" w:color="auto"/>
            <w:bottom w:val="none" w:sz="0" w:space="0" w:color="auto"/>
            <w:right w:val="none" w:sz="0" w:space="0" w:color="auto"/>
          </w:divBdr>
        </w:div>
      </w:divsChild>
    </w:div>
    <w:div w:id="1474833595">
      <w:bodyDiv w:val="1"/>
      <w:marLeft w:val="0"/>
      <w:marRight w:val="0"/>
      <w:marTop w:val="0"/>
      <w:marBottom w:val="0"/>
      <w:divBdr>
        <w:top w:val="none" w:sz="0" w:space="0" w:color="auto"/>
        <w:left w:val="none" w:sz="0" w:space="0" w:color="auto"/>
        <w:bottom w:val="none" w:sz="0" w:space="0" w:color="auto"/>
        <w:right w:val="none" w:sz="0" w:space="0" w:color="auto"/>
      </w:divBdr>
      <w:divsChild>
        <w:div w:id="1623925928">
          <w:marLeft w:val="360"/>
          <w:marRight w:val="0"/>
          <w:marTop w:val="0"/>
          <w:marBottom w:val="160"/>
          <w:divBdr>
            <w:top w:val="none" w:sz="0" w:space="0" w:color="auto"/>
            <w:left w:val="none" w:sz="0" w:space="0" w:color="auto"/>
            <w:bottom w:val="none" w:sz="0" w:space="0" w:color="auto"/>
            <w:right w:val="none" w:sz="0" w:space="0" w:color="auto"/>
          </w:divBdr>
        </w:div>
      </w:divsChild>
    </w:div>
    <w:div w:id="1548299286">
      <w:bodyDiv w:val="1"/>
      <w:marLeft w:val="0"/>
      <w:marRight w:val="0"/>
      <w:marTop w:val="0"/>
      <w:marBottom w:val="0"/>
      <w:divBdr>
        <w:top w:val="none" w:sz="0" w:space="0" w:color="auto"/>
        <w:left w:val="none" w:sz="0" w:space="0" w:color="auto"/>
        <w:bottom w:val="none" w:sz="0" w:space="0" w:color="auto"/>
        <w:right w:val="none" w:sz="0" w:space="0" w:color="auto"/>
      </w:divBdr>
      <w:divsChild>
        <w:div w:id="431776857">
          <w:marLeft w:val="360"/>
          <w:marRight w:val="0"/>
          <w:marTop w:val="0"/>
          <w:marBottom w:val="160"/>
          <w:divBdr>
            <w:top w:val="none" w:sz="0" w:space="0" w:color="auto"/>
            <w:left w:val="none" w:sz="0" w:space="0" w:color="auto"/>
            <w:bottom w:val="none" w:sz="0" w:space="0" w:color="auto"/>
            <w:right w:val="none" w:sz="0" w:space="0" w:color="auto"/>
          </w:divBdr>
        </w:div>
      </w:divsChild>
    </w:div>
    <w:div w:id="1622109020">
      <w:bodyDiv w:val="1"/>
      <w:marLeft w:val="0"/>
      <w:marRight w:val="0"/>
      <w:marTop w:val="0"/>
      <w:marBottom w:val="0"/>
      <w:divBdr>
        <w:top w:val="none" w:sz="0" w:space="0" w:color="auto"/>
        <w:left w:val="none" w:sz="0" w:space="0" w:color="auto"/>
        <w:bottom w:val="none" w:sz="0" w:space="0" w:color="auto"/>
        <w:right w:val="none" w:sz="0" w:space="0" w:color="auto"/>
      </w:divBdr>
    </w:div>
    <w:div w:id="1622416882">
      <w:bodyDiv w:val="1"/>
      <w:marLeft w:val="0"/>
      <w:marRight w:val="0"/>
      <w:marTop w:val="0"/>
      <w:marBottom w:val="0"/>
      <w:divBdr>
        <w:top w:val="none" w:sz="0" w:space="0" w:color="auto"/>
        <w:left w:val="none" w:sz="0" w:space="0" w:color="auto"/>
        <w:bottom w:val="none" w:sz="0" w:space="0" w:color="auto"/>
        <w:right w:val="none" w:sz="0" w:space="0" w:color="auto"/>
      </w:divBdr>
      <w:divsChild>
        <w:div w:id="592933955">
          <w:marLeft w:val="360"/>
          <w:marRight w:val="0"/>
          <w:marTop w:val="0"/>
          <w:marBottom w:val="160"/>
          <w:divBdr>
            <w:top w:val="none" w:sz="0" w:space="0" w:color="auto"/>
            <w:left w:val="none" w:sz="0" w:space="0" w:color="auto"/>
            <w:bottom w:val="none" w:sz="0" w:space="0" w:color="auto"/>
            <w:right w:val="none" w:sz="0" w:space="0" w:color="auto"/>
          </w:divBdr>
        </w:div>
      </w:divsChild>
    </w:div>
    <w:div w:id="1730574592">
      <w:bodyDiv w:val="1"/>
      <w:marLeft w:val="0"/>
      <w:marRight w:val="0"/>
      <w:marTop w:val="0"/>
      <w:marBottom w:val="0"/>
      <w:divBdr>
        <w:top w:val="none" w:sz="0" w:space="0" w:color="auto"/>
        <w:left w:val="none" w:sz="0" w:space="0" w:color="auto"/>
        <w:bottom w:val="none" w:sz="0" w:space="0" w:color="auto"/>
        <w:right w:val="none" w:sz="0" w:space="0" w:color="auto"/>
      </w:divBdr>
      <w:divsChild>
        <w:div w:id="1553543017">
          <w:marLeft w:val="360"/>
          <w:marRight w:val="0"/>
          <w:marTop w:val="0"/>
          <w:marBottom w:val="160"/>
          <w:divBdr>
            <w:top w:val="none" w:sz="0" w:space="0" w:color="auto"/>
            <w:left w:val="none" w:sz="0" w:space="0" w:color="auto"/>
            <w:bottom w:val="none" w:sz="0" w:space="0" w:color="auto"/>
            <w:right w:val="none" w:sz="0" w:space="0" w:color="auto"/>
          </w:divBdr>
        </w:div>
      </w:divsChild>
    </w:div>
    <w:div w:id="1810123184">
      <w:bodyDiv w:val="1"/>
      <w:marLeft w:val="0"/>
      <w:marRight w:val="0"/>
      <w:marTop w:val="0"/>
      <w:marBottom w:val="0"/>
      <w:divBdr>
        <w:top w:val="none" w:sz="0" w:space="0" w:color="auto"/>
        <w:left w:val="none" w:sz="0" w:space="0" w:color="auto"/>
        <w:bottom w:val="none" w:sz="0" w:space="0" w:color="auto"/>
        <w:right w:val="none" w:sz="0" w:space="0" w:color="auto"/>
      </w:divBdr>
      <w:divsChild>
        <w:div w:id="484010094">
          <w:marLeft w:val="360"/>
          <w:marRight w:val="0"/>
          <w:marTop w:val="0"/>
          <w:marBottom w:val="160"/>
          <w:divBdr>
            <w:top w:val="none" w:sz="0" w:space="0" w:color="auto"/>
            <w:left w:val="none" w:sz="0" w:space="0" w:color="auto"/>
            <w:bottom w:val="none" w:sz="0" w:space="0" w:color="auto"/>
            <w:right w:val="none" w:sz="0" w:space="0" w:color="auto"/>
          </w:divBdr>
        </w:div>
      </w:divsChild>
    </w:div>
    <w:div w:id="1907758039">
      <w:bodyDiv w:val="1"/>
      <w:marLeft w:val="0"/>
      <w:marRight w:val="0"/>
      <w:marTop w:val="0"/>
      <w:marBottom w:val="0"/>
      <w:divBdr>
        <w:top w:val="none" w:sz="0" w:space="0" w:color="auto"/>
        <w:left w:val="none" w:sz="0" w:space="0" w:color="auto"/>
        <w:bottom w:val="none" w:sz="0" w:space="0" w:color="auto"/>
        <w:right w:val="none" w:sz="0" w:space="0" w:color="auto"/>
      </w:divBdr>
      <w:divsChild>
        <w:div w:id="33390387">
          <w:marLeft w:val="360"/>
          <w:marRight w:val="0"/>
          <w:marTop w:val="0"/>
          <w:marBottom w:val="160"/>
          <w:divBdr>
            <w:top w:val="none" w:sz="0" w:space="0" w:color="auto"/>
            <w:left w:val="none" w:sz="0" w:space="0" w:color="auto"/>
            <w:bottom w:val="none" w:sz="0" w:space="0" w:color="auto"/>
            <w:right w:val="none" w:sz="0" w:space="0" w:color="auto"/>
          </w:divBdr>
        </w:div>
      </w:divsChild>
    </w:div>
    <w:div w:id="1993294281">
      <w:bodyDiv w:val="1"/>
      <w:marLeft w:val="0"/>
      <w:marRight w:val="0"/>
      <w:marTop w:val="0"/>
      <w:marBottom w:val="0"/>
      <w:divBdr>
        <w:top w:val="none" w:sz="0" w:space="0" w:color="auto"/>
        <w:left w:val="none" w:sz="0" w:space="0" w:color="auto"/>
        <w:bottom w:val="none" w:sz="0" w:space="0" w:color="auto"/>
        <w:right w:val="none" w:sz="0" w:space="0" w:color="auto"/>
      </w:divBdr>
      <w:divsChild>
        <w:div w:id="1741364623">
          <w:marLeft w:val="360"/>
          <w:marRight w:val="0"/>
          <w:marTop w:val="0"/>
          <w:marBottom w:val="160"/>
          <w:divBdr>
            <w:top w:val="none" w:sz="0" w:space="0" w:color="auto"/>
            <w:left w:val="none" w:sz="0" w:space="0" w:color="auto"/>
            <w:bottom w:val="none" w:sz="0" w:space="0" w:color="auto"/>
            <w:right w:val="none" w:sz="0" w:space="0" w:color="auto"/>
          </w:divBdr>
        </w:div>
      </w:divsChild>
    </w:div>
    <w:div w:id="2110537529">
      <w:bodyDiv w:val="1"/>
      <w:marLeft w:val="0"/>
      <w:marRight w:val="0"/>
      <w:marTop w:val="0"/>
      <w:marBottom w:val="0"/>
      <w:divBdr>
        <w:top w:val="none" w:sz="0" w:space="0" w:color="auto"/>
        <w:left w:val="none" w:sz="0" w:space="0" w:color="auto"/>
        <w:bottom w:val="none" w:sz="0" w:space="0" w:color="auto"/>
        <w:right w:val="none" w:sz="0" w:space="0" w:color="auto"/>
      </w:divBdr>
      <w:divsChild>
        <w:div w:id="2003312168">
          <w:marLeft w:val="360"/>
          <w:marRight w:val="0"/>
          <w:marTop w:val="0"/>
          <w:marBottom w:val="16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imsical.com" TargetMode="External"/><Relationship Id="rId13" Type="http://schemas.openxmlformats.org/officeDocument/2006/relationships/image" Target="media/image1.png"/><Relationship Id="rId18" Type="http://schemas.openxmlformats.org/officeDocument/2006/relationships/hyperlink" Target="https://aquariusph.com/portfolio/ecp-copd-pub/" TargetMode="External"/><Relationship Id="rId26" Type="http://schemas.openxmlformats.org/officeDocument/2006/relationships/hyperlink" Target="https://www.nice.org.uk/guidance/ng115/resources/resource-impact-report-pdf-6602803741" TargetMode="External"/><Relationship Id="rId3" Type="http://schemas.openxmlformats.org/officeDocument/2006/relationships/styles" Target="styles.xml"/><Relationship Id="rId21" Type="http://schemas.openxmlformats.org/officeDocument/2006/relationships/hyperlink" Target="https://aquariusph.com/portfolio/ecp-copd-pub/" TargetMode="External"/><Relationship Id="rId7" Type="http://schemas.openxmlformats.org/officeDocument/2006/relationships/endnotes" Target="endnotes.xml"/><Relationship Id="rId12" Type="http://schemas.openxmlformats.org/officeDocument/2006/relationships/hyperlink" Target="https://aquariusph.com/portfolio/ecp-copd-pub/" TargetMode="External"/><Relationship Id="rId17" Type="http://schemas.openxmlformats.org/officeDocument/2006/relationships/hyperlink" Target="https://aquariusph.com/portfolio/ecp-copd-pub/" TargetMode="External"/><Relationship Id="rId25" Type="http://schemas.openxmlformats.org/officeDocument/2006/relationships/hyperlink" Target="https://doi.org/10.22024/UniKent%2F01.02.79286"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aquariusph.com/portfolio/ecp-copd-pub/" TargetMode="External"/><Relationship Id="rId29" Type="http://schemas.openxmlformats.org/officeDocument/2006/relationships/hyperlink" Target="https://aquariusph.com/portfolio/ecp-copd-pub/"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quariusph.com/portfolio/ecp-copd-pub/" TargetMode="External"/><Relationship Id="rId24" Type="http://schemas.openxmlformats.org/officeDocument/2006/relationships/hyperlink" Target="https://fingertips.phe.org.uk/profile/inhale/data"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mhlw.go.jp/english/database/db-hw/dl/81-1a2en.pdf" TargetMode="External"/><Relationship Id="rId23" Type="http://schemas.openxmlformats.org/officeDocument/2006/relationships/hyperlink" Target="https://www.gov.uk/government/publications/commissioning-toolkit-for-respiratory-services" TargetMode="External"/><Relationship Id="rId28"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hyperlink" Target="https://www.cihi.ca/en/hospital-stays-in-canada"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gold-jac.jp/copd_facts_in_japan/copd_degree_of_recognition.html" TargetMode="External"/><Relationship Id="rId22" Type="http://schemas.openxmlformats.org/officeDocument/2006/relationships/image" Target="media/image3.png"/><Relationship Id="rId27" Type="http://schemas.openxmlformats.org/officeDocument/2006/relationships/hyperlink" Target="https://fingertips.phe.org.uk/profile/mortality-profile/data" TargetMode="External"/><Relationship Id="rId30" Type="http://schemas.openxmlformats.org/officeDocument/2006/relationships/hyperlink" Target="https://aquariusph.com/portfolio/ecp-copd-pu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58116-B0FE-4F9F-AFEB-2F25FE4F4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9158</Words>
  <Characters>109207</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19T08:13:00Z</dcterms:created>
  <dcterms:modified xsi:type="dcterms:W3CDTF">2022-02-08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eyPrECq"/&gt;&lt;style id="http://www.zotero.org/styles/jama"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